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Override PartName="/word/comments.xml" ContentType="application/vnd.openxmlformats-officedocument.wordprocessingml.comment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body>
    <w:p w:rsidR="001036CB" w:rsidRDefault="001036CB" w:rsidP="001036CB">
      <w:pPr>
        <w:pStyle w:val="Heading1"/>
        <w:spacing w:before="2" w:after="2"/>
      </w:pPr>
      <w:r>
        <w:t>C</w:t>
      </w:r>
      <w:r w:rsidRPr="00581172">
        <w:t>hapter 4</w:t>
      </w:r>
    </w:p>
    <w:p w:rsidR="001036CB" w:rsidRDefault="001036CB" w:rsidP="001036CB">
      <w:pPr>
        <w:jc w:val="center"/>
      </w:pPr>
    </w:p>
    <w:p w:rsidR="001036CB" w:rsidRPr="00581172" w:rsidRDefault="001036CB" w:rsidP="001036CB">
      <w:pPr>
        <w:spacing w:line="480" w:lineRule="auto"/>
      </w:pPr>
      <w:r w:rsidRPr="00581172">
        <w:rPr>
          <w:b/>
        </w:rPr>
        <w:t xml:space="preserve">Development of Seq2Res: A computational Drug </w:t>
      </w:r>
      <w:r w:rsidRPr="00581172">
        <w:rPr>
          <w:rFonts w:ascii="Times New Roman" w:hAnsi="Times New Roman"/>
          <w:b/>
        </w:rPr>
        <w:t>Resistance</w:t>
      </w:r>
      <w:r w:rsidRPr="00860272">
        <w:rPr>
          <w:rFonts w:ascii="Times New Roman" w:hAnsi="Times New Roman"/>
          <w:b/>
        </w:rPr>
        <w:t xml:space="preserve"> Testing Pipeline for the Analysis and Management of HIV-1 </w:t>
      </w:r>
      <w:r>
        <w:rPr>
          <w:rFonts w:ascii="Times New Roman" w:hAnsi="Times New Roman"/>
          <w:b/>
        </w:rPr>
        <w:t>Roche/454</w:t>
      </w:r>
      <w:r w:rsidRPr="00860272">
        <w:rPr>
          <w:rFonts w:ascii="Times New Roman" w:hAnsi="Times New Roman"/>
          <w:b/>
        </w:rPr>
        <w:t xml:space="preserve"> Sequence Data</w:t>
      </w:r>
      <w:r>
        <w:t xml:space="preserve"> </w:t>
      </w:r>
    </w:p>
    <w:p w:rsidR="001036CB" w:rsidRDefault="001036CB" w:rsidP="001036CB">
      <w:pPr>
        <w:pStyle w:val="Heading2"/>
        <w:spacing w:line="480" w:lineRule="auto"/>
      </w:pPr>
      <w:r>
        <w:t>4.1 Introduction</w:t>
      </w:r>
    </w:p>
    <w:p w:rsidR="001036CB" w:rsidRDefault="001036CB" w:rsidP="001036CB">
      <w:pPr>
        <w:spacing w:line="480" w:lineRule="auto"/>
        <w:ind w:firstLine="11"/>
        <w:jc w:val="both"/>
        <w:rPr>
          <w:rFonts w:ascii="Times New Roman" w:hAnsi="Times New Roman"/>
        </w:rPr>
      </w:pPr>
      <w:r>
        <w:rPr>
          <w:rFonts w:ascii="Times New Roman" w:hAnsi="Times New Roman"/>
        </w:rPr>
        <w:t>UNAIDS estimates that a</w:t>
      </w:r>
      <w:r w:rsidRPr="0046130D">
        <w:rPr>
          <w:rFonts w:ascii="Times New Roman" w:hAnsi="Times New Roman"/>
        </w:rPr>
        <w:t xml:space="preserve">pproximately 34 million individuals - including 2.6 million newly infected - </w:t>
      </w:r>
      <w:r>
        <w:rPr>
          <w:rFonts w:ascii="Times New Roman" w:hAnsi="Times New Roman"/>
        </w:rPr>
        <w:t>were</w:t>
      </w:r>
      <w:r w:rsidRPr="0046130D">
        <w:rPr>
          <w:rFonts w:ascii="Times New Roman" w:hAnsi="Times New Roman"/>
        </w:rPr>
        <w:t xml:space="preserve"> living with HIV and as many as 1.6 million died </w:t>
      </w:r>
      <w:r>
        <w:rPr>
          <w:rFonts w:ascii="Times New Roman" w:hAnsi="Times New Roman"/>
        </w:rPr>
        <w:t>of</w:t>
      </w:r>
      <w:r w:rsidRPr="0046130D">
        <w:rPr>
          <w:rFonts w:ascii="Times New Roman" w:hAnsi="Times New Roman"/>
        </w:rPr>
        <w:t xml:space="preserve"> HIV</w:t>
      </w:r>
      <w:r>
        <w:rPr>
          <w:rFonts w:ascii="Times New Roman" w:hAnsi="Times New Roman"/>
        </w:rPr>
        <w:t xml:space="preserve">-related illnesses in the year 2011 alone </w:t>
      </w:r>
      <w:ins w:id="0" w:author="Ram Shrestha" w:date="2013-11-19T09:02:00Z">
        <w:r w:rsidR="001B72DC">
          <w:rPr>
            <w:rFonts w:ascii="Times New Roman" w:hAnsi="Times New Roman"/>
            <w:noProof/>
          </w:rPr>
          <w:fldChar w:fldCharType="begin"/>
        </w:r>
      </w:ins>
      <w:ins w:id="1" w:author="Ram Shrestha" w:date="2013-11-21T19:12:00Z">
        <w:r w:rsidR="00707E8E">
          <w:rPr>
            <w:rFonts w:ascii="Times New Roman" w:hAnsi="Times New Roman"/>
            <w:noProof/>
          </w:rPr>
          <w:instrText xml:space="preserve"> ADDIN EN.CITE &lt;EndNote&gt;&lt;Cite&gt;&lt;Author&gt;UNAIDS&lt;/Author&gt;&lt;Year&gt;2012&lt;/Yea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EndNote&gt;</w:instrText>
        </w:r>
      </w:ins>
      <w:r w:rsidR="001B72DC">
        <w:rPr>
          <w:rFonts w:ascii="Times New Roman" w:hAnsi="Times New Roman"/>
          <w:noProof/>
        </w:rPr>
        <w:fldChar w:fldCharType="separate"/>
      </w:r>
      <w:ins w:id="2" w:author="Ram Shrestha" w:date="2013-11-19T09:02:00Z">
        <w:r w:rsidR="00965DE5">
          <w:rPr>
            <w:rFonts w:ascii="Times New Roman" w:hAnsi="Times New Roman"/>
            <w:noProof/>
          </w:rPr>
          <w:t>(UNAIDS, 2012)</w:t>
        </w:r>
        <w:r w:rsidR="001B72DC">
          <w:rPr>
            <w:rFonts w:ascii="Times New Roman" w:hAnsi="Times New Roman"/>
            <w:noProof/>
          </w:rPr>
          <w:fldChar w:fldCharType="end"/>
        </w:r>
      </w:ins>
      <w:del w:id="3" w:author="Ram Shrestha" w:date="2013-11-19T09:02:00Z">
        <w:r w:rsidDel="00965DE5">
          <w:rPr>
            <w:rFonts w:ascii="Times New Roman" w:hAnsi="Times New Roman"/>
            <w:noProof/>
          </w:rPr>
          <w:delText>(UNAIDS, 2012)</w:delText>
        </w:r>
      </w:del>
      <w:r>
        <w:rPr>
          <w:rFonts w:ascii="Times New Roman" w:hAnsi="Times New Roman"/>
        </w:rPr>
        <w:t xml:space="preserve">. The Sub-Saharan African region has the highest prevalence of HIV infections </w:t>
      </w:r>
      <w:ins w:id="4" w:author="Ram Shrestha" w:date="2013-11-20T17:22:00Z">
        <w:r w:rsidR="001B72DC">
          <w:rPr>
            <w:rFonts w:ascii="Times New Roman" w:hAnsi="Times New Roman"/>
            <w:noProof/>
          </w:rPr>
          <w:fldChar w:fldCharType="begin"/>
        </w:r>
      </w:ins>
      <w:ins w:id="5" w:author="Ram Shrestha" w:date="2013-11-21T19:12:00Z">
        <w:r w:rsidR="00707E8E">
          <w:rPr>
            <w:rFonts w:ascii="Times New Roman" w:hAnsi="Times New Roman"/>
            <w:noProof/>
          </w:rPr>
          <w:instrText xml:space="preserve"> ADDIN EN.CITE &lt;EndNote&gt;&lt;Cite&gt;&lt;Author&gt;Asamoah-Odei&lt;/Author&gt;&lt;Year&gt;2004&lt;/Year&gt;&lt;RecNum&gt;1242&lt;/RecNum&gt;&lt;record&gt;&lt;rec-number&gt;1242&lt;/rec-number&gt;&lt;foreign-keys&gt;&lt;key app="EN" db-id="fp25zzvrxrd9vke5zxqp9stbssprwstvdddz"&gt;1242&lt;/key&gt;&lt;/foreign-keys&gt;&lt;ref-type name="Journal Article"&gt;17&lt;/ref-type&gt;&lt;contributors&gt;&lt;authors&gt;&lt;author&gt;Asamoah-Odei, E.&lt;/author&gt;&lt;author&gt;Garcia Calleja, J. M.&lt;/author&gt;&lt;author&gt;Boerma, J. T.&lt;/author&gt;&lt;/authors&gt;&lt;/contributors&gt;&lt;auth-address&gt;WHO Regional Office for Africa, Harare, Zimbabwe.&lt;/auth-address&gt;&lt;titles&gt;&lt;title&gt;HIV prevalence and trends in sub-Saharan Africa: no decline and large subregional differences&lt;/title&gt;&lt;secondary-title&gt;Lancet&lt;/secondary-title&gt;&lt;/titles&gt;&lt;periodical&gt;&lt;full-title&gt;Lancet&lt;/full-title&gt;&lt;/periodical&gt;&lt;pages&gt;35-40&lt;/pages&gt;&lt;volume&gt;364&lt;/volume&gt;&lt;number&gt;9428&lt;/number&gt;&lt;edition&gt;2004/07/06&lt;/edition&gt;&lt;keywords&gt;&lt;keyword&gt;Adolescent&lt;/keyword&gt;&lt;keyword&gt;Adult&lt;/keyword&gt;&lt;keyword&gt;Africa South of the Sahara&lt;/keyword&gt;&lt;keyword&gt;Female&lt;/keyword&gt;&lt;keyword&gt;HIV Infections/*epidemiology&lt;/keyword&gt;&lt;keyword&gt;Humans&lt;/keyword&gt;&lt;keyword&gt;Middle Aged&lt;/keyword&gt;&lt;keyword&gt;Population Surveillance/methods&lt;/keyword&gt;&lt;keyword&gt;Pregnancy&lt;/keyword&gt;&lt;keyword&gt;Pregnancy Complications, Infectious/*epidemiology&lt;/keyword&gt;&lt;keyword&gt;Prenatal Care/utilization&lt;/keyword&gt;&lt;keyword&gt;Prevalence&lt;/keyword&gt;&lt;keyword&gt;Risk Factors&lt;/keyword&gt;&lt;/keywords&gt;&lt;dates&gt;&lt;year&gt;2004&lt;/year&gt;&lt;pub-dates&gt;&lt;date&gt;Jul 3-9&lt;/date&gt;&lt;/pub-dates&gt;&lt;/dates&gt;&lt;isbn&gt;1474-547X (Electronic)&amp;#xD;0140-6736 (Linking)&lt;/isbn&gt;&lt;accession-num&gt;15234854&lt;/accession-num&gt;&lt;urls&gt;&lt;related-urls&gt;&lt;url&gt;http://www.ncbi.nlm.nih.gov/entrez/query.fcgi?cmd=Retrieve&amp;amp;db=PubMed&amp;amp;dopt=Citation&amp;amp;list_uids=15234854&lt;/url&gt;&lt;/related-urls&gt;&lt;/urls&gt;&lt;electronic-resource-num&gt;10.1016/S0140-6736(04)16587-2&amp;#xD;S0140673604165872 [pii]&lt;/electronic-resource-num&gt;&lt;language&gt;eng&lt;/language&gt;&lt;/record&gt;&lt;/Cite&gt;&lt;/EndNote&gt;</w:instrText>
        </w:r>
      </w:ins>
      <w:r w:rsidR="001B72DC">
        <w:rPr>
          <w:rFonts w:ascii="Times New Roman" w:hAnsi="Times New Roman"/>
          <w:noProof/>
        </w:rPr>
        <w:fldChar w:fldCharType="separate"/>
      </w:r>
      <w:ins w:id="6" w:author="Ram Shrestha" w:date="2013-11-20T17:22:00Z">
        <w:r w:rsidR="00921331">
          <w:rPr>
            <w:rFonts w:ascii="Times New Roman" w:hAnsi="Times New Roman"/>
            <w:noProof/>
          </w:rPr>
          <w:t>(Asamoah-Odei et al., 2004)</w:t>
        </w:r>
        <w:r w:rsidR="001B72DC">
          <w:rPr>
            <w:rFonts w:ascii="Times New Roman" w:hAnsi="Times New Roman"/>
            <w:noProof/>
          </w:rPr>
          <w:fldChar w:fldCharType="end"/>
        </w:r>
      </w:ins>
      <w:del w:id="7" w:author="Ram Shrestha" w:date="2013-11-20T17:18:00Z">
        <w:r w:rsidDel="007F5D1B">
          <w:rPr>
            <w:rFonts w:ascii="Times New Roman" w:hAnsi="Times New Roman"/>
            <w:noProof/>
          </w:rPr>
          <w:delText>(Asamoah-Odei et al., 2004; Hamers et al., 2011a)</w:delText>
        </w:r>
      </w:del>
      <w:r>
        <w:rPr>
          <w:rFonts w:ascii="Times New Roman" w:hAnsi="Times New Roman"/>
        </w:rPr>
        <w:t xml:space="preserve">. </w:t>
      </w:r>
      <w:r w:rsidRPr="0046130D">
        <w:rPr>
          <w:rFonts w:ascii="Times New Roman" w:hAnsi="Times New Roman"/>
        </w:rPr>
        <w:t>Antiretroviral therap</w:t>
      </w:r>
      <w:r>
        <w:rPr>
          <w:rFonts w:ascii="Times New Roman" w:hAnsi="Times New Roman"/>
        </w:rPr>
        <w:t>y</w:t>
      </w:r>
      <w:r w:rsidRPr="0046130D">
        <w:rPr>
          <w:rFonts w:ascii="Times New Roman" w:hAnsi="Times New Roman"/>
        </w:rPr>
        <w:t xml:space="preserve"> (ART) </w:t>
      </w:r>
      <w:proofErr w:type="spellStart"/>
      <w:r>
        <w:rPr>
          <w:rFonts w:ascii="Times New Roman" w:hAnsi="Times New Roman"/>
        </w:rPr>
        <w:t>programmes</w:t>
      </w:r>
      <w:proofErr w:type="spellEnd"/>
      <w:r>
        <w:rPr>
          <w:rFonts w:ascii="Times New Roman" w:hAnsi="Times New Roman"/>
        </w:rPr>
        <w:t xml:space="preserve"> have been established over the </w:t>
      </w:r>
      <w:r w:rsidR="007230EA">
        <w:rPr>
          <w:rFonts w:ascii="Times New Roman" w:hAnsi="Times New Roman"/>
        </w:rPr>
        <w:t xml:space="preserve">entire </w:t>
      </w:r>
      <w:r>
        <w:rPr>
          <w:rFonts w:ascii="Times New Roman" w:hAnsi="Times New Roman"/>
        </w:rPr>
        <w:t xml:space="preserve">region </w:t>
      </w:r>
      <w:r w:rsidR="001B72DC">
        <w:rPr>
          <w:rFonts w:ascii="Times New Roman" w:hAnsi="Times New Roman"/>
          <w:noProof/>
        </w:rPr>
        <w:fldChar w:fldCharType="begin">
          <w:fldData xml:space="preserve">PEVuZE5vdGU+PENpdGU+PEF1dGhvcj5TdHJpbmdlcjwvQXV0aG9yPjxZZWFyPjIwMDY8L1llYXI+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</w:fldData>
        </w:fldChar>
      </w:r>
      <w:r w:rsidR="00707E8E">
        <w:rPr>
          <w:rFonts w:ascii="Times New Roman" w:hAnsi="Times New Roman"/>
          <w:noProof/>
        </w:rPr>
        <w:instrText xml:space="preserve"> ADDIN EN.CITE </w:instrText>
      </w:r>
      <w:r w:rsidR="001B72DC">
        <w:rPr>
          <w:rFonts w:ascii="Times New Roman" w:hAnsi="Times New Roman"/>
          <w:noProof/>
        </w:rPr>
        <w:fldChar w:fldCharType="begin">
          <w:fldData xml:space="preserve">PEVuZE5vdGU+PENpdGU+PEF1dGhvcj5TdHJpbmdlcjwvQXV0aG9yPjxZZWFyPjIwMDY8L1llYXI+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</w:fldData>
        </w:fldChar>
      </w:r>
      <w:r w:rsidR="00707E8E">
        <w:rPr>
          <w:rFonts w:ascii="Times New Roman" w:hAnsi="Times New Roman"/>
          <w:noProof/>
        </w:rPr>
        <w:instrText xml:space="preserve"> ADDIN EN.CITE.DATA </w:instrText>
      </w:r>
      <w:r w:rsidR="00913437" w:rsidRPr="001B72DC">
        <w:rPr>
          <w:rFonts w:ascii="Times New Roman" w:hAnsi="Times New Roman"/>
          <w:noProof/>
        </w:rPr>
      </w:r>
      <w:r w:rsidR="001B72DC">
        <w:rPr>
          <w:rFonts w:ascii="Times New Roman" w:hAnsi="Times New Roman"/>
          <w:noProof/>
        </w:rPr>
        <w:fldChar w:fldCharType="end"/>
      </w:r>
      <w:r w:rsidR="00913437" w:rsidRPr="001B72DC">
        <w:rPr>
          <w:rFonts w:ascii="Times New Roman" w:hAnsi="Times New Roman"/>
          <w:noProof/>
        </w:rPr>
      </w:r>
      <w:r w:rsidR="001B72DC">
        <w:rPr>
          <w:rFonts w:ascii="Times New Roman" w:hAnsi="Times New Roman"/>
          <w:noProof/>
        </w:rPr>
        <w:fldChar w:fldCharType="separate"/>
      </w:r>
      <w:ins w:id="8" w:author="Ram Shrestha" w:date="2013-11-20T17:22:00Z">
        <w:r w:rsidR="00921331">
          <w:rPr>
            <w:rFonts w:ascii="Times New Roman" w:hAnsi="Times New Roman"/>
            <w:noProof/>
          </w:rPr>
          <w:t>(Blower et al., 2005; Herbst et al., 2009; Nattrass, 2006; Stringer et al., 2006)</w:t>
        </w:r>
        <w:r w:rsidR="001B72DC">
          <w:rPr>
            <w:rFonts w:ascii="Times New Roman" w:hAnsi="Times New Roman"/>
            <w:noProof/>
          </w:rPr>
          <w:fldChar w:fldCharType="end"/>
        </w:r>
      </w:ins>
      <w:del w:id="9" w:author="Ram Shrestha" w:date="2013-11-20T17:19:00Z">
        <w:r w:rsidDel="00921331">
          <w:rPr>
            <w:rFonts w:ascii="Times New Roman" w:hAnsi="Times New Roman"/>
            <w:noProof/>
          </w:rPr>
          <w:delText>(Blower et al., 2005; Herbst et al., 2009; Nattrass, 2006; Stringer et al., 2006)</w:delText>
        </w:r>
      </w:del>
      <w:r>
        <w:rPr>
          <w:rFonts w:ascii="Times New Roman" w:hAnsi="Times New Roman"/>
        </w:rPr>
        <w:t xml:space="preserve"> with the aim of </w:t>
      </w:r>
      <w:r w:rsidRPr="0046130D">
        <w:rPr>
          <w:rFonts w:ascii="Times New Roman" w:hAnsi="Times New Roman"/>
        </w:rPr>
        <w:t>suppress</w:t>
      </w:r>
      <w:r>
        <w:rPr>
          <w:rFonts w:ascii="Times New Roman" w:hAnsi="Times New Roman"/>
        </w:rPr>
        <w:t>ing</w:t>
      </w:r>
      <w:r w:rsidRPr="0046130D">
        <w:rPr>
          <w:rFonts w:ascii="Times New Roman" w:hAnsi="Times New Roman"/>
        </w:rPr>
        <w:t xml:space="preserve"> viral replication</w:t>
      </w:r>
      <w:r>
        <w:rPr>
          <w:rFonts w:ascii="Times New Roman" w:hAnsi="Times New Roman"/>
        </w:rPr>
        <w:t>,</w:t>
      </w:r>
      <w:r w:rsidRPr="0046130D">
        <w:rPr>
          <w:rFonts w:ascii="Times New Roman" w:hAnsi="Times New Roman"/>
        </w:rPr>
        <w:t xml:space="preserve"> </w:t>
      </w:r>
      <w:r>
        <w:rPr>
          <w:rFonts w:ascii="Times New Roman" w:hAnsi="Times New Roman"/>
        </w:rPr>
        <w:t xml:space="preserve">resulting in a lower </w:t>
      </w:r>
      <w:r w:rsidRPr="0046130D">
        <w:rPr>
          <w:rFonts w:ascii="Times New Roman" w:hAnsi="Times New Roman"/>
        </w:rPr>
        <w:t>viral load</w:t>
      </w:r>
      <w:r>
        <w:rPr>
          <w:rFonts w:ascii="Times New Roman" w:hAnsi="Times New Roman"/>
        </w:rPr>
        <w:t xml:space="preserve"> </w:t>
      </w:r>
      <w:r w:rsidR="001B72DC">
        <w:rPr>
          <w:rFonts w:ascii="Times New Roman" w:hAnsi="Times New Roman"/>
          <w:noProof/>
        </w:rPr>
        <w:fldChar w:fldCharType="begin">
          <w:fldData xml:space="preserve">PEVuZE5vdGU+PENpdGU+PEF1dGhvcj5Nb2Nyb2Z0PC9BdXRob3I+PFllYXI+MjAxMDwvWWVhcj48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</w:fldData>
        </w:fldChar>
      </w:r>
      <w:r w:rsidR="00707E8E">
        <w:rPr>
          <w:rFonts w:ascii="Times New Roman" w:hAnsi="Times New Roman"/>
          <w:noProof/>
        </w:rPr>
        <w:instrText xml:space="preserve"> ADDIN EN.CITE </w:instrText>
      </w:r>
      <w:r w:rsidR="001B72DC">
        <w:rPr>
          <w:rFonts w:ascii="Times New Roman" w:hAnsi="Times New Roman"/>
          <w:noProof/>
        </w:rPr>
        <w:fldChar w:fldCharType="begin">
          <w:fldData xml:space="preserve">PEVuZE5vdGU+PENpdGU+PEF1dGhvcj5Nb2Nyb2Z0PC9BdXRob3I+PFllYXI+MjAxMDwvWWVhcj48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</w:fldData>
        </w:fldChar>
      </w:r>
      <w:r w:rsidR="00707E8E">
        <w:rPr>
          <w:rFonts w:ascii="Times New Roman" w:hAnsi="Times New Roman"/>
          <w:noProof/>
        </w:rPr>
        <w:instrText xml:space="preserve"> ADDIN EN.CITE.DATA </w:instrText>
      </w:r>
      <w:r w:rsidR="00913437" w:rsidRPr="001B72DC">
        <w:rPr>
          <w:rFonts w:ascii="Times New Roman" w:hAnsi="Times New Roman"/>
          <w:noProof/>
        </w:rPr>
      </w:r>
      <w:r w:rsidR="001B72DC">
        <w:rPr>
          <w:rFonts w:ascii="Times New Roman" w:hAnsi="Times New Roman"/>
          <w:noProof/>
        </w:rPr>
        <w:fldChar w:fldCharType="end"/>
      </w:r>
      <w:r w:rsidR="00913437" w:rsidRPr="001B72DC">
        <w:rPr>
          <w:rFonts w:ascii="Times New Roman" w:hAnsi="Times New Roman"/>
          <w:noProof/>
        </w:rPr>
      </w:r>
      <w:r w:rsidR="001B72DC">
        <w:rPr>
          <w:rFonts w:ascii="Times New Roman" w:hAnsi="Times New Roman"/>
          <w:noProof/>
        </w:rPr>
        <w:fldChar w:fldCharType="separate"/>
      </w:r>
      <w:ins w:id="10" w:author="Ram Shrestha" w:date="2013-11-20T17:22:00Z">
        <w:r w:rsidR="00921331">
          <w:rPr>
            <w:rFonts w:ascii="Times New Roman" w:hAnsi="Times New Roman"/>
            <w:noProof/>
          </w:rPr>
          <w:t>(Autran et al., 1997; Li et al., 1998; Mocroft et al., 2010)</w:t>
        </w:r>
        <w:r w:rsidR="001B72DC">
          <w:rPr>
            <w:rFonts w:ascii="Times New Roman" w:hAnsi="Times New Roman"/>
            <w:noProof/>
          </w:rPr>
          <w:fldChar w:fldCharType="end"/>
        </w:r>
      </w:ins>
      <w:del w:id="11" w:author="Ram Shrestha" w:date="2013-11-20T17:20:00Z">
        <w:r w:rsidDel="00921331">
          <w:rPr>
            <w:rFonts w:ascii="Times New Roman" w:hAnsi="Times New Roman"/>
            <w:noProof/>
          </w:rPr>
          <w:delText>(Autran et al., 1997; Li et al., 1998; Mocroft et al., 2010)</w:delText>
        </w:r>
      </w:del>
      <w:r>
        <w:rPr>
          <w:rFonts w:ascii="Times New Roman" w:hAnsi="Times New Roman"/>
        </w:rPr>
        <w:t xml:space="preserve"> and</w:t>
      </w:r>
      <w:r w:rsidRPr="0046130D">
        <w:rPr>
          <w:rFonts w:ascii="Times New Roman" w:hAnsi="Times New Roman"/>
        </w:rPr>
        <w:t xml:space="preserve"> </w:t>
      </w:r>
      <w:r>
        <w:rPr>
          <w:rFonts w:ascii="Times New Roman" w:hAnsi="Times New Roman"/>
        </w:rPr>
        <w:t>thereby</w:t>
      </w:r>
      <w:r w:rsidRPr="0046130D">
        <w:rPr>
          <w:rFonts w:ascii="Times New Roman" w:hAnsi="Times New Roman"/>
        </w:rPr>
        <w:t xml:space="preserve"> extend</w:t>
      </w:r>
      <w:r>
        <w:rPr>
          <w:rFonts w:ascii="Times New Roman" w:hAnsi="Times New Roman"/>
        </w:rPr>
        <w:t>ing</w:t>
      </w:r>
      <w:r w:rsidRPr="0046130D">
        <w:rPr>
          <w:rFonts w:ascii="Times New Roman" w:hAnsi="Times New Roman"/>
        </w:rPr>
        <w:t xml:space="preserve"> the life</w:t>
      </w:r>
      <w:r>
        <w:rPr>
          <w:rFonts w:ascii="Times New Roman" w:hAnsi="Times New Roman"/>
        </w:rPr>
        <w:t xml:space="preserve"> expectancy of HIV positive individuals</w:t>
      </w:r>
      <w:ins w:id="12" w:author="Ram Shrestha" w:date="2013-11-20T17:21:00Z">
        <w:r w:rsidR="00921331">
          <w:rPr>
            <w:rFonts w:ascii="Times New Roman" w:hAnsi="Times New Roman"/>
          </w:rPr>
          <w:t xml:space="preserve"> </w:t>
        </w:r>
      </w:ins>
      <w:r w:rsidR="001B72DC">
        <w:rPr>
          <w:rFonts w:ascii="Times New Roman" w:hAnsi="Times New Roman"/>
        </w:rPr>
        <w:fldChar w:fldCharType="begin">
          <w:fldData xml:space="preserve">PEVuZE5vdGU+PENpdGU+PEF1dGhvcj5NaWxsczwvQXV0aG9yPjxZZWFyPjIwMTE8L1llYXI+PFJl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==
</w:fldData>
        </w:fldChar>
      </w:r>
      <w:r w:rsidR="00707E8E">
        <w:rPr>
          <w:rFonts w:ascii="Times New Roman" w:hAnsi="Times New Roman"/>
        </w:rPr>
        <w:instrText xml:space="preserve"> ADDIN EN.CITE </w:instrText>
      </w:r>
      <w:r w:rsidR="001B72DC">
        <w:rPr>
          <w:rFonts w:ascii="Times New Roman" w:hAnsi="Times New Roman"/>
        </w:rPr>
        <w:fldChar w:fldCharType="begin">
          <w:fldData xml:space="preserve">PEVuZE5vdGU+PENpdGU+PEF1dGhvcj5NaWxsczwvQXV0aG9yPjxZZWFyPjIwMTE8L1llYXI+PFJl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==
</w:fldData>
        </w:fldChar>
      </w:r>
      <w:r w:rsidR="00707E8E">
        <w:rPr>
          <w:rFonts w:ascii="Times New Roman" w:hAnsi="Times New Roman"/>
        </w:rPr>
        <w:instrText xml:space="preserve"> ADDIN EN.CITE.DATA </w:instrText>
      </w:r>
      <w:r w:rsidR="00913437" w:rsidRPr="001B72DC">
        <w:rPr>
          <w:rFonts w:ascii="Times New Roman" w:hAnsi="Times New Roman"/>
        </w:rPr>
      </w:r>
      <w:r w:rsidR="001B72DC">
        <w:rPr>
          <w:rFonts w:ascii="Times New Roman" w:hAnsi="Times New Roman"/>
        </w:rPr>
        <w:fldChar w:fldCharType="end"/>
      </w:r>
      <w:r w:rsidR="00913437" w:rsidRPr="001B72DC">
        <w:rPr>
          <w:rFonts w:ascii="Times New Roman" w:hAnsi="Times New Roman"/>
        </w:rPr>
      </w:r>
      <w:r w:rsidR="001B72DC">
        <w:rPr>
          <w:rFonts w:ascii="Times New Roman" w:hAnsi="Times New Roman"/>
        </w:rPr>
        <w:fldChar w:fldCharType="separate"/>
      </w:r>
      <w:ins w:id="13" w:author="Ram Shrestha" w:date="2013-11-20T17:22:00Z">
        <w:r w:rsidR="00921331">
          <w:rPr>
            <w:rFonts w:ascii="Times New Roman" w:hAnsi="Times New Roman"/>
            <w:noProof/>
          </w:rPr>
          <w:t>(Fang et al., 2007; Harrison et al., 2010; Mills et al., 2011)</w:t>
        </w:r>
        <w:r w:rsidR="001B72DC">
          <w:rPr>
            <w:rFonts w:ascii="Times New Roman" w:hAnsi="Times New Roman"/>
          </w:rPr>
          <w:fldChar w:fldCharType="end"/>
        </w:r>
      </w:ins>
      <w:del w:id="14" w:author="Ram Shrestha" w:date="2013-11-20T17:21:00Z">
        <w:r w:rsidDel="00921331">
          <w:rPr>
            <w:rFonts w:ascii="Times New Roman" w:hAnsi="Times New Roman"/>
          </w:rPr>
          <w:delText xml:space="preserve"> </w:delText>
        </w:r>
        <w:r w:rsidDel="00921331">
          <w:rPr>
            <w:rFonts w:ascii="Times New Roman" w:hAnsi="Times New Roman"/>
            <w:noProof/>
          </w:rPr>
          <w:delText>(Fang et al., 2007; Harrison et al., 2010; Mills et al., 2011)</w:delText>
        </w:r>
      </w:del>
      <w:r w:rsidRPr="0046130D">
        <w:rPr>
          <w:rFonts w:ascii="Times New Roman" w:hAnsi="Times New Roman"/>
        </w:rPr>
        <w:t xml:space="preserve">. </w:t>
      </w:r>
      <w:r>
        <w:rPr>
          <w:rFonts w:ascii="Times New Roman" w:hAnsi="Times New Roman"/>
        </w:rPr>
        <w:t>B</w:t>
      </w:r>
      <w:r w:rsidRPr="0046130D">
        <w:rPr>
          <w:rFonts w:ascii="Times New Roman" w:hAnsi="Times New Roman"/>
        </w:rPr>
        <w:t>y the end of</w:t>
      </w:r>
      <w:r>
        <w:rPr>
          <w:rFonts w:ascii="Times New Roman" w:hAnsi="Times New Roman"/>
        </w:rPr>
        <w:t xml:space="preserve"> 2011,</w:t>
      </w:r>
      <w:r w:rsidRPr="0046130D">
        <w:rPr>
          <w:rFonts w:ascii="Times New Roman" w:hAnsi="Times New Roman"/>
        </w:rPr>
        <w:t xml:space="preserve"> 8 million people from low and middle-income countries </w:t>
      </w:r>
      <w:r>
        <w:rPr>
          <w:rFonts w:ascii="Times New Roman" w:hAnsi="Times New Roman"/>
        </w:rPr>
        <w:t>were</w:t>
      </w:r>
      <w:r w:rsidRPr="0046130D">
        <w:rPr>
          <w:rFonts w:ascii="Times New Roman" w:hAnsi="Times New Roman"/>
        </w:rPr>
        <w:t xml:space="preserve"> receiving the life saving drugs </w:t>
      </w:r>
      <w:r>
        <w:rPr>
          <w:rFonts w:ascii="Times New Roman" w:hAnsi="Times New Roman"/>
        </w:rPr>
        <w:t xml:space="preserve">(20 times more than in 2003) </w:t>
      </w:r>
      <w:ins w:id="15" w:author="Ram Shrestha" w:date="2013-11-19T09:02:00Z">
        <w:r w:rsidR="001B72DC">
          <w:rPr>
            <w:rFonts w:ascii="Times New Roman" w:hAnsi="Times New Roman"/>
            <w:noProof/>
          </w:rPr>
          <w:fldChar w:fldCharType="begin"/>
        </w:r>
      </w:ins>
      <w:ins w:id="16" w:author="Ram Shrestha" w:date="2013-11-21T19:12:00Z">
        <w:r w:rsidR="00707E8E">
          <w:rPr>
            <w:rFonts w:ascii="Times New Roman" w:hAnsi="Times New Roman"/>
            <w:noProof/>
          </w:rPr>
          <w:instrText xml:space="preserve"> ADDIN EN.CITE &lt;EndNote&gt;&lt;Cite&gt;&lt;Author&gt;UNAIDS&lt;/Author&gt;&lt;Year&gt;2012&lt;/Yea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Cite&gt;&lt;Author&gt;WHO&lt;/Author&gt;&lt;Year&gt;2011&lt;/Year&gt;&lt;RecNum&gt;705&lt;/RecNum&gt;&lt;record&gt;&lt;rec-number&gt;705&lt;/rec-number&gt;&lt;foreign-keys&gt;&lt;key app="EN" db-id="fp25zzvrxrd9vke5zxqp9stbssprwstvdddz"&gt;705&lt;/key&gt;&lt;/foreign-keys&gt;&lt;ref-type name="Journal Article"&gt;17&lt;/ref-type&gt;&lt;contributors&gt;&lt;authors&gt;&lt;author&gt;WHO, UNICEF&lt;/author&gt;&lt;/authors&gt;&lt;/contributors&gt;&lt;titles&gt;&lt;title&gt;UNAIDS. 2011. Global HIV/AIDS response: Epidemic update and health sector progress towards universal access (Progress Report 2011)&lt;/title&gt;&lt;secondary-title&gt;World Health Organization, Geneva, Switzerland&lt;/secondary-title&gt;&lt;/titles&gt;&lt;periodical&gt;&lt;full-title&gt;World Health Organization, Geneva, Switzerland&lt;/full-title&gt;&lt;/periodical&gt;&lt;dates&gt;&lt;year&gt;2011&lt;/year&gt;&lt;/dates&gt;&lt;urls&gt;&lt;/urls&gt;&lt;/record&gt;&lt;/Cite&gt;&lt;/EndNote&gt;</w:instrText>
        </w:r>
      </w:ins>
      <w:r w:rsidR="001B72DC">
        <w:rPr>
          <w:rFonts w:ascii="Times New Roman" w:hAnsi="Times New Roman"/>
          <w:noProof/>
        </w:rPr>
        <w:fldChar w:fldCharType="separate"/>
      </w:r>
      <w:ins w:id="17" w:author="Ram Shrestha" w:date="2013-11-19T09:02:00Z">
        <w:r w:rsidR="00965DE5">
          <w:rPr>
            <w:rFonts w:ascii="Times New Roman" w:hAnsi="Times New Roman"/>
            <w:noProof/>
          </w:rPr>
          <w:t>(UNAIDS, 2012; WHO, 2011)</w:t>
        </w:r>
        <w:r w:rsidR="001B72DC">
          <w:rPr>
            <w:rFonts w:ascii="Times New Roman" w:hAnsi="Times New Roman"/>
            <w:noProof/>
          </w:rPr>
          <w:fldChar w:fldCharType="end"/>
        </w:r>
      </w:ins>
      <w:del w:id="18" w:author="Ram Shrestha" w:date="2013-11-19T09:02:00Z">
        <w:r w:rsidDel="00965DE5">
          <w:rPr>
            <w:rFonts w:ascii="Times New Roman" w:hAnsi="Times New Roman"/>
            <w:noProof/>
          </w:rPr>
          <w:delText>(UNAIDS, 2012; WHO, 2011)</w:delText>
        </w:r>
      </w:del>
      <w:r w:rsidRPr="0046130D">
        <w:rPr>
          <w:rFonts w:ascii="Times New Roman" w:hAnsi="Times New Roman"/>
        </w:rPr>
        <w:t>.</w:t>
      </w:r>
    </w:p>
    <w:p w:rsidR="001036CB" w:rsidRDefault="001036CB" w:rsidP="001036CB">
      <w:pPr>
        <w:spacing w:line="480" w:lineRule="auto"/>
        <w:ind w:firstLine="11"/>
        <w:jc w:val="both"/>
        <w:rPr>
          <w:rFonts w:ascii="Times New Roman" w:hAnsi="Times New Roman"/>
        </w:rPr>
      </w:pPr>
    </w:p>
    <w:p w:rsidR="001036CB" w:rsidRDefault="001036CB" w:rsidP="001036CB">
      <w:pPr>
        <w:spacing w:line="480" w:lineRule="auto"/>
        <w:ind w:firstLine="11"/>
        <w:jc w:val="both"/>
        <w:rPr>
          <w:rFonts w:ascii="Times New Roman" w:hAnsi="Times New Roman"/>
        </w:rPr>
      </w:pPr>
      <w:r>
        <w:rPr>
          <w:rFonts w:ascii="Times New Roman" w:hAnsi="Times New Roman"/>
        </w:rPr>
        <w:t>In the order of 10</w:t>
      </w:r>
      <w:r w:rsidRPr="00A57BB0">
        <w:rPr>
          <w:rFonts w:ascii="Times New Roman" w:hAnsi="Times New Roman"/>
          <w:vertAlign w:val="superscript"/>
        </w:rPr>
        <w:t>10</w:t>
      </w:r>
      <w:r>
        <w:rPr>
          <w:rFonts w:ascii="Times New Roman" w:hAnsi="Times New Roman"/>
        </w:rPr>
        <w:t xml:space="preserve"> new viruses are produced </w:t>
      </w:r>
      <w:r w:rsidR="007230EA">
        <w:rPr>
          <w:rFonts w:ascii="Times New Roman" w:hAnsi="Times New Roman"/>
        </w:rPr>
        <w:t xml:space="preserve">per replication cycle </w:t>
      </w:r>
      <w:r>
        <w:rPr>
          <w:rFonts w:ascii="Times New Roman" w:hAnsi="Times New Roman"/>
        </w:rPr>
        <w:t>with a mutation rate in the order of 10</w:t>
      </w:r>
      <w:r w:rsidRPr="00A57BB0">
        <w:rPr>
          <w:rFonts w:ascii="Times New Roman" w:hAnsi="Times New Roman"/>
          <w:vertAlign w:val="superscript"/>
        </w:rPr>
        <w:t>-5</w:t>
      </w:r>
      <w:r>
        <w:rPr>
          <w:rFonts w:ascii="Times New Roman" w:hAnsi="Times New Roman"/>
        </w:rPr>
        <w:t xml:space="preserve"> per nucleotide per </w:t>
      </w:r>
      <w:r w:rsidR="007230EA">
        <w:rPr>
          <w:rFonts w:ascii="Times New Roman" w:hAnsi="Times New Roman"/>
        </w:rPr>
        <w:t xml:space="preserve">cycle </w:t>
      </w:r>
      <w:r w:rsidR="001B72DC">
        <w:rPr>
          <w:rFonts w:ascii="Times New Roman" w:hAnsi="Times New Roman"/>
        </w:rPr>
        <w:fldChar w:fldCharType="begin">
          <w:fldData xml:space="preserve">PEVuZE5vdGU+PENpdGU+PEF1dGhvcj5NYW5za3k8L0F1dGhvcj48WWVhcj4xOTk1PC9ZZWFyPjxS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</w:fldData>
        </w:fldChar>
      </w:r>
      <w:r w:rsidR="00707E8E">
        <w:rPr>
          <w:rFonts w:ascii="Times New Roman" w:hAnsi="Times New Roman"/>
        </w:rPr>
        <w:instrText xml:space="preserve"> ADDIN EN.CITE </w:instrText>
      </w:r>
      <w:r w:rsidR="001B72DC">
        <w:rPr>
          <w:rFonts w:ascii="Times New Roman" w:hAnsi="Times New Roman"/>
        </w:rPr>
        <w:fldChar w:fldCharType="begin">
          <w:fldData xml:space="preserve">PEVuZE5vdGU+PENpdGU+PEF1dGhvcj5NYW5za3k8L0F1dGhvcj48WWVhcj4xOTk1PC9ZZWFyPjxS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</w:fldData>
        </w:fldChar>
      </w:r>
      <w:r w:rsidR="00707E8E">
        <w:rPr>
          <w:rFonts w:ascii="Times New Roman" w:hAnsi="Times New Roman"/>
        </w:rPr>
        <w:instrText xml:space="preserve"> ADDIN EN.CITE.DATA </w:instrText>
      </w:r>
      <w:r w:rsidR="00913437" w:rsidRPr="001B72DC">
        <w:rPr>
          <w:rFonts w:ascii="Times New Roman" w:hAnsi="Times New Roman"/>
        </w:rPr>
      </w:r>
      <w:r w:rsidR="001B72DC">
        <w:rPr>
          <w:rFonts w:ascii="Times New Roman" w:hAnsi="Times New Roman"/>
        </w:rPr>
        <w:fldChar w:fldCharType="end"/>
      </w:r>
      <w:r w:rsidR="00913437" w:rsidRPr="001B72DC">
        <w:rPr>
          <w:rFonts w:ascii="Times New Roman" w:hAnsi="Times New Roman"/>
        </w:rPr>
      </w:r>
      <w:r w:rsidR="001B72DC">
        <w:rPr>
          <w:rFonts w:ascii="Times New Roman" w:hAnsi="Times New Roman"/>
        </w:rPr>
        <w:fldChar w:fldCharType="separate"/>
      </w:r>
      <w:ins w:id="19" w:author="Ram Shrestha" w:date="2013-11-20T18:13:00Z">
        <w:r w:rsidR="00656752">
          <w:rPr>
            <w:rFonts w:ascii="Times New Roman" w:hAnsi="Times New Roman"/>
            <w:noProof/>
          </w:rPr>
          <w:t>(Ho et al., 1995; Mansky, 1996a, b, 1998; Mansky and Temin, 1995)</w:t>
        </w:r>
      </w:ins>
      <w:ins w:id="20" w:author="Ram Shrestha" w:date="2013-11-20T18:12:00Z">
        <w:r w:rsidR="001B72DC">
          <w:rPr>
            <w:rFonts w:ascii="Times New Roman" w:hAnsi="Times New Roman"/>
          </w:rPr>
          <w:fldChar w:fldCharType="end"/>
        </w:r>
      </w:ins>
      <w:del w:id="21" w:author="Ram Shrestha" w:date="2013-11-20T17:25:00Z">
        <w:r w:rsidDel="00921331">
          <w:rPr>
            <w:rFonts w:ascii="Times New Roman" w:hAnsi="Times New Roman"/>
            <w:noProof/>
          </w:rPr>
          <w:delText>(Ho et al., 1995; Mansky, 1996a, b, 1998; Mansky and Temin, 1995)</w:delText>
        </w:r>
      </w:del>
      <w:r>
        <w:rPr>
          <w:rFonts w:ascii="Times New Roman" w:hAnsi="Times New Roman"/>
        </w:rPr>
        <w:t xml:space="preserve">. The high mutation rate is due to the error prone reverse transcriptase enzyme that transcribes viral RNA to cDNA during the </w:t>
      </w:r>
      <w:r w:rsidR="007230EA">
        <w:rPr>
          <w:rFonts w:ascii="Times New Roman" w:hAnsi="Times New Roman"/>
        </w:rPr>
        <w:t xml:space="preserve">replication </w:t>
      </w:r>
      <w:r w:rsidR="001B72DC">
        <w:rPr>
          <w:rFonts w:ascii="Times New Roman" w:hAnsi="Times New Roman"/>
        </w:rPr>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UHJlc3Rv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</w:fldData>
        </w:fldChar>
      </w:r>
      <w:r w:rsidR="00707E8E">
        <w:rPr>
          <w:rFonts w:ascii="Times New Roman" w:hAnsi="Times New Roman"/>
        </w:rPr>
        <w:instrText xml:space="preserve"> ADDIN EN.CITE </w:instrText>
      </w:r>
      <w:r w:rsidR="001B72DC">
        <w:rPr>
          <w:rFonts w:ascii="Times New Roman" w:hAnsi="Times New Roman"/>
        </w:rPr>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UHJlc3Rv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</w:fldData>
        </w:fldChar>
      </w:r>
      <w:r w:rsidR="00707E8E">
        <w:rPr>
          <w:rFonts w:ascii="Times New Roman" w:hAnsi="Times New Roman"/>
        </w:rPr>
        <w:instrText xml:space="preserve"> ADDIN EN.CITE.DATA </w:instrText>
      </w:r>
      <w:r w:rsidR="00913437" w:rsidRPr="001B72DC">
        <w:rPr>
          <w:rFonts w:ascii="Times New Roman" w:hAnsi="Times New Roman"/>
        </w:rPr>
      </w:r>
      <w:r w:rsidR="001B72DC">
        <w:rPr>
          <w:rFonts w:ascii="Times New Roman" w:hAnsi="Times New Roman"/>
        </w:rPr>
        <w:fldChar w:fldCharType="end"/>
      </w:r>
      <w:r w:rsidR="00913437" w:rsidRPr="001B72DC">
        <w:rPr>
          <w:rFonts w:ascii="Times New Roman" w:hAnsi="Times New Roman"/>
        </w:rPr>
      </w:r>
      <w:r w:rsidR="001B72DC">
        <w:rPr>
          <w:rFonts w:ascii="Times New Roman" w:hAnsi="Times New Roman"/>
        </w:rPr>
        <w:fldChar w:fldCharType="separate"/>
      </w:r>
      <w:ins w:id="22" w:author="Ram Shrestha" w:date="2013-11-20T18:13:00Z">
        <w:r w:rsidR="00656752">
          <w:rPr>
            <w:rFonts w:ascii="Times New Roman" w:hAnsi="Times New Roman"/>
            <w:noProof/>
          </w:rPr>
          <w:t>(Bebenek et al., 1989; Berkhout et al., 2001; Preston et al., 1988; Roberts et al., 1988)</w:t>
        </w:r>
      </w:ins>
      <w:ins w:id="23" w:author="Ram Shrestha" w:date="2013-11-20T18:12:00Z">
        <w:r w:rsidR="001B72DC">
          <w:rPr>
            <w:rFonts w:ascii="Times New Roman" w:hAnsi="Times New Roman"/>
          </w:rPr>
          <w:fldChar w:fldCharType="end"/>
        </w:r>
      </w:ins>
      <w:del w:id="24" w:author="Ram Shrestha" w:date="2013-11-20T17:26:00Z">
        <w:r w:rsidDel="00921331">
          <w:rPr>
            <w:rFonts w:ascii="Times New Roman" w:hAnsi="Times New Roman"/>
            <w:noProof/>
          </w:rPr>
          <w:delText>(Bebenek et al., 1989; Berkhout et al., 2001; Preston et al., 1988; Roberts et al., 1988)</w:delText>
        </w:r>
      </w:del>
      <w:r>
        <w:rPr>
          <w:rFonts w:ascii="Times New Roman" w:hAnsi="Times New Roman"/>
        </w:rPr>
        <w:t xml:space="preserve">. The accumulation of random mutations in HIV leads to development of drug resistance </w:t>
      </w:r>
      <w:ins w:id="25" w:author="Ram Shrestha" w:date="2013-11-19T09:02:00Z">
        <w:r w:rsidR="001B72DC">
          <w:rPr>
            <w:rFonts w:ascii="Times New Roman" w:hAnsi="Times New Roman"/>
            <w:noProof/>
          </w:rPr>
          <w:fldChar w:fldCharType="begin"/>
        </w:r>
      </w:ins>
      <w:ins w:id="26" w:author="Ram Shrestha" w:date="2013-11-21T19:12:00Z">
        <w:r w:rsidR="00707E8E">
          <w:rPr>
            <w:rFonts w:ascii="Times New Roman" w:hAnsi="Times New Roman"/>
            <w:noProof/>
          </w:rPr>
          <w:instrText xml:space="preserve"> ADDIN EN.CITE &lt;EndNote&gt;&lt;Cite&gt;&lt;Author&gt;Johnson&lt;/Author&gt;&lt;Year&gt;2008&lt;/Year&gt;&lt;RecNum&gt;387&lt;/RecNum&gt;&lt;record&gt;&lt;rec-number&gt;387&lt;/rec-number&gt;&lt;foreign-keys&gt;&lt;key app="EN" db-id="fp25zzvrxrd9vke5zxqp9stbssprwstvdddz"&gt;387&lt;/key&gt;&lt;/foreign-keys&gt;&lt;ref-type name="Journal Article"&gt;17&lt;/ref-type&gt;&lt;contributors&gt;&lt;authors&gt;&lt;author&gt;Johnson, Jeffrey A&lt;/author&gt;&lt;author&gt;Li, Jin-Fen&lt;/author&gt;&lt;author&gt;Wei, Xierong&lt;/author&gt;&lt;author&gt;Lipscomb, Jonathan&lt;/author&gt;&lt;author&gt;Irlbeck, David&lt;/author&gt;&lt;author&gt;Craig, Charles&lt;/author&gt;&lt;author&gt;Smith, Amanda&lt;/author&gt;&lt;author&gt;Bennett, Diane E&lt;/author&gt;&lt;author&gt;Monsour, Michael&lt;/author&gt;&lt;author&gt;Sandstrom, Paul&lt;/author&gt;&lt;author&gt;Lanier, E. Randall&lt;/author&gt;&lt;author&gt;Heneine, Walid&lt;/author&gt;&lt;/authors&gt;&lt;/contributors&gt;&lt;auth-address&gt;http://dx.doi.org/10.1371/journal.pmed.0050158&lt;/auth-address&gt;&lt;titles&gt;&lt;title&gt;Minority HIV-1 Drug Resistance Mutations Are Present in Antiretroviral Treatment–Naïve Populations and Associate with Reduced Treatment Efficacy&lt;/title&gt;&lt;secondary-title&gt;PLoS Med&lt;/secondary-title&gt;&lt;/titles&gt;&lt;pages&gt;e158&lt;/pages&gt;&lt;volume&gt;5&lt;/volume&gt;&lt;number&gt;7&lt;/number&gt;&lt;dates&gt;&lt;year&gt;2008&lt;/year&gt;&lt;pub-dates&gt;&lt;date&gt;July&lt;/date&gt;&lt;/pub-dates&gt;&lt;/dates&gt;&lt;label&gt;johnson_minority_2008&lt;/label&gt;&lt;urls&gt;&lt;related-urls&gt;&lt;url&gt;10.1371/journal.pmed.0050158&lt;/url&gt;&lt;/related-urls&gt;&lt;/urls&gt;&lt;/record&gt;&lt;/Cite&gt;&lt;/EndNote&gt;</w:instrText>
        </w:r>
      </w:ins>
      <w:r w:rsidR="001B72DC">
        <w:rPr>
          <w:rFonts w:ascii="Times New Roman" w:hAnsi="Times New Roman"/>
          <w:noProof/>
        </w:rPr>
        <w:fldChar w:fldCharType="separate"/>
      </w:r>
      <w:ins w:id="27" w:author="Ram Shrestha" w:date="2013-11-19T09:02:00Z">
        <w:r w:rsidR="00965DE5">
          <w:rPr>
            <w:rFonts w:ascii="Times New Roman" w:hAnsi="Times New Roman"/>
            <w:noProof/>
          </w:rPr>
          <w:t>(Johnson et al., 2008)</w:t>
        </w:r>
        <w:r w:rsidR="001B72DC">
          <w:rPr>
            <w:rFonts w:ascii="Times New Roman" w:hAnsi="Times New Roman"/>
            <w:noProof/>
          </w:rPr>
          <w:fldChar w:fldCharType="end"/>
        </w:r>
      </w:ins>
      <w:del w:id="28" w:author="Ram Shrestha" w:date="2013-11-19T09:02:00Z">
        <w:r w:rsidDel="00965DE5">
          <w:rPr>
            <w:rFonts w:ascii="Times New Roman" w:hAnsi="Times New Roman"/>
            <w:noProof/>
          </w:rPr>
          <w:delText>(Johnson et al., 2008)</w:delText>
        </w:r>
      </w:del>
      <w:r>
        <w:rPr>
          <w:rFonts w:ascii="Times New Roman" w:hAnsi="Times New Roman"/>
        </w:rPr>
        <w:t>.</w:t>
      </w:r>
    </w:p>
    <w:p w:rsidR="001036CB" w:rsidRDefault="001036CB" w:rsidP="001036CB">
      <w:pPr>
        <w:spacing w:line="480" w:lineRule="auto"/>
        <w:ind w:firstLine="11"/>
        <w:jc w:val="both"/>
        <w:rPr>
          <w:rFonts w:ascii="Times New Roman" w:hAnsi="Times New Roman"/>
        </w:rPr>
      </w:pPr>
      <w:r>
        <w:rPr>
          <w:rFonts w:ascii="Times New Roman" w:hAnsi="Times New Roman"/>
        </w:rPr>
        <w:t xml:space="preserve">With </w:t>
      </w:r>
      <w:r w:rsidR="008C081F">
        <w:rPr>
          <w:rFonts w:ascii="Times New Roman" w:hAnsi="Times New Roman"/>
        </w:rPr>
        <w:t xml:space="preserve">the </w:t>
      </w:r>
      <w:r>
        <w:rPr>
          <w:rFonts w:ascii="Times New Roman" w:hAnsi="Times New Roman"/>
        </w:rPr>
        <w:t>scale up of antiretroviral (ARV) drugs there is growing</w:t>
      </w:r>
      <w:r w:rsidRPr="0046130D">
        <w:rPr>
          <w:rFonts w:ascii="Times New Roman" w:hAnsi="Times New Roman"/>
        </w:rPr>
        <w:t xml:space="preserve"> evidence </w:t>
      </w:r>
      <w:r>
        <w:rPr>
          <w:rFonts w:ascii="Times New Roman" w:hAnsi="Times New Roman"/>
        </w:rPr>
        <w:t>suggesting that</w:t>
      </w:r>
      <w:r w:rsidRPr="0046130D">
        <w:rPr>
          <w:rFonts w:ascii="Times New Roman" w:hAnsi="Times New Roman"/>
        </w:rPr>
        <w:t xml:space="preserve"> </w:t>
      </w:r>
      <w:r>
        <w:rPr>
          <w:rFonts w:ascii="Times New Roman" w:hAnsi="Times New Roman"/>
        </w:rPr>
        <w:t>drug</w:t>
      </w:r>
      <w:r w:rsidRPr="0046130D">
        <w:rPr>
          <w:rFonts w:ascii="Times New Roman" w:hAnsi="Times New Roman"/>
        </w:rPr>
        <w:t xml:space="preserve"> resistant </w:t>
      </w:r>
      <w:r>
        <w:rPr>
          <w:rFonts w:ascii="Times New Roman" w:hAnsi="Times New Roman"/>
        </w:rPr>
        <w:t>HIV can</w:t>
      </w:r>
      <w:r w:rsidRPr="0046130D">
        <w:rPr>
          <w:rFonts w:ascii="Times New Roman" w:hAnsi="Times New Roman"/>
        </w:rPr>
        <w:t xml:space="preserve"> </w:t>
      </w:r>
      <w:r>
        <w:rPr>
          <w:rFonts w:ascii="Times New Roman" w:hAnsi="Times New Roman"/>
        </w:rPr>
        <w:t>exist</w:t>
      </w:r>
      <w:r w:rsidRPr="0046130D">
        <w:rPr>
          <w:rFonts w:ascii="Times New Roman" w:hAnsi="Times New Roman"/>
        </w:rPr>
        <w:t xml:space="preserve"> as minor variants in </w:t>
      </w:r>
      <w:r>
        <w:rPr>
          <w:rFonts w:ascii="Times New Roman" w:hAnsi="Times New Roman"/>
        </w:rPr>
        <w:t xml:space="preserve">individuals undergoing treatment </w:t>
      </w:r>
      <w:r w:rsidR="001B72DC">
        <w:rPr>
          <w:rFonts w:ascii="Times New Roman" w:hAnsi="Times New Roman"/>
        </w:rPr>
        <w:fldChar w:fldCharType="begin">
          <w:fldData xml:space="preserve">PEVuZE5vdGU+PENpdGU+PEF1dGhvcj5ZZWJyYTwvQXV0aG9yPjxZZWFyPjIwMTE8L1llYXI+PFJl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</w:fldData>
        </w:fldChar>
      </w:r>
      <w:r w:rsidR="00707E8E">
        <w:rPr>
          <w:rFonts w:ascii="Times New Roman" w:hAnsi="Times New Roman"/>
        </w:rPr>
        <w:instrText xml:space="preserve"> ADDIN EN.CITE </w:instrText>
      </w:r>
      <w:r w:rsidR="001B72DC">
        <w:rPr>
          <w:rFonts w:ascii="Times New Roman" w:hAnsi="Times New Roman"/>
        </w:rPr>
        <w:fldChar w:fldCharType="begin">
          <w:fldData xml:space="preserve">PEVuZE5vdGU+PENpdGU+PEF1dGhvcj5ZZWJyYTwvQXV0aG9yPjxZZWFyPjIwMTE8L1llYXI+PFJl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</w:fldData>
        </w:fldChar>
      </w:r>
      <w:r w:rsidR="00707E8E">
        <w:rPr>
          <w:rFonts w:ascii="Times New Roman" w:hAnsi="Times New Roman"/>
        </w:rPr>
        <w:instrText xml:space="preserve"> ADDIN EN.CITE.DATA </w:instrText>
      </w:r>
      <w:r w:rsidR="00913437" w:rsidRPr="001B72DC">
        <w:rPr>
          <w:rFonts w:ascii="Times New Roman" w:hAnsi="Times New Roman"/>
        </w:rPr>
      </w:r>
      <w:r w:rsidR="001B72DC">
        <w:rPr>
          <w:rFonts w:ascii="Times New Roman" w:hAnsi="Times New Roman"/>
        </w:rPr>
        <w:fldChar w:fldCharType="end"/>
      </w:r>
      <w:r w:rsidR="00913437" w:rsidRPr="001B72DC">
        <w:rPr>
          <w:rFonts w:ascii="Times New Roman" w:hAnsi="Times New Roman"/>
        </w:rPr>
      </w:r>
      <w:r w:rsidR="001B72DC">
        <w:rPr>
          <w:rFonts w:ascii="Times New Roman" w:hAnsi="Times New Roman"/>
        </w:rPr>
        <w:fldChar w:fldCharType="separate"/>
      </w:r>
      <w:ins w:id="29" w:author="Ram Shrestha" w:date="2013-11-20T18:13:00Z">
        <w:r w:rsidR="00656752">
          <w:rPr>
            <w:rFonts w:ascii="Times New Roman" w:hAnsi="Times New Roman"/>
            <w:noProof/>
          </w:rPr>
          <w:t>(Aghokeng et al., 2011; Dudley et al., 2012; Gupta et al., 2012; Lataillade et al., 2010; Li et al., 2011; Little et al., 2002; Simen et al., 2009; Yebra et al., 2011)</w:t>
        </w:r>
      </w:ins>
      <w:ins w:id="30" w:author="Ram Shrestha" w:date="2013-11-20T18:12:00Z">
        <w:r w:rsidR="001B72DC">
          <w:rPr>
            <w:rFonts w:ascii="Times New Roman" w:hAnsi="Times New Roman"/>
          </w:rPr>
          <w:fldChar w:fldCharType="end"/>
        </w:r>
      </w:ins>
      <w:del w:id="31" w:author="Ram Shrestha" w:date="2013-11-20T17:29:00Z">
        <w:r w:rsidDel="00722F3C">
          <w:rPr>
            <w:rFonts w:ascii="Times New Roman" w:hAnsi="Times New Roman"/>
            <w:noProof/>
          </w:rPr>
          <w:delText>(Aghokeng et al., 2011; Dudley et al., 2012; Gupta et al., 2012; Lataillade et al., 2010; Li et al., 2011; Little et al., 2002; Simen et al., 2009a; Yebra et al., 2011)</w:delText>
        </w:r>
      </w:del>
      <w:r w:rsidRPr="0046130D">
        <w:rPr>
          <w:rFonts w:ascii="Times New Roman" w:hAnsi="Times New Roman"/>
        </w:rPr>
        <w:t xml:space="preserve">. This </w:t>
      </w:r>
      <w:r>
        <w:rPr>
          <w:rFonts w:ascii="Times New Roman" w:hAnsi="Times New Roman"/>
        </w:rPr>
        <w:t xml:space="preserve">observation </w:t>
      </w:r>
      <w:r w:rsidRPr="0046130D">
        <w:rPr>
          <w:rFonts w:ascii="Times New Roman" w:hAnsi="Times New Roman"/>
        </w:rPr>
        <w:t xml:space="preserve">is also supported by </w:t>
      </w:r>
      <w:r>
        <w:rPr>
          <w:rFonts w:ascii="Times New Roman" w:hAnsi="Times New Roman"/>
        </w:rPr>
        <w:t>several</w:t>
      </w:r>
      <w:r w:rsidRPr="0046130D">
        <w:rPr>
          <w:rFonts w:ascii="Times New Roman" w:hAnsi="Times New Roman"/>
        </w:rPr>
        <w:t xml:space="preserve"> research</w:t>
      </w:r>
      <w:r>
        <w:rPr>
          <w:rFonts w:ascii="Times New Roman" w:hAnsi="Times New Roman"/>
        </w:rPr>
        <w:t xml:space="preserve"> studies</w:t>
      </w:r>
      <w:r w:rsidRPr="0046130D">
        <w:rPr>
          <w:rFonts w:ascii="Times New Roman" w:hAnsi="Times New Roman"/>
        </w:rPr>
        <w:t xml:space="preserve"> on population-level surveillance of HIV drug resistant variants</w:t>
      </w:r>
      <w:del w:id="32" w:author="Ram Shrestha" w:date="2013-11-20T17:29:00Z">
        <w:r w:rsidRPr="0046130D" w:rsidDel="00722F3C">
          <w:rPr>
            <w:rFonts w:ascii="Times New Roman" w:hAnsi="Times New Roman"/>
          </w:rPr>
          <w:delText xml:space="preserve"> </w:delText>
        </w:r>
      </w:del>
      <w:ins w:id="33" w:author="Ram Shrestha" w:date="2013-11-20T17:29:00Z">
        <w:r w:rsidR="00722F3C">
          <w:rPr>
            <w:rFonts w:ascii="Times New Roman" w:hAnsi="Times New Roman"/>
          </w:rPr>
          <w:t xml:space="preserve"> </w:t>
        </w:r>
      </w:ins>
      <w:r w:rsidR="001B72DC">
        <w:rPr>
          <w:rFonts w:ascii="Times New Roman" w:hAnsi="Times New Roman"/>
          <w:noProof/>
        </w:rPr>
        <w:fldChar w:fldCharType="begin">
          <w:fldData xml:space="preserve">PEVuZE5vdGU+PENpdGU+PEF1dGhvcj5EdWRsZXk8L0F1dGhvcj48WWVhcj4yMDEyPC9ZZWFyPjxS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</w:fldData>
        </w:fldChar>
      </w:r>
      <w:r w:rsidR="00707E8E">
        <w:rPr>
          <w:rFonts w:ascii="Times New Roman" w:hAnsi="Times New Roman"/>
          <w:noProof/>
        </w:rPr>
        <w:instrText xml:space="preserve"> ADDIN EN.CITE </w:instrText>
      </w:r>
      <w:r w:rsidR="001B72DC">
        <w:rPr>
          <w:rFonts w:ascii="Times New Roman" w:hAnsi="Times New Roman"/>
          <w:noProof/>
        </w:rPr>
        <w:fldChar w:fldCharType="begin">
          <w:fldData xml:space="preserve">PEVuZE5vdGU+PENpdGU+PEF1dGhvcj5EdWRsZXk8L0F1dGhvcj48WWVhcj4yMDEyPC9ZZWFyPjxS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</w:fldData>
        </w:fldChar>
      </w:r>
      <w:r w:rsidR="00707E8E">
        <w:rPr>
          <w:rFonts w:ascii="Times New Roman" w:hAnsi="Times New Roman"/>
          <w:noProof/>
        </w:rPr>
        <w:instrText xml:space="preserve"> ADDIN EN.CITE.DATA </w:instrText>
      </w:r>
      <w:r w:rsidR="00913437" w:rsidRPr="001B72DC">
        <w:rPr>
          <w:rFonts w:ascii="Times New Roman" w:hAnsi="Times New Roman"/>
          <w:noProof/>
        </w:rPr>
      </w:r>
      <w:r w:rsidR="001B72DC">
        <w:rPr>
          <w:rFonts w:ascii="Times New Roman" w:hAnsi="Times New Roman"/>
          <w:noProof/>
        </w:rPr>
        <w:fldChar w:fldCharType="end"/>
      </w:r>
      <w:r w:rsidR="00913437" w:rsidRPr="001B72DC">
        <w:rPr>
          <w:rFonts w:ascii="Times New Roman" w:hAnsi="Times New Roman"/>
          <w:noProof/>
        </w:rPr>
      </w:r>
      <w:r w:rsidR="001B72DC">
        <w:rPr>
          <w:rFonts w:ascii="Times New Roman" w:hAnsi="Times New Roman"/>
          <w:noProof/>
        </w:rPr>
        <w:fldChar w:fldCharType="separate"/>
      </w:r>
      <w:ins w:id="34" w:author="Ram Shrestha" w:date="2013-11-20T18:13:00Z">
        <w:r w:rsidR="00656752">
          <w:rPr>
            <w:rFonts w:ascii="Times New Roman" w:hAnsi="Times New Roman"/>
            <w:noProof/>
          </w:rPr>
          <w:t>(Dudley et al., 2012; Hamers et al., 2012; Hamers et al., 2011a; Hamers et al., 2011b; Lataillade et al., 2010; Li et al., 2011; Little et al., 2002; Simen et al., 2009)</w:t>
        </w:r>
      </w:ins>
      <w:ins w:id="35" w:author="Ram Shrestha" w:date="2013-11-20T18:12:00Z">
        <w:r w:rsidR="001B72DC">
          <w:rPr>
            <w:rFonts w:ascii="Times New Roman" w:hAnsi="Times New Roman"/>
            <w:noProof/>
          </w:rPr>
          <w:fldChar w:fldCharType="end"/>
        </w:r>
      </w:ins>
      <w:del w:id="36" w:author="Ram Shrestha" w:date="2013-11-20T17:31:00Z">
        <w:r w:rsidDel="00722F3C">
          <w:rPr>
            <w:rFonts w:ascii="Times New Roman" w:hAnsi="Times New Roman"/>
            <w:noProof/>
          </w:rPr>
          <w:delText>(Dudley et al., 2012; Hamers et al., 2012; Hamers et al., 2011a; Hamers et al., 2011b; Lataillade et al., 2010; Li et al., 2011; Little et al., 2002; Simen et al., 2009a)</w:delText>
        </w:r>
      </w:del>
      <w:r w:rsidRPr="0046130D">
        <w:rPr>
          <w:rFonts w:ascii="Times New Roman" w:hAnsi="Times New Roman"/>
        </w:rPr>
        <w:t xml:space="preserve">. </w:t>
      </w:r>
      <w:r>
        <w:rPr>
          <w:rFonts w:ascii="Times New Roman" w:hAnsi="Times New Roman"/>
        </w:rPr>
        <w:t xml:space="preserve">The most likely reasons for the increase </w:t>
      </w:r>
      <w:r w:rsidR="008C081F">
        <w:rPr>
          <w:rFonts w:ascii="Times New Roman" w:hAnsi="Times New Roman"/>
        </w:rPr>
        <w:t xml:space="preserve">in </w:t>
      </w:r>
      <w:r>
        <w:rPr>
          <w:rFonts w:ascii="Times New Roman" w:hAnsi="Times New Roman"/>
        </w:rPr>
        <w:t>drug resistant viral variants</w:t>
      </w:r>
      <w:r w:rsidRPr="0046130D">
        <w:rPr>
          <w:rFonts w:ascii="Times New Roman" w:hAnsi="Times New Roman"/>
        </w:rPr>
        <w:t xml:space="preserve"> </w:t>
      </w:r>
      <w:r>
        <w:rPr>
          <w:rFonts w:ascii="Times New Roman" w:hAnsi="Times New Roman"/>
        </w:rPr>
        <w:t xml:space="preserve">in the general HIV-infected population </w:t>
      </w:r>
      <w:r w:rsidRPr="0046130D">
        <w:rPr>
          <w:rFonts w:ascii="Times New Roman" w:hAnsi="Times New Roman"/>
        </w:rPr>
        <w:t>is</w:t>
      </w:r>
      <w:r>
        <w:rPr>
          <w:rFonts w:ascii="Times New Roman" w:hAnsi="Times New Roman"/>
        </w:rPr>
        <w:t xml:space="preserve"> poor </w:t>
      </w:r>
      <w:r w:rsidRPr="0046130D">
        <w:rPr>
          <w:rFonts w:ascii="Times New Roman" w:hAnsi="Times New Roman"/>
        </w:rPr>
        <w:t xml:space="preserve">adherence </w:t>
      </w:r>
      <w:r>
        <w:rPr>
          <w:rFonts w:ascii="Times New Roman" w:hAnsi="Times New Roman"/>
        </w:rPr>
        <w:t>during</w:t>
      </w:r>
      <w:r w:rsidRPr="0046130D">
        <w:rPr>
          <w:rFonts w:ascii="Times New Roman" w:hAnsi="Times New Roman"/>
        </w:rPr>
        <w:t xml:space="preserve"> therapy </w:t>
      </w:r>
      <w:ins w:id="37" w:author="Ram Shrestha" w:date="2013-11-20T18:12:00Z">
        <w:r w:rsidR="001B72DC">
          <w:rPr>
            <w:rFonts w:ascii="Times New Roman" w:hAnsi="Times New Roman"/>
          </w:rPr>
          <w:fldChar w:fldCharType="begin">
            <w:fldData xml:space="preserve">PEVuZE5vdGU+PENpdGU+PEF1dGhvcj5Mb3ctQmVlcjwvQXV0aG9yPjxZZWFyPjIwMDA8L1llYXI+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</w:fldData>
          </w:fldChar>
        </w:r>
      </w:ins>
      <w:ins w:id="38" w:author="Ram Shrestha" w:date="2013-11-21T19:12:00Z">
        <w:r w:rsidR="00707E8E">
          <w:rPr>
            <w:rFonts w:ascii="Times New Roman" w:hAnsi="Times New Roman"/>
          </w:rPr>
          <w:instrText xml:space="preserve"> ADDIN EN.CITE </w:instrText>
        </w:r>
        <w:r w:rsidR="001B72DC">
          <w:rPr>
            <w:rFonts w:ascii="Times New Roman" w:hAnsi="Times New Roman"/>
          </w:rPr>
          <w:fldChar w:fldCharType="begin">
            <w:fldData xml:space="preserve">PEVuZE5vdGU+PENpdGU+PEF1dGhvcj5Mb3ctQmVlcjwvQXV0aG9yPjxZZWFyPjIwMDA8L1llYXI+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</w:fldData>
          </w:fldChar>
        </w:r>
        <w:r w:rsidR="00707E8E">
          <w:rPr>
            <w:rFonts w:ascii="Times New Roman" w:hAnsi="Times New Roman"/>
          </w:rPr>
          <w:instrText xml:space="preserve"> ADDIN EN.CITE.DATA </w:instrText>
        </w:r>
      </w:ins>
      <w:r w:rsidR="00913437" w:rsidRPr="001B72DC">
        <w:rPr>
          <w:rFonts w:ascii="Times New Roman" w:hAnsi="Times New Roman"/>
        </w:rPr>
      </w:r>
      <w:ins w:id="39" w:author="Ram Shrestha" w:date="2013-11-21T19:12:00Z">
        <w:r w:rsidR="001B72DC">
          <w:rPr>
            <w:rFonts w:ascii="Times New Roman" w:hAnsi="Times New Roman"/>
          </w:rPr>
          <w:fldChar w:fldCharType="end"/>
        </w:r>
      </w:ins>
      <w:r w:rsidR="00913437" w:rsidRPr="001B72DC">
        <w:rPr>
          <w:rFonts w:ascii="Times New Roman" w:hAnsi="Times New Roman"/>
        </w:rPr>
      </w:r>
      <w:r w:rsidR="001B72DC">
        <w:rPr>
          <w:rFonts w:ascii="Times New Roman" w:hAnsi="Times New Roman"/>
        </w:rPr>
        <w:fldChar w:fldCharType="separate"/>
      </w:r>
      <w:ins w:id="40" w:author="Ram Shrestha" w:date="2013-11-20T18:13:00Z">
        <w:r w:rsidR="00656752">
          <w:rPr>
            <w:rFonts w:ascii="Times New Roman" w:hAnsi="Times New Roman"/>
            <w:noProof/>
          </w:rPr>
          <w:t>(Bangsberg et al., 2003; Golin et al., 2002; Low-Beer et al., 2000)</w:t>
        </w:r>
      </w:ins>
      <w:ins w:id="41" w:author="Ram Shrestha" w:date="2013-11-20T18:12:00Z">
        <w:r w:rsidR="001B72DC">
          <w:rPr>
            <w:rFonts w:ascii="Times New Roman" w:hAnsi="Times New Roman"/>
          </w:rPr>
          <w:fldChar w:fldCharType="end"/>
        </w:r>
      </w:ins>
      <w:ins w:id="42" w:author="Ram Shrestha" w:date="2013-11-20T17:32:00Z">
        <w:r w:rsidR="00722F3C">
          <w:rPr>
            <w:rFonts w:ascii="Times New Roman" w:hAnsi="Times New Roman"/>
          </w:rPr>
          <w:t xml:space="preserve"> </w:t>
        </w:r>
      </w:ins>
      <w:del w:id="43" w:author="Ram Shrestha" w:date="2013-11-20T17:32:00Z">
        <w:r w:rsidDel="00722F3C">
          <w:rPr>
            <w:rFonts w:ascii="Times New Roman" w:hAnsi="Times New Roman"/>
            <w:noProof/>
          </w:rPr>
          <w:delText>(Bangsberg et al., 2003; Golin et al., 2002; Low-Beer et al., 2000)</w:delText>
        </w:r>
        <w:r w:rsidDel="00722F3C">
          <w:rPr>
            <w:rFonts w:ascii="Times New Roman" w:hAnsi="Times New Roman"/>
          </w:rPr>
          <w:delText xml:space="preserve"> </w:delText>
        </w:r>
      </w:del>
      <w:r>
        <w:rPr>
          <w:rFonts w:ascii="Times New Roman" w:hAnsi="Times New Roman"/>
        </w:rPr>
        <w:t>and an increased rate of transmission of resistant viral variant</w:t>
      </w:r>
      <w:r w:rsidR="009756C8">
        <w:rPr>
          <w:rFonts w:ascii="Times New Roman" w:hAnsi="Times New Roman"/>
        </w:rPr>
        <w:t>s</w:t>
      </w:r>
      <w:r>
        <w:rPr>
          <w:rFonts w:ascii="Times New Roman" w:hAnsi="Times New Roman"/>
        </w:rPr>
        <w:t xml:space="preserve"> </w:t>
      </w:r>
      <w:ins w:id="44" w:author="Ram Shrestha" w:date="2013-11-20T18:12:00Z">
        <w:r w:rsidR="001B72DC">
          <w:rPr>
            <w:rFonts w:ascii="Times New Roman" w:hAnsi="Times New Roman"/>
          </w:rPr>
          <w:fldChar w:fldCharType="begin">
            <w:fldData xml:space="preserve">PEVuZE5vdGU+PENpdGU+PEF1dGhvcj5ZZXJseTwvQXV0aG9yPjxZZWFyPjE5OTk8L1llYXI+PFJl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</w:fldData>
          </w:fldChar>
        </w:r>
      </w:ins>
      <w:ins w:id="45" w:author="Ram Shrestha" w:date="2013-11-21T19:12:00Z">
        <w:r w:rsidR="00707E8E">
          <w:rPr>
            <w:rFonts w:ascii="Times New Roman" w:hAnsi="Times New Roman"/>
          </w:rPr>
          <w:instrText xml:space="preserve"> ADDIN EN.CITE </w:instrText>
        </w:r>
        <w:r w:rsidR="001B72DC">
          <w:rPr>
            <w:rFonts w:ascii="Times New Roman" w:hAnsi="Times New Roman"/>
          </w:rPr>
          <w:fldChar w:fldCharType="begin">
            <w:fldData xml:space="preserve">PEVuZE5vdGU+PENpdGU+PEF1dGhvcj5ZZXJseTwvQXV0aG9yPjxZZWFyPjE5OTk8L1llYXI+PFJl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</w:fldData>
          </w:fldChar>
        </w:r>
        <w:r w:rsidR="00707E8E">
          <w:rPr>
            <w:rFonts w:ascii="Times New Roman" w:hAnsi="Times New Roman"/>
          </w:rPr>
          <w:instrText xml:space="preserve"> ADDIN EN.CITE.DATA </w:instrText>
        </w:r>
      </w:ins>
      <w:r w:rsidR="00913437" w:rsidRPr="001B72DC">
        <w:rPr>
          <w:rFonts w:ascii="Times New Roman" w:hAnsi="Times New Roman"/>
        </w:rPr>
      </w:r>
      <w:ins w:id="46" w:author="Ram Shrestha" w:date="2013-11-21T19:12:00Z">
        <w:r w:rsidR="001B72DC">
          <w:rPr>
            <w:rFonts w:ascii="Times New Roman" w:hAnsi="Times New Roman"/>
          </w:rPr>
          <w:fldChar w:fldCharType="end"/>
        </w:r>
      </w:ins>
      <w:r w:rsidR="00913437" w:rsidRPr="001B72DC">
        <w:rPr>
          <w:rFonts w:ascii="Times New Roman" w:hAnsi="Times New Roman"/>
        </w:rPr>
      </w:r>
      <w:r w:rsidR="001B72DC">
        <w:rPr>
          <w:rFonts w:ascii="Times New Roman" w:hAnsi="Times New Roman"/>
        </w:rPr>
        <w:fldChar w:fldCharType="separate"/>
      </w:r>
      <w:ins w:id="47" w:author="Ram Shrestha" w:date="2013-11-20T18:13:00Z">
        <w:r w:rsidR="00656752">
          <w:rPr>
            <w:rFonts w:ascii="Times New Roman" w:hAnsi="Times New Roman"/>
            <w:noProof/>
          </w:rPr>
          <w:t>(Hamers et al., 2011a; Jakobsen et al., 2010. The rising prevalence of drug resistant variants narrows treatment options [Hamers, 2012 #1232; Supervie et al., 2010; Wittkop et al., 2011; Yerly et al., 1999)</w:t>
        </w:r>
      </w:ins>
      <w:ins w:id="48" w:author="Ram Shrestha" w:date="2013-11-20T18:12:00Z">
        <w:r w:rsidR="001B72DC">
          <w:rPr>
            <w:rFonts w:ascii="Times New Roman" w:hAnsi="Times New Roman"/>
          </w:rPr>
          <w:fldChar w:fldCharType="end"/>
        </w:r>
      </w:ins>
      <w:del w:id="49" w:author="Ram Shrestha" w:date="2013-11-20T17:34:00Z">
        <w:r w:rsidDel="00722F3C">
          <w:rPr>
            <w:rFonts w:ascii="Times New Roman" w:hAnsi="Times New Roman"/>
            <w:noProof/>
          </w:rPr>
          <w:delText>(Jakobsen et al., 2010; Supervie et al., 2010; Wittkop et al., 2011; Yerly et al., 1999)</w:delText>
        </w:r>
      </w:del>
      <w:del w:id="50" w:author="Ram Shrestha" w:date="2013-11-20T18:12:00Z">
        <w:r w:rsidRPr="0046130D" w:rsidDel="00656752">
          <w:rPr>
            <w:rFonts w:ascii="Times New Roman" w:hAnsi="Times New Roman"/>
          </w:rPr>
          <w:delText>. The rising prevalence of drug resistant variants narrows treatment options</w:delText>
        </w:r>
        <w:r w:rsidDel="00656752">
          <w:rPr>
            <w:rFonts w:ascii="Times New Roman" w:hAnsi="Times New Roman"/>
          </w:rPr>
          <w:delText xml:space="preserve"> </w:delText>
        </w:r>
      </w:del>
      <w:del w:id="51" w:author="Ram Shrestha" w:date="2013-11-20T17:34:00Z">
        <w:r w:rsidDel="00722F3C">
          <w:rPr>
            <w:rFonts w:ascii="Times New Roman" w:hAnsi="Times New Roman"/>
            <w:noProof/>
          </w:rPr>
          <w:delText>(Hamers et al., 2012; Hamers et al., 2011a; Hamers et al., 2011b)</w:delText>
        </w:r>
      </w:del>
      <w:r>
        <w:rPr>
          <w:rFonts w:ascii="Times New Roman" w:hAnsi="Times New Roman"/>
        </w:rPr>
        <w:t>. T</w:t>
      </w:r>
      <w:r w:rsidRPr="0046130D">
        <w:rPr>
          <w:rFonts w:ascii="Times New Roman" w:hAnsi="Times New Roman"/>
        </w:rPr>
        <w:t>hus, AR</w:t>
      </w:r>
      <w:r>
        <w:rPr>
          <w:rFonts w:ascii="Times New Roman" w:hAnsi="Times New Roman"/>
        </w:rPr>
        <w:t>V</w:t>
      </w:r>
      <w:r w:rsidRPr="0046130D">
        <w:rPr>
          <w:rFonts w:ascii="Times New Roman" w:hAnsi="Times New Roman"/>
        </w:rPr>
        <w:t xml:space="preserve"> treatment</w:t>
      </w:r>
      <w:r>
        <w:rPr>
          <w:rFonts w:ascii="Times New Roman" w:hAnsi="Times New Roman"/>
        </w:rPr>
        <w:t>,</w:t>
      </w:r>
      <w:r w:rsidRPr="0046130D">
        <w:rPr>
          <w:rFonts w:ascii="Times New Roman" w:hAnsi="Times New Roman"/>
        </w:rPr>
        <w:t xml:space="preserve"> management and surveillance of </w:t>
      </w:r>
      <w:r>
        <w:rPr>
          <w:rFonts w:ascii="Times New Roman" w:hAnsi="Times New Roman"/>
        </w:rPr>
        <w:t>drug resistant</w:t>
      </w:r>
      <w:r w:rsidRPr="0046130D">
        <w:rPr>
          <w:rFonts w:ascii="Times New Roman" w:hAnsi="Times New Roman"/>
        </w:rPr>
        <w:t xml:space="preserve"> HIV variants</w:t>
      </w:r>
      <w:ins w:id="52" w:author="Ram Shrestha" w:date="2013-11-20T17:36:00Z">
        <w:r w:rsidR="00722F3C">
          <w:rPr>
            <w:rFonts w:ascii="Times New Roman" w:hAnsi="Times New Roman"/>
          </w:rPr>
          <w:t xml:space="preserve"> </w:t>
        </w:r>
      </w:ins>
      <w:ins w:id="53" w:author="Ram Shrestha" w:date="2013-11-20T18:12:00Z">
        <w:r w:rsidR="001B72DC">
          <w:rPr>
            <w:rFonts w:ascii="Times New Roman" w:hAnsi="Times New Roman"/>
          </w:rPr>
          <w:fldChar w:fldCharType="begin"/>
        </w:r>
      </w:ins>
      <w:ins w:id="54" w:author="Ram Shrestha" w:date="2013-11-21T19:12:00Z">
        <w:r w:rsidR="00707E8E">
          <w:rPr>
            <w:rFonts w:ascii="Times New Roman" w:hAnsi="Times New Roman"/>
          </w:rPr>
          <w:instrText xml:space="preserve"> ADDIN EN.CITE &lt;EndNote&gt;&lt;Cite&gt;&lt;Author&gt;Bennett&lt;/Author&gt;&lt;Year&gt;2009&lt;/Year&gt;&lt;RecNum&gt;1575&lt;/RecNum&gt;&lt;record&gt;&lt;rec-number&gt;1575&lt;/rec-number&gt;&lt;foreign-keys&gt;&lt;key app="EN" db-id="fp25zzvrxrd9vke5zxqp9stbssprwstvdddz"&gt;1575&lt;/key&gt;&lt;/foreign-keys&gt;&lt;ref-type name="Journal Article"&gt;17&lt;/ref-type&gt;&lt;contributors&gt;&lt;authors&gt;&lt;author&gt;Bennett, D. E.&lt;/author&gt;&lt;author&gt;Camacho, R. J.&lt;/author&gt;&lt;author&gt;Otelea, D.&lt;/author&gt;&lt;author&gt;Kuritzkes, D. R.&lt;/author&gt;&lt;author&gt;Fleury, H.&lt;/author&gt;&lt;author&gt;Kiuchi, M.&lt;/author&gt;&lt;author&gt;Heneine, W.&lt;/author&gt;&lt;author&gt;Kantor, R.&lt;/author&gt;&lt;author&gt;Jordan, M. R.&lt;/author&gt;&lt;author&gt;Schapiro, J. M.&lt;/author&gt;&lt;author&gt;Vandamme, A. M.&lt;/author&gt;&lt;author&gt;Sandstrom, P.&lt;/author&gt;&lt;author&gt;Boucher, C. A.&lt;/author&gt;&lt;author&gt;van de Vijver, D.&lt;/author&gt;&lt;author&gt;Rhee, S. Y.&lt;/author&gt;&lt;author&gt;Liu, T. F.&lt;/author&gt;&lt;author&gt;Pillay, D.&lt;/author&gt;&lt;author&gt;Shafer, R. W.&lt;/author&gt;&lt;/authors&gt;&lt;/contributors&gt;&lt;auth-address&gt;World Health Organization, Geneva, Switzerland.&lt;/auth-address&gt;&lt;titles&gt;&lt;title&gt;Drug resistance mutations for surveillance of transmitted HIV-1 drug-resistance: 2009 update&lt;/title&gt;&lt;secondary-title&gt;PLoS One&lt;/secondary-title&gt;&lt;/titles&gt;&lt;periodical&gt;&lt;full-title&gt;PLoS One&lt;/full-title&gt;&lt;/periodical&gt;&lt;pages&gt;e4724&lt;/pages&gt;&lt;volume&gt;4&lt;/volume&gt;&lt;number&gt;3&lt;/number&gt;&lt;edition&gt;2009/03/07&lt;/edition&gt;&lt;keywords&gt;&lt;keyword&gt;Anti-HIV Agents/pharmacology&lt;/keyword&gt;&lt;keyword&gt;Drug Resistance, Viral/*genetics&lt;/keyword&gt;&lt;keyword&gt;HIV Protease/genetics&lt;/keyword&gt;&lt;keyword&gt;HIV-1/chemistry/*genetics&lt;/keyword&gt;&lt;keyword&gt;*Mutation&lt;/keyword&gt;&lt;keyword&gt;RNA-Directed DNA Polymerase/genetics&lt;/keyword&gt;&lt;keyword&gt;*World Health Organization&lt;/keyword&gt;&lt;/keywords&gt;&lt;dates&gt;&lt;year&gt;2009&lt;/year&gt;&lt;/dates&gt;&lt;isbn&gt;1932-6203 (Electronic)&amp;#xD;1932-6203 (Linking)&lt;/isbn&gt;&lt;accession-num&gt;19266092&lt;/accession-num&gt;&lt;urls&gt;&lt;related-urls&gt;&lt;url&gt;http://www.ncbi.nlm.nih.gov/entrez/query.fcgi?cmd=Retrieve&amp;amp;db=PubMed&amp;amp;dopt=Citation&amp;amp;list_uids=19266092&lt;/url&gt;&lt;/related-urls&gt;&lt;/urls&gt;&lt;custom2&gt;2648874&lt;/custom2&gt;&lt;electronic-resource-num&gt;10.1371/journal.pone.0004724&lt;/electronic-resource-num&gt;&lt;language&gt;eng&lt;/language&gt;&lt;/record&gt;&lt;/Cite&gt;&lt;/EndNote&gt;</w:instrText>
        </w:r>
      </w:ins>
      <w:r w:rsidR="001B72DC">
        <w:rPr>
          <w:rFonts w:ascii="Times New Roman" w:hAnsi="Times New Roman"/>
        </w:rPr>
        <w:fldChar w:fldCharType="separate"/>
      </w:r>
      <w:ins w:id="55" w:author="Ram Shrestha" w:date="2013-11-20T18:13:00Z">
        <w:r w:rsidR="00656752">
          <w:rPr>
            <w:rFonts w:ascii="Times New Roman" w:hAnsi="Times New Roman"/>
            <w:noProof/>
          </w:rPr>
          <w:t>(Bennett et al., 2009)</w:t>
        </w:r>
      </w:ins>
      <w:ins w:id="56" w:author="Ram Shrestha" w:date="2013-11-20T18:12:00Z">
        <w:r w:rsidR="001B72DC">
          <w:rPr>
            <w:rFonts w:ascii="Times New Roman" w:hAnsi="Times New Roman"/>
          </w:rPr>
          <w:fldChar w:fldCharType="end"/>
        </w:r>
      </w:ins>
      <w:del w:id="57" w:author="Ram Shrestha" w:date="2013-11-20T17:36:00Z">
        <w:r w:rsidRPr="0046130D" w:rsidDel="00722F3C">
          <w:rPr>
            <w:rFonts w:ascii="Times New Roman" w:hAnsi="Times New Roman"/>
          </w:rPr>
          <w:delText xml:space="preserve"> </w:delText>
        </w:r>
        <w:r w:rsidDel="00722F3C">
          <w:rPr>
            <w:rFonts w:ascii="Times New Roman" w:hAnsi="Times New Roman"/>
            <w:noProof/>
          </w:rPr>
          <w:delText>(Bennett et al., 2009; Bennett et al., 2008)</w:delText>
        </w:r>
      </w:del>
      <w:r w:rsidRPr="0046130D">
        <w:rPr>
          <w:rFonts w:ascii="Times New Roman" w:hAnsi="Times New Roman"/>
        </w:rPr>
        <w:t xml:space="preserve"> is essential</w:t>
      </w:r>
      <w:r>
        <w:rPr>
          <w:rFonts w:ascii="Times New Roman" w:hAnsi="Times New Roman"/>
        </w:rPr>
        <w:t xml:space="preserve"> </w:t>
      </w:r>
      <w:r w:rsidRPr="0046130D">
        <w:rPr>
          <w:rFonts w:ascii="Times New Roman" w:hAnsi="Times New Roman"/>
        </w:rPr>
        <w:t xml:space="preserve">for prolonging </w:t>
      </w:r>
      <w:r>
        <w:rPr>
          <w:rFonts w:ascii="Times New Roman" w:hAnsi="Times New Roman"/>
        </w:rPr>
        <w:t xml:space="preserve">the usage of, </w:t>
      </w:r>
      <w:r w:rsidRPr="0046130D">
        <w:rPr>
          <w:rFonts w:ascii="Times New Roman" w:hAnsi="Times New Roman"/>
        </w:rPr>
        <w:t>and optimizing</w:t>
      </w:r>
      <w:r>
        <w:rPr>
          <w:rFonts w:ascii="Times New Roman" w:hAnsi="Times New Roman"/>
        </w:rPr>
        <w:t xml:space="preserve"> the </w:t>
      </w:r>
      <w:r w:rsidRPr="0046130D">
        <w:rPr>
          <w:rFonts w:ascii="Times New Roman" w:hAnsi="Times New Roman"/>
        </w:rPr>
        <w:t>outcome from</w:t>
      </w:r>
      <w:r>
        <w:rPr>
          <w:rFonts w:ascii="Times New Roman" w:hAnsi="Times New Roman"/>
        </w:rPr>
        <w:t xml:space="preserve">, a particular </w:t>
      </w:r>
      <w:r w:rsidRPr="0046130D">
        <w:rPr>
          <w:rFonts w:ascii="Times New Roman" w:hAnsi="Times New Roman"/>
        </w:rPr>
        <w:t xml:space="preserve">drug </w:t>
      </w:r>
      <w:r>
        <w:rPr>
          <w:rFonts w:ascii="Times New Roman" w:hAnsi="Times New Roman"/>
        </w:rPr>
        <w:t xml:space="preserve">cocktail </w:t>
      </w:r>
      <w:ins w:id="58" w:author="Ram Shrestha" w:date="2013-11-20T18:12:00Z">
        <w:r w:rsidR="001B72DC">
          <w:rPr>
            <w:rFonts w:ascii="Times New Roman" w:hAnsi="Times New Roman"/>
          </w:rPr>
          <w:fldChar w:fldCharType="begin"/>
        </w:r>
      </w:ins>
      <w:ins w:id="59" w:author="Ram Shrestha" w:date="2013-11-21T19:12:00Z">
        <w:r w:rsidR="00707E8E">
          <w:rPr>
            <w:rFonts w:ascii="Times New Roman" w:hAnsi="Times New Roman"/>
          </w:rPr>
          <w:instrText xml:space="preserve"> ADDIN EN.CITE &lt;EndNote&gt;&lt;Cite&gt;&lt;Author&gt;Adetunji&lt;/Author&gt;&lt;Year&gt;2012&lt;/Year&gt;&lt;RecNum&gt;1269&lt;/RecNum&gt;&lt;record&gt;&lt;rec-number&gt;1269&lt;/rec-number&gt;&lt;foreign-keys&gt;&lt;key app="EN" db-id="fp25zzvrxrd9vke5zxqp9stbssprwstvdddz"&gt;1269&lt;/key&gt;&lt;/foreign-keys&gt;&lt;ref-type name="Journal Article"&gt;17&lt;/ref-type&gt;&lt;contributors&gt;&lt;authors&gt;&lt;author&gt;Adetunji, A. A.&lt;/author&gt;&lt;author&gt;Achenbach, C.&lt;/author&gt;&lt;author&gt;Feinglass, J.&lt;/author&gt;&lt;author&gt;Darin, K. M.&lt;/author&gt;&lt;author&gt;Scarsi, K. K.&lt;/author&gt;&lt;author&gt;Ekong, E.&lt;/author&gt;&lt;author&gt;Taiwo, B. O.&lt;/author&gt;&lt;author&gt;Adewole, I. F.&lt;/author&gt;&lt;author&gt;Murphy, R.&lt;/author&gt;&lt;/authors&gt;&lt;/contributors&gt;&lt;auth-address&gt;Department of Family Medicine, University College Hospital, Ibadan, Nigeria.&lt;/auth-address&gt;&lt;titles&gt;&lt;title&gt;Optimizing Treatment Switch for Virologic Failure during First-Line Antiretroviral Therapy in Resource-Limited Settings&lt;/title&gt;&lt;secondary-title&gt;J Int Assoc Provid AIDS Care&lt;/secondary-title&gt;&lt;/titles&gt;&lt;periodical&gt;&lt;full-title&gt;J Int Assoc Provid AIDS Care&lt;/full-title&gt;&lt;/periodical&gt;&lt;pages&gt;236-40&lt;/pages&gt;&lt;volume&gt;12&lt;/volume&gt;&lt;number&gt;4&lt;/number&gt;&lt;edition&gt;2012/11/07&lt;/edition&gt;&lt;dates&gt;&lt;year&gt;2012&lt;/year&gt;&lt;pub-dates&gt;&lt;date&gt;Jul-Aug&lt;/date&gt;&lt;/pub-dates&gt;&lt;/dates&gt;&lt;isbn&gt;2325-9574 (Print)&lt;/isbn&gt;&lt;accession-num&gt;23128403&lt;/accession-num&gt;&lt;urls&gt;&lt;related-urls&gt;&lt;url&gt;http://www.ncbi.nlm.nih.gov/entrez/query.fcgi?cmd=Retrieve&amp;amp;db=PubMed&amp;amp;dopt=Citation&amp;amp;list_uids=23128403&lt;/url&gt;&lt;/related-urls&gt;&lt;/urls&gt;&lt;electronic-resource-num&gt;1545109712463733 [pii]&amp;#xD;10.1177/1545109712463733&lt;/electronic-resource-num&gt;&lt;language&gt;eng&lt;/language&gt;&lt;/record&gt;&lt;/Cite&gt;&lt;/EndNote&gt;</w:instrText>
        </w:r>
      </w:ins>
      <w:r w:rsidR="001B72DC">
        <w:rPr>
          <w:rFonts w:ascii="Times New Roman" w:hAnsi="Times New Roman"/>
        </w:rPr>
        <w:fldChar w:fldCharType="separate"/>
      </w:r>
      <w:ins w:id="60" w:author="Ram Shrestha" w:date="2013-11-20T18:13:00Z">
        <w:r w:rsidR="00656752">
          <w:rPr>
            <w:rFonts w:ascii="Times New Roman" w:hAnsi="Times New Roman"/>
            <w:noProof/>
          </w:rPr>
          <w:t>(Adetunji et al., 2012)</w:t>
        </w:r>
      </w:ins>
      <w:ins w:id="61" w:author="Ram Shrestha" w:date="2013-11-20T18:12:00Z">
        <w:r w:rsidR="001B72DC">
          <w:rPr>
            <w:rFonts w:ascii="Times New Roman" w:hAnsi="Times New Roman"/>
          </w:rPr>
          <w:fldChar w:fldCharType="end"/>
        </w:r>
      </w:ins>
      <w:del w:id="62" w:author="Ram Shrestha" w:date="2013-11-20T17:36:00Z">
        <w:r w:rsidDel="00722F3C">
          <w:rPr>
            <w:rFonts w:ascii="Times New Roman" w:hAnsi="Times New Roman"/>
            <w:noProof/>
          </w:rPr>
          <w:delText>(Adetunji et al., 2012)</w:delText>
        </w:r>
      </w:del>
      <w:r>
        <w:rPr>
          <w:rFonts w:ascii="Times New Roman" w:hAnsi="Times New Roman"/>
        </w:rPr>
        <w:t>. Therefore, the World Health Organization (WHO) guideline (</w:t>
      </w:r>
      <w:hyperlink r:id="rId5" w:history="1">
        <w:r w:rsidRPr="00E06885">
          <w:rPr>
            <w:rStyle w:val="Hyperlink"/>
          </w:rPr>
          <w:t>http://www.</w:t>
        </w:r>
        <w:r w:rsidRPr="00E06885">
          <w:rPr>
            <w:rStyle w:val="Hyperlink"/>
            <w:b/>
          </w:rPr>
          <w:t>who</w:t>
        </w:r>
        <w:r w:rsidRPr="00E06885">
          <w:rPr>
            <w:rStyle w:val="Hyperlink"/>
          </w:rPr>
          <w:t>.int/</w:t>
        </w:r>
        <w:r w:rsidRPr="00E06885">
          <w:rPr>
            <w:rStyle w:val="Hyperlink"/>
            <w:b/>
          </w:rPr>
          <w:t>hiv</w:t>
        </w:r>
        <w:r w:rsidRPr="00E06885">
          <w:rPr>
            <w:rStyle w:val="Hyperlink"/>
          </w:rPr>
          <w:t>/drugresistance/</w:t>
        </w:r>
      </w:hyperlink>
      <w:r>
        <w:t>)</w:t>
      </w:r>
      <w:r>
        <w:rPr>
          <w:rFonts w:ascii="Times New Roman" w:hAnsi="Times New Roman"/>
        </w:rPr>
        <w:t xml:space="preserve"> recommends </w:t>
      </w:r>
      <w:r w:rsidR="009756C8">
        <w:rPr>
          <w:rFonts w:ascii="Times New Roman" w:hAnsi="Times New Roman"/>
        </w:rPr>
        <w:t xml:space="preserve">that a </w:t>
      </w:r>
      <w:r>
        <w:rPr>
          <w:rFonts w:ascii="Times New Roman" w:hAnsi="Times New Roman"/>
        </w:rPr>
        <w:t>pretreatment HIV drug resistance test</w:t>
      </w:r>
      <w:r w:rsidR="009756C8">
        <w:rPr>
          <w:rFonts w:ascii="Times New Roman" w:hAnsi="Times New Roman"/>
        </w:rPr>
        <w:t xml:space="preserve"> is carried out</w:t>
      </w:r>
      <w:r>
        <w:rPr>
          <w:rFonts w:ascii="Times New Roman" w:hAnsi="Times New Roman"/>
        </w:rPr>
        <w:t xml:space="preserve">, but this has only been possible in resource-rich countries </w:t>
      </w:r>
      <w:ins w:id="63" w:author="Ram Shrestha" w:date="2013-11-20T18:12:00Z">
        <w:r w:rsidR="001B72DC">
          <w:rPr>
            <w:rFonts w:ascii="Times New Roman" w:hAnsi="Times New Roman"/>
          </w:rPr>
          <w:fldChar w:fldCharType="begin">
            <w:fldData xml:space="preserve">PEVuZE5vdGU+PENpdGU+PEF1dGhvcj5QZXJmZWN0PC9BdXRob3I+PFllYXI+MjAxMDwvWWVhcj48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</w:fldData>
          </w:fldChar>
        </w:r>
      </w:ins>
      <w:ins w:id="64" w:author="Ram Shrestha" w:date="2013-11-21T19:12:00Z">
        <w:r w:rsidR="00707E8E">
          <w:rPr>
            <w:rFonts w:ascii="Times New Roman" w:hAnsi="Times New Roman"/>
          </w:rPr>
          <w:instrText xml:space="preserve"> ADDIN EN.CITE </w:instrText>
        </w:r>
        <w:r w:rsidR="001B72DC">
          <w:rPr>
            <w:rFonts w:ascii="Times New Roman" w:hAnsi="Times New Roman"/>
          </w:rPr>
          <w:fldChar w:fldCharType="begin">
            <w:fldData xml:space="preserve">PEVuZE5vdGU+PENpdGU+PEF1dGhvcj5QZXJmZWN0PC9BdXRob3I+PFllYXI+MjAxMDwvWWVhcj48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</w:fldData>
          </w:fldChar>
        </w:r>
        <w:r w:rsidR="00707E8E">
          <w:rPr>
            <w:rFonts w:ascii="Times New Roman" w:hAnsi="Times New Roman"/>
          </w:rPr>
          <w:instrText xml:space="preserve"> ADDIN EN.CITE.DATA </w:instrText>
        </w:r>
      </w:ins>
      <w:r w:rsidR="00913437" w:rsidRPr="001B72DC">
        <w:rPr>
          <w:rFonts w:ascii="Times New Roman" w:hAnsi="Times New Roman"/>
        </w:rPr>
      </w:r>
      <w:ins w:id="65" w:author="Ram Shrestha" w:date="2013-11-21T19:12:00Z">
        <w:r w:rsidR="001B72DC">
          <w:rPr>
            <w:rFonts w:ascii="Times New Roman" w:hAnsi="Times New Roman"/>
          </w:rPr>
          <w:fldChar w:fldCharType="end"/>
        </w:r>
      </w:ins>
      <w:r w:rsidR="00913437" w:rsidRPr="001B72DC">
        <w:rPr>
          <w:rFonts w:ascii="Times New Roman" w:hAnsi="Times New Roman"/>
        </w:rPr>
      </w:r>
      <w:r w:rsidR="001B72DC">
        <w:rPr>
          <w:rFonts w:ascii="Times New Roman" w:hAnsi="Times New Roman"/>
        </w:rPr>
        <w:fldChar w:fldCharType="separate"/>
      </w:r>
      <w:ins w:id="66" w:author="Ram Shrestha" w:date="2013-11-20T18:13:00Z">
        <w:r w:rsidR="00656752">
          <w:rPr>
            <w:rFonts w:ascii="Times New Roman" w:hAnsi="Times New Roman"/>
            <w:noProof/>
          </w:rPr>
          <w:t>(Aberg et al., 2009; Clumeck et al., 2008; Gazzard et al., 2008; Kaplan et al., 2009; Masur and Kaplan, 2009; Perfect et al., 2010)</w:t>
        </w:r>
      </w:ins>
      <w:ins w:id="67" w:author="Ram Shrestha" w:date="2013-11-20T18:12:00Z">
        <w:r w:rsidR="001B72DC">
          <w:rPr>
            <w:rFonts w:ascii="Times New Roman" w:hAnsi="Times New Roman"/>
          </w:rPr>
          <w:fldChar w:fldCharType="end"/>
        </w:r>
      </w:ins>
      <w:ins w:id="68" w:author="Ram Shrestha" w:date="2013-11-20T17:37:00Z">
        <w:r w:rsidR="00722F3C">
          <w:rPr>
            <w:rFonts w:ascii="Times New Roman" w:hAnsi="Times New Roman"/>
          </w:rPr>
          <w:t xml:space="preserve"> </w:t>
        </w:r>
      </w:ins>
      <w:del w:id="69" w:author="Ram Shrestha" w:date="2013-11-20T17:38:00Z">
        <w:r w:rsidDel="00722F3C">
          <w:rPr>
            <w:rFonts w:ascii="Times New Roman" w:hAnsi="Times New Roman"/>
            <w:noProof/>
          </w:rPr>
          <w:delText>(Aberg et al., 2009; Clumeck et al., 2008; Gazzard et al., 2008; Kaplan et al., 2009; Masur and Kaplan, 2009; Perfect et al., 2010)</w:delText>
        </w:r>
      </w:del>
      <w:r>
        <w:rPr>
          <w:rFonts w:ascii="Times New Roman" w:hAnsi="Times New Roman"/>
        </w:rPr>
        <w:t>.</w:t>
      </w:r>
    </w:p>
    <w:p w:rsidR="001036CB" w:rsidRDefault="001036CB" w:rsidP="001036CB">
      <w:pPr>
        <w:spacing w:line="480" w:lineRule="auto"/>
        <w:ind w:firstLine="11"/>
        <w:jc w:val="both"/>
        <w:rPr>
          <w:rFonts w:ascii="Times New Roman" w:hAnsi="Times New Roman"/>
        </w:rPr>
      </w:pPr>
    </w:p>
    <w:p w:rsidR="001036CB" w:rsidRDefault="001036CB" w:rsidP="001036CB">
      <w:pPr>
        <w:spacing w:line="480" w:lineRule="auto"/>
        <w:ind w:firstLine="11"/>
        <w:jc w:val="both"/>
        <w:rPr>
          <w:rFonts w:ascii="Times New Roman" w:hAnsi="Times New Roman"/>
        </w:rPr>
      </w:pPr>
      <w:r>
        <w:rPr>
          <w:rFonts w:ascii="Times New Roman" w:hAnsi="Times New Roman"/>
        </w:rPr>
        <w:t>Both individual and p</w:t>
      </w:r>
      <w:r w:rsidRPr="0046130D">
        <w:rPr>
          <w:rFonts w:ascii="Times New Roman" w:hAnsi="Times New Roman"/>
        </w:rPr>
        <w:t xml:space="preserve">opulation-level screening of resistant HIV variants must be done routinely for tracking </w:t>
      </w:r>
      <w:r>
        <w:rPr>
          <w:rFonts w:ascii="Times New Roman" w:hAnsi="Times New Roman"/>
        </w:rPr>
        <w:t>of resistant viruses</w:t>
      </w:r>
      <w:r w:rsidRPr="0046130D">
        <w:rPr>
          <w:rFonts w:ascii="Times New Roman" w:hAnsi="Times New Roman"/>
        </w:rPr>
        <w:t xml:space="preserve"> and to prevent the exhaustion of ART treatment options. However, due to the cost factor, regular </w:t>
      </w:r>
      <w:r>
        <w:rPr>
          <w:rFonts w:ascii="Times New Roman" w:hAnsi="Times New Roman"/>
        </w:rPr>
        <w:t xml:space="preserve">pretreatment </w:t>
      </w:r>
      <w:r w:rsidRPr="0046130D">
        <w:rPr>
          <w:rFonts w:ascii="Times New Roman" w:hAnsi="Times New Roman"/>
        </w:rPr>
        <w:t xml:space="preserve">resistance testing in low and middle-income countries, was not possible until the advent of high throughput </w:t>
      </w:r>
      <w:r w:rsidR="009756C8">
        <w:rPr>
          <w:rFonts w:ascii="Times New Roman" w:hAnsi="Times New Roman"/>
        </w:rPr>
        <w:t>s</w:t>
      </w:r>
      <w:r w:rsidRPr="0046130D">
        <w:rPr>
          <w:rFonts w:ascii="Times New Roman" w:hAnsi="Times New Roman"/>
        </w:rPr>
        <w:t xml:space="preserve">equencing </w:t>
      </w:r>
      <w:r w:rsidR="0028762C">
        <w:rPr>
          <w:rFonts w:ascii="Times New Roman" w:hAnsi="Times New Roman"/>
        </w:rPr>
        <w:t>(HTS)</w:t>
      </w:r>
      <w:r>
        <w:rPr>
          <w:rFonts w:ascii="Times New Roman" w:hAnsi="Times New Roman"/>
        </w:rPr>
        <w:t xml:space="preserve">. HTS </w:t>
      </w:r>
      <w:r w:rsidRPr="0046130D">
        <w:rPr>
          <w:rFonts w:ascii="Times New Roman" w:hAnsi="Times New Roman"/>
        </w:rPr>
        <w:t xml:space="preserve">is a robust, reliable and affordable way </w:t>
      </w:r>
      <w:r w:rsidR="009756C8">
        <w:rPr>
          <w:rFonts w:ascii="Times New Roman" w:hAnsi="Times New Roman"/>
        </w:rPr>
        <w:t>to</w:t>
      </w:r>
      <w:r w:rsidRPr="0046130D">
        <w:rPr>
          <w:rFonts w:ascii="Times New Roman" w:hAnsi="Times New Roman"/>
        </w:rPr>
        <w:t xml:space="preserve"> explor</w:t>
      </w:r>
      <w:r w:rsidR="009756C8">
        <w:rPr>
          <w:rFonts w:ascii="Times New Roman" w:hAnsi="Times New Roman"/>
        </w:rPr>
        <w:t>e</w:t>
      </w:r>
      <w:r w:rsidRPr="0046130D">
        <w:rPr>
          <w:rFonts w:ascii="Times New Roman" w:hAnsi="Times New Roman"/>
        </w:rPr>
        <w:t xml:space="preserve"> clinically relevant low abundance </w:t>
      </w:r>
      <w:r>
        <w:rPr>
          <w:rFonts w:ascii="Times New Roman" w:hAnsi="Times New Roman"/>
        </w:rPr>
        <w:t xml:space="preserve">(&lt; 1%) </w:t>
      </w:r>
      <w:r w:rsidRPr="0046130D">
        <w:rPr>
          <w:rFonts w:ascii="Times New Roman" w:hAnsi="Times New Roman"/>
        </w:rPr>
        <w:t xml:space="preserve">resistant HIV variants </w:t>
      </w:r>
      <w:r w:rsidR="001B72DC">
        <w:rPr>
          <w:rFonts w:ascii="Times New Roman" w:hAnsi="Times New Roman"/>
        </w:rPr>
        <w:fldChar w:fldCharType="begin">
          <w:fldData xml:space="preserve">PEVuZE5vdGU+PENpdGU+PEF1dGhvcj5XYW5nPC9BdXRob3I+PFllYXI+MjAwNzwvWWVhcj48UmVj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</w:fldData>
        </w:fldChar>
      </w:r>
      <w:r w:rsidR="00707E8E">
        <w:rPr>
          <w:rFonts w:ascii="Times New Roman" w:hAnsi="Times New Roman"/>
        </w:rPr>
        <w:instrText xml:space="preserve"> ADDIN EN.CITE </w:instrText>
      </w:r>
      <w:r w:rsidR="001B72DC">
        <w:rPr>
          <w:rFonts w:ascii="Times New Roman" w:hAnsi="Times New Roman"/>
        </w:rPr>
        <w:fldChar w:fldCharType="begin">
          <w:fldData xml:space="preserve">PEVuZE5vdGU+PENpdGU+PEF1dGhvcj5XYW5nPC9BdXRob3I+PFllYXI+MjAwNzwvWWVhcj48UmVj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</w:fldData>
        </w:fldChar>
      </w:r>
      <w:r w:rsidR="00707E8E">
        <w:rPr>
          <w:rFonts w:ascii="Times New Roman" w:hAnsi="Times New Roman"/>
        </w:rPr>
        <w:instrText xml:space="preserve"> ADDIN EN.CITE.DATA </w:instrText>
      </w:r>
      <w:r w:rsidR="00913437" w:rsidRPr="001B72DC">
        <w:rPr>
          <w:rFonts w:ascii="Times New Roman" w:hAnsi="Times New Roman"/>
        </w:rPr>
      </w:r>
      <w:r w:rsidR="001B72DC">
        <w:rPr>
          <w:rFonts w:ascii="Times New Roman" w:hAnsi="Times New Roman"/>
        </w:rPr>
        <w:fldChar w:fldCharType="end"/>
      </w:r>
      <w:r w:rsidR="00913437" w:rsidRPr="001B72DC">
        <w:rPr>
          <w:rFonts w:ascii="Times New Roman" w:hAnsi="Times New Roman"/>
        </w:rPr>
      </w:r>
      <w:r w:rsidR="001B72DC">
        <w:rPr>
          <w:rFonts w:ascii="Times New Roman" w:hAnsi="Times New Roman"/>
        </w:rPr>
        <w:fldChar w:fldCharType="separate"/>
      </w:r>
      <w:ins w:id="70" w:author="Ram Shrestha" w:date="2013-11-20T18:13:00Z">
        <w:r w:rsidR="00656752">
          <w:rPr>
            <w:rFonts w:ascii="Times New Roman" w:hAnsi="Times New Roman"/>
            <w:noProof/>
          </w:rPr>
          <w:t>(Dudley et al., 2012; Ji et al., 2012; Tsibris et al., 2009; Wang et al., 2007)</w:t>
        </w:r>
      </w:ins>
      <w:ins w:id="71" w:author="Ram Shrestha" w:date="2013-11-20T18:12:00Z">
        <w:r w:rsidR="001B72DC">
          <w:rPr>
            <w:rFonts w:ascii="Times New Roman" w:hAnsi="Times New Roman"/>
          </w:rPr>
          <w:fldChar w:fldCharType="end"/>
        </w:r>
      </w:ins>
      <w:del w:id="72" w:author="Ram Shrestha" w:date="2013-11-20T17:42:00Z">
        <w:r w:rsidDel="0028762C">
          <w:rPr>
            <w:rFonts w:ascii="Times New Roman" w:hAnsi="Times New Roman"/>
            <w:noProof/>
          </w:rPr>
          <w:delText>(Dudley et al., 2012; Ji et al., 2012; Tsibris et al., 2009; Wang et al., 2007)</w:delText>
        </w:r>
      </w:del>
      <w:r w:rsidRPr="0046130D">
        <w:rPr>
          <w:rFonts w:ascii="Times New Roman" w:hAnsi="Times New Roman"/>
        </w:rPr>
        <w:t xml:space="preserve">. </w:t>
      </w:r>
      <w:r w:rsidR="009756C8">
        <w:rPr>
          <w:rFonts w:ascii="Times New Roman" w:hAnsi="Times New Roman"/>
        </w:rPr>
        <w:t>However, t</w:t>
      </w:r>
      <w:r>
        <w:rPr>
          <w:rFonts w:ascii="Times New Roman" w:hAnsi="Times New Roman"/>
        </w:rPr>
        <w:t>he h</w:t>
      </w:r>
      <w:r w:rsidRPr="0046130D">
        <w:rPr>
          <w:rFonts w:ascii="Times New Roman" w:hAnsi="Times New Roman"/>
        </w:rPr>
        <w:t xml:space="preserve">uge volume of sequence data from HTS is a challenge for data analysis and management. </w:t>
      </w:r>
    </w:p>
    <w:p w:rsidR="001036CB" w:rsidRDefault="001036CB" w:rsidP="001036CB">
      <w:pPr>
        <w:spacing w:line="480" w:lineRule="auto"/>
        <w:ind w:firstLine="11"/>
        <w:jc w:val="both"/>
        <w:rPr>
          <w:rFonts w:ascii="Times New Roman" w:hAnsi="Times New Roman"/>
        </w:rPr>
      </w:pPr>
    </w:p>
    <w:p w:rsidR="001036CB" w:rsidRDefault="001036CB" w:rsidP="001036CB">
      <w:pPr>
        <w:spacing w:line="480" w:lineRule="auto"/>
        <w:ind w:firstLine="11"/>
        <w:jc w:val="both"/>
        <w:rPr>
          <w:rFonts w:ascii="Times New Roman" w:hAnsi="Times New Roman"/>
        </w:rPr>
      </w:pPr>
      <w:r>
        <w:rPr>
          <w:rFonts w:ascii="Times New Roman" w:hAnsi="Times New Roman"/>
        </w:rPr>
        <w:t>This chapter describes the development and testing of a computational tool designed to facilitate low cost HIV drug resistance t</w:t>
      </w:r>
      <w:r w:rsidRPr="0046130D">
        <w:rPr>
          <w:rFonts w:ascii="Times New Roman" w:hAnsi="Times New Roman"/>
        </w:rPr>
        <w:t xml:space="preserve">est using </w:t>
      </w:r>
      <w:r>
        <w:rPr>
          <w:rFonts w:ascii="Times New Roman" w:hAnsi="Times New Roman"/>
        </w:rPr>
        <w:t xml:space="preserve">HTS technologies.  </w:t>
      </w:r>
    </w:p>
    <w:p w:rsidR="001036CB" w:rsidRDefault="001036CB" w:rsidP="001036CB">
      <w:pPr>
        <w:pStyle w:val="Heading3"/>
        <w:spacing w:line="480" w:lineRule="auto"/>
      </w:pPr>
    </w:p>
    <w:p w:rsidR="001036CB" w:rsidRDefault="001036CB" w:rsidP="001036CB">
      <w:pPr>
        <w:pStyle w:val="Heading2"/>
        <w:spacing w:line="480" w:lineRule="auto"/>
      </w:pPr>
      <w:r>
        <w:t>4.2 Methods and Materials</w:t>
      </w:r>
    </w:p>
    <w:p w:rsidR="001036CB" w:rsidRDefault="001036CB" w:rsidP="001036CB">
      <w:pPr>
        <w:spacing w:line="480" w:lineRule="auto"/>
        <w:jc w:val="both"/>
        <w:rPr>
          <w:rFonts w:ascii="Times New Roman" w:hAnsi="Times New Roman"/>
        </w:rPr>
      </w:pPr>
    </w:p>
    <w:p w:rsidR="001036CB" w:rsidRDefault="001036CB" w:rsidP="001036CB">
      <w:pPr>
        <w:spacing w:line="480" w:lineRule="auto"/>
        <w:jc w:val="both"/>
        <w:rPr>
          <w:rFonts w:ascii="Times New Roman" w:hAnsi="Times New Roman"/>
        </w:rPr>
      </w:pPr>
      <w:r>
        <w:rPr>
          <w:rFonts w:ascii="Times New Roman" w:hAnsi="Times New Roman"/>
        </w:rPr>
        <w:t xml:space="preserve">While HTS approaches provide an exciting prospect for enabling high-throughput, low-cost HIV drug resistance genotyping, the sheer volume of data generated by such sequencing platforms means that the bioinformatics requirements for the management, analysis and interpretation of the data is immense.  The use of HTS for routine HIV drug resistance genotyping requires a bioinformatics platform that </w:t>
      </w:r>
      <w:r w:rsidR="009756C8">
        <w:rPr>
          <w:rFonts w:ascii="Times New Roman" w:hAnsi="Times New Roman"/>
        </w:rPr>
        <w:t xml:space="preserve">can </w:t>
      </w:r>
      <w:r>
        <w:rPr>
          <w:rFonts w:ascii="Times New Roman" w:hAnsi="Times New Roman"/>
        </w:rPr>
        <w:t xml:space="preserve">facilitate </w:t>
      </w:r>
      <w:r w:rsidR="009756C8">
        <w:rPr>
          <w:rFonts w:ascii="Times New Roman" w:hAnsi="Times New Roman"/>
        </w:rPr>
        <w:t xml:space="preserve">fast </w:t>
      </w:r>
      <w:r>
        <w:rPr>
          <w:rFonts w:ascii="Times New Roman" w:hAnsi="Times New Roman"/>
        </w:rPr>
        <w:t xml:space="preserve">and sensitive analysis of data by individuals, such as clinicians and wet-lab researchers, with little, or no, bioinformatics expertise.  </w:t>
      </w:r>
    </w:p>
    <w:p w:rsidR="001036CB" w:rsidRDefault="001036CB" w:rsidP="001036CB">
      <w:pPr>
        <w:spacing w:line="480" w:lineRule="auto"/>
        <w:jc w:val="both"/>
        <w:rPr>
          <w:rFonts w:ascii="Times New Roman" w:hAnsi="Times New Roman"/>
        </w:rPr>
      </w:pPr>
    </w:p>
    <w:p w:rsidR="001036CB" w:rsidRDefault="001036CB" w:rsidP="001036CB">
      <w:pPr>
        <w:spacing w:line="480" w:lineRule="auto"/>
        <w:jc w:val="both"/>
        <w:rPr>
          <w:rFonts w:ascii="Times New Roman" w:hAnsi="Times New Roman"/>
        </w:rPr>
      </w:pPr>
      <w:r>
        <w:rPr>
          <w:rFonts w:ascii="Times New Roman" w:hAnsi="Times New Roman"/>
        </w:rPr>
        <w:t xml:space="preserve">Further, the rapidly evolving field of high-throughput sequencing means that any bioinformatics platform must be robust and easy to adapt to </w:t>
      </w:r>
      <w:r w:rsidR="009756C8">
        <w:rPr>
          <w:rFonts w:ascii="Times New Roman" w:hAnsi="Times New Roman"/>
        </w:rPr>
        <w:t xml:space="preserve">analyze </w:t>
      </w:r>
      <w:r>
        <w:rPr>
          <w:rFonts w:ascii="Times New Roman" w:hAnsi="Times New Roman"/>
        </w:rPr>
        <w:t>data from new sequencing platforms.</w:t>
      </w:r>
    </w:p>
    <w:p w:rsidR="001036CB" w:rsidRDefault="001036CB" w:rsidP="001036CB">
      <w:pPr>
        <w:spacing w:line="480" w:lineRule="auto"/>
        <w:jc w:val="both"/>
        <w:rPr>
          <w:rFonts w:ascii="Times New Roman" w:hAnsi="Times New Roman"/>
        </w:rPr>
      </w:pPr>
    </w:p>
    <w:p w:rsidR="001036CB" w:rsidRDefault="001036CB" w:rsidP="001036CB">
      <w:pPr>
        <w:spacing w:line="480" w:lineRule="auto"/>
        <w:jc w:val="both"/>
        <w:rPr>
          <w:rFonts w:ascii="Times New Roman" w:hAnsi="Times New Roman"/>
        </w:rPr>
      </w:pPr>
      <w:r>
        <w:rPr>
          <w:rFonts w:ascii="Times New Roman" w:hAnsi="Times New Roman"/>
        </w:rPr>
        <w:t xml:space="preserve">Thus, Seq2Res has been developed (mostly using </w:t>
      </w:r>
      <w:r w:rsidR="009756C8">
        <w:rPr>
          <w:rFonts w:ascii="Times New Roman" w:hAnsi="Times New Roman"/>
        </w:rPr>
        <w:t xml:space="preserve">the </w:t>
      </w:r>
      <w:r>
        <w:rPr>
          <w:rFonts w:ascii="Times New Roman" w:hAnsi="Times New Roman"/>
        </w:rPr>
        <w:t>Python</w:t>
      </w:r>
      <w:ins w:id="73" w:author="Ram Shrestha" w:date="2013-11-20T17:42:00Z">
        <w:r w:rsidR="0028762C">
          <w:rPr>
            <w:rFonts w:ascii="Times New Roman" w:hAnsi="Times New Roman"/>
          </w:rPr>
          <w:t xml:space="preserve"> high level programming language</w:t>
        </w:r>
      </w:ins>
      <w:r>
        <w:rPr>
          <w:rFonts w:ascii="Times New Roman" w:hAnsi="Times New Roman"/>
        </w:rPr>
        <w:t>) in a modularized format</w:t>
      </w:r>
      <w:r w:rsidR="009756C8">
        <w:rPr>
          <w:rFonts w:ascii="Times New Roman" w:hAnsi="Times New Roman"/>
        </w:rPr>
        <w:t>,</w:t>
      </w:r>
      <w:r>
        <w:rPr>
          <w:rFonts w:ascii="Times New Roman" w:hAnsi="Times New Roman"/>
        </w:rPr>
        <w:t xml:space="preserve"> keeping each distinct analysis block independent of </w:t>
      </w:r>
      <w:r w:rsidR="009756C8">
        <w:rPr>
          <w:rFonts w:ascii="Times New Roman" w:hAnsi="Times New Roman"/>
        </w:rPr>
        <w:t xml:space="preserve">the </w:t>
      </w:r>
      <w:r>
        <w:rPr>
          <w:rFonts w:ascii="Times New Roman" w:hAnsi="Times New Roman"/>
        </w:rPr>
        <w:t>other</w:t>
      </w:r>
      <w:r w:rsidR="009756C8">
        <w:rPr>
          <w:rFonts w:ascii="Times New Roman" w:hAnsi="Times New Roman"/>
        </w:rPr>
        <w:t>,</w:t>
      </w:r>
      <w:r>
        <w:rPr>
          <w:rFonts w:ascii="Times New Roman" w:hAnsi="Times New Roman"/>
        </w:rPr>
        <w:t xml:space="preserve"> thereby enabling easy insertion of new modules to </w:t>
      </w:r>
      <w:r w:rsidR="009756C8">
        <w:rPr>
          <w:rFonts w:ascii="Times New Roman" w:hAnsi="Times New Roman"/>
        </w:rPr>
        <w:t xml:space="preserve">allow </w:t>
      </w:r>
      <w:r>
        <w:rPr>
          <w:rFonts w:ascii="Times New Roman" w:hAnsi="Times New Roman"/>
        </w:rPr>
        <w:t>the analysis of new data-types.  Given that the vast majority of HIV resistance data has been generated using the Roche/454 platform</w:t>
      </w:r>
      <w:r w:rsidR="009756C8">
        <w:rPr>
          <w:rFonts w:ascii="Times New Roman" w:hAnsi="Times New Roman"/>
        </w:rPr>
        <w:t>,</w:t>
      </w:r>
      <w:r>
        <w:rPr>
          <w:rFonts w:ascii="Times New Roman" w:hAnsi="Times New Roman"/>
        </w:rPr>
        <w:t xml:space="preserve"> Seq2Res has been initially developed to </w:t>
      </w:r>
      <w:del w:id="74" w:author="Ram Shrestha" w:date="2013-11-20T17:43:00Z">
        <w:r w:rsidDel="0028762C">
          <w:rPr>
            <w:rFonts w:ascii="Times New Roman" w:hAnsi="Times New Roman"/>
          </w:rPr>
          <w:delText>analyse</w:delText>
        </w:r>
      </w:del>
      <w:ins w:id="75" w:author="Ram Shrestha" w:date="2013-11-20T17:43:00Z">
        <w:r w:rsidR="0028762C">
          <w:rPr>
            <w:rFonts w:ascii="Times New Roman" w:hAnsi="Times New Roman"/>
          </w:rPr>
          <w:t>analyze</w:t>
        </w:r>
      </w:ins>
      <w:r>
        <w:rPr>
          <w:rFonts w:ascii="Times New Roman" w:hAnsi="Times New Roman"/>
        </w:rPr>
        <w:t xml:space="preserve"> such data.</w:t>
      </w:r>
    </w:p>
    <w:p w:rsidR="001036CB" w:rsidRDefault="001036CB" w:rsidP="001036CB">
      <w:pPr>
        <w:pStyle w:val="Heading3"/>
        <w:numPr>
          <w:ins w:id="76" w:author="Ram Shrestha" w:date="2013-11-12T13:01:00Z"/>
        </w:numPr>
        <w:spacing w:line="480" w:lineRule="auto"/>
        <w:rPr>
          <w:ins w:id="77" w:author="Ram Shrestha" w:date="2013-11-12T13:01:00Z"/>
        </w:rPr>
      </w:pPr>
      <w:r>
        <w:rPr>
          <w:rFonts w:ascii="Times New Roman" w:hAnsi="Times New Roman"/>
        </w:rPr>
        <w:t xml:space="preserve"> </w:t>
      </w:r>
      <w:ins w:id="78" w:author="Ram Shrestha" w:date="2013-11-12T13:01:00Z">
        <w:r>
          <w:t>4.2.1</w:t>
        </w:r>
        <w:r w:rsidRPr="00930ABD">
          <w:t xml:space="preserve"> </w:t>
        </w:r>
        <w:r>
          <w:t xml:space="preserve">Structure of </w:t>
        </w:r>
        <w:r w:rsidRPr="00930ABD">
          <w:t>HTS raw sequence reads</w:t>
        </w:r>
      </w:ins>
    </w:p>
    <w:p w:rsidR="001036CB" w:rsidRDefault="00DF41AB" w:rsidP="001036CB">
      <w:pPr>
        <w:numPr>
          <w:ins w:id="79" w:author="Ram Shrestha" w:date="2013-11-12T13:01:00Z"/>
        </w:numPr>
        <w:spacing w:line="480" w:lineRule="auto"/>
        <w:jc w:val="both"/>
        <w:rPr>
          <w:ins w:id="80" w:author="Ram Shrestha" w:date="2013-11-12T13:01:00Z"/>
          <w:rFonts w:ascii="Times New Roman" w:hAnsi="Times New Roman"/>
        </w:rPr>
      </w:pPr>
      <w:ins w:id="81" w:author="Ram Shrestha" w:date="2013-11-21T15:51:00Z">
        <w:r>
          <w:rPr>
            <w:rFonts w:ascii="Times New Roman" w:hAnsi="Times New Roman"/>
          </w:rPr>
          <w:t xml:space="preserve">The sequence reads obtained directly from the sequencing instrument, before preprocessing are the raw sequence reads. </w:t>
        </w:r>
      </w:ins>
      <w:ins w:id="82" w:author="Ram Shrestha" w:date="2013-11-12T13:01:00Z">
        <w:r w:rsidR="001036CB">
          <w:rPr>
            <w:rFonts w:ascii="Times New Roman" w:hAnsi="Times New Roman"/>
          </w:rPr>
          <w:t xml:space="preserve">All raw sequence reads in a file </w:t>
        </w:r>
      </w:ins>
      <w:r w:rsidR="009756C8">
        <w:rPr>
          <w:rFonts w:ascii="Times New Roman" w:hAnsi="Times New Roman"/>
        </w:rPr>
        <w:t>are</w:t>
      </w:r>
      <w:ins w:id="83" w:author="Ram Shrestha" w:date="2013-11-12T13:01:00Z">
        <w:r w:rsidR="001036CB">
          <w:rPr>
            <w:rFonts w:ascii="Times New Roman" w:hAnsi="Times New Roman"/>
          </w:rPr>
          <w:t xml:space="preserve"> in</w:t>
        </w:r>
      </w:ins>
      <w:r w:rsidR="009756C8">
        <w:rPr>
          <w:rFonts w:ascii="Times New Roman" w:hAnsi="Times New Roman"/>
        </w:rPr>
        <w:t xml:space="preserve"> the</w:t>
      </w:r>
      <w:ins w:id="84" w:author="Ram Shrestha" w:date="2013-11-12T13:01:00Z">
        <w:r w:rsidR="001036CB">
          <w:rPr>
            <w:rFonts w:ascii="Times New Roman" w:hAnsi="Times New Roman"/>
          </w:rPr>
          <w:t xml:space="preserve"> 5’ to 3’ end orientation as nucleotides are added to the 3’ end during sequencing. A raw HTS sequence read consists of key sequence, </w:t>
        </w:r>
      </w:ins>
      <w:r w:rsidR="009756C8">
        <w:rPr>
          <w:rFonts w:ascii="Times New Roman" w:hAnsi="Times New Roman"/>
        </w:rPr>
        <w:t xml:space="preserve">an MID (Multiplex Identifier) </w:t>
      </w:r>
      <w:ins w:id="85" w:author="Ram Shrestha" w:date="2013-11-12T13:01:00Z">
        <w:r w:rsidR="001036CB">
          <w:rPr>
            <w:rFonts w:ascii="Times New Roman" w:hAnsi="Times New Roman"/>
          </w:rPr>
          <w:t xml:space="preserve">sequence to </w:t>
        </w:r>
      </w:ins>
      <w:r w:rsidR="00524A40">
        <w:rPr>
          <w:rFonts w:ascii="Times New Roman" w:hAnsi="Times New Roman"/>
        </w:rPr>
        <w:t>label</w:t>
      </w:r>
      <w:ins w:id="86" w:author="Ram Shrestha" w:date="2013-11-12T13:01:00Z">
        <w:r w:rsidR="001036CB">
          <w:rPr>
            <w:rFonts w:ascii="Times New Roman" w:hAnsi="Times New Roman"/>
          </w:rPr>
          <w:t xml:space="preserve"> a sample, </w:t>
        </w:r>
      </w:ins>
      <w:r w:rsidR="00524A40">
        <w:rPr>
          <w:rFonts w:ascii="Times New Roman" w:hAnsi="Times New Roman"/>
        </w:rPr>
        <w:t xml:space="preserve">a primer </w:t>
      </w:r>
      <w:ins w:id="87" w:author="Ram Shrestha" w:date="2013-11-12T13:01:00Z">
        <w:r w:rsidR="001036CB">
          <w:rPr>
            <w:rFonts w:ascii="Times New Roman" w:hAnsi="Times New Roman"/>
          </w:rPr>
          <w:t xml:space="preserve">sequence to identify </w:t>
        </w:r>
      </w:ins>
      <w:r w:rsidR="00524A40">
        <w:rPr>
          <w:rFonts w:ascii="Times New Roman" w:hAnsi="Times New Roman"/>
        </w:rPr>
        <w:t xml:space="preserve">a specific </w:t>
      </w:r>
      <w:ins w:id="88" w:author="Ram Shrestha" w:date="2013-11-12T13:01:00Z">
        <w:r w:rsidR="001036CB">
          <w:rPr>
            <w:rFonts w:ascii="Times New Roman" w:hAnsi="Times New Roman"/>
          </w:rPr>
          <w:t>amplicon region and the actual amplicon region sequence from 5’ to the 3’ end (</w:t>
        </w:r>
        <w:r w:rsidR="001036CB" w:rsidRPr="00E144A1">
          <w:rPr>
            <w:rFonts w:ascii="Times New Roman" w:hAnsi="Times New Roman"/>
            <w:b/>
          </w:rPr>
          <w:t>Figure 4.1</w:t>
        </w:r>
        <w:r w:rsidR="001036CB">
          <w:rPr>
            <w:rFonts w:ascii="Times New Roman" w:hAnsi="Times New Roman"/>
          </w:rPr>
          <w:t xml:space="preserve">). </w:t>
        </w:r>
      </w:ins>
    </w:p>
    <w:p w:rsidR="001036CB" w:rsidRDefault="001036CB" w:rsidP="001036CB">
      <w:pPr>
        <w:numPr>
          <w:ins w:id="89" w:author="Ram Shrestha" w:date="2013-11-12T13:01:00Z"/>
        </w:numPr>
        <w:spacing w:line="480" w:lineRule="auto"/>
        <w:jc w:val="both"/>
        <w:rPr>
          <w:ins w:id="90" w:author="Ram Shrestha" w:date="2013-11-12T13:01:00Z"/>
          <w:rFonts w:ascii="Times New Roman" w:hAnsi="Times New Roman"/>
        </w:rPr>
      </w:pPr>
    </w:p>
    <w:p w:rsidR="001036CB" w:rsidRDefault="001036CB" w:rsidP="001036CB">
      <w:pPr>
        <w:numPr>
          <w:ins w:id="91" w:author="Ram Shrestha" w:date="2013-11-12T13:01:00Z"/>
        </w:numPr>
        <w:spacing w:line="480" w:lineRule="auto"/>
        <w:jc w:val="both"/>
        <w:rPr>
          <w:ins w:id="92" w:author="Ram Shrestha" w:date="2013-11-12T13:01:00Z"/>
          <w:rFonts w:ascii="Times New Roman" w:hAnsi="Times New Roman"/>
        </w:rPr>
      </w:pPr>
      <w:ins w:id="93" w:author="Ram Shrestha" w:date="2013-11-12T13:01:00Z">
        <w:r>
          <w:rPr>
            <w:rFonts w:ascii="Times New Roman" w:hAnsi="Times New Roman"/>
          </w:rPr>
          <w:t>The key sequence consists of four nucleotides that are used by Roche/454 high throughput sequencing platforms to calibrate the measurement of optical emission to count the number of nucleotides added to the growing strand during sequencing. The key sequence is removed from raw sequence reads before analysis.</w:t>
        </w:r>
      </w:ins>
    </w:p>
    <w:p w:rsidR="001036CB" w:rsidRDefault="001036CB" w:rsidP="001036CB">
      <w:pPr>
        <w:numPr>
          <w:ins w:id="94" w:author="Ram Shrestha" w:date="2013-11-12T13:01:00Z"/>
        </w:numPr>
        <w:spacing w:line="480" w:lineRule="auto"/>
        <w:jc w:val="both"/>
        <w:rPr>
          <w:ins w:id="95" w:author="Ram Shrestha" w:date="2013-11-12T13:01:00Z"/>
          <w:rFonts w:ascii="Times New Roman" w:hAnsi="Times New Roman"/>
        </w:rPr>
      </w:pPr>
    </w:p>
    <w:p w:rsidR="001036CB" w:rsidRDefault="001036CB" w:rsidP="001036CB">
      <w:pPr>
        <w:numPr>
          <w:ins w:id="96" w:author="Ram Shrestha" w:date="2013-11-12T13:01:00Z"/>
        </w:numPr>
        <w:spacing w:line="480" w:lineRule="auto"/>
        <w:jc w:val="both"/>
        <w:rPr>
          <w:ins w:id="97" w:author="Ram Shrestha" w:date="2013-11-12T13:01:00Z"/>
          <w:rFonts w:ascii="Times New Roman" w:hAnsi="Times New Roman"/>
        </w:rPr>
      </w:pPr>
      <w:ins w:id="98" w:author="Ram Shrestha" w:date="2013-11-12T13:01:00Z">
        <w:r>
          <w:rPr>
            <w:rFonts w:ascii="Times New Roman" w:hAnsi="Times New Roman"/>
          </w:rPr>
          <w:t>The key sequence is followed by a sequence to identify a sample. In the event that multiple samples are sequenced concurrently, each sample is tagged with a unique identifier sequence called</w:t>
        </w:r>
      </w:ins>
      <w:del w:id="99" w:author="Ram Shrestha" w:date="2013-11-22T09:03:00Z">
        <w:r w:rsidR="00524A40" w:rsidDel="00D1332A">
          <w:rPr>
            <w:rFonts w:ascii="Times New Roman" w:hAnsi="Times New Roman"/>
          </w:rPr>
          <w:delText>x</w:delText>
        </w:r>
      </w:del>
      <w:ins w:id="100" w:author="Ram Shrestha" w:date="2013-11-22T09:03:00Z">
        <w:r w:rsidR="00D1332A">
          <w:rPr>
            <w:rFonts w:ascii="Times New Roman" w:hAnsi="Times New Roman"/>
          </w:rPr>
          <w:t xml:space="preserve"> MID</w:t>
        </w:r>
      </w:ins>
      <w:ins w:id="101" w:author="Ram Shrestha" w:date="2013-11-12T13:01:00Z">
        <w:r>
          <w:rPr>
            <w:rFonts w:ascii="Times New Roman" w:hAnsi="Times New Roman"/>
          </w:rPr>
          <w:t xml:space="preserve">. Roche/454 has approximately 150 standard MID sequences. The MID sequences are usually ten nucleotides long, however, </w:t>
        </w:r>
        <w:proofErr w:type="spellStart"/>
        <w:r>
          <w:rPr>
            <w:rFonts w:ascii="Times New Roman" w:hAnsi="Times New Roman"/>
          </w:rPr>
          <w:t>MID</w:t>
        </w:r>
      </w:ins>
      <w:r w:rsidR="00524A40">
        <w:rPr>
          <w:rFonts w:ascii="Times New Roman" w:hAnsi="Times New Roman"/>
        </w:rPr>
        <w:t>s</w:t>
      </w:r>
      <w:proofErr w:type="spellEnd"/>
      <w:ins w:id="102" w:author="Ram Shrestha" w:date="2013-11-12T13:01:00Z">
        <w:r>
          <w:rPr>
            <w:rFonts w:ascii="Times New Roman" w:hAnsi="Times New Roman"/>
          </w:rPr>
          <w:t xml:space="preserve"> can be designed using</w:t>
        </w:r>
      </w:ins>
      <w:r w:rsidR="00524A40">
        <w:rPr>
          <w:rFonts w:ascii="Times New Roman" w:hAnsi="Times New Roman"/>
        </w:rPr>
        <w:t xml:space="preserve"> any</w:t>
      </w:r>
      <w:ins w:id="103" w:author="Ram Shrestha" w:date="2013-11-12T13:01:00Z">
        <w:r>
          <w:rPr>
            <w:rFonts w:ascii="Times New Roman" w:hAnsi="Times New Roman"/>
          </w:rPr>
          <w:t xml:space="preserve"> unique custom sequence. The MID sequence is removed from further analysis after </w:t>
        </w:r>
      </w:ins>
      <w:r w:rsidR="00524A40">
        <w:rPr>
          <w:rFonts w:ascii="Times New Roman" w:hAnsi="Times New Roman"/>
        </w:rPr>
        <w:t>separating the sequences in MID, and thus sample, categories</w:t>
      </w:r>
      <w:ins w:id="104" w:author="Ram Shrestha" w:date="2013-11-12T13:01:00Z">
        <w:r>
          <w:rPr>
            <w:rFonts w:ascii="Times New Roman" w:hAnsi="Times New Roman"/>
          </w:rPr>
          <w:t>.</w:t>
        </w:r>
      </w:ins>
    </w:p>
    <w:p w:rsidR="001036CB" w:rsidRDefault="001036CB" w:rsidP="001036CB">
      <w:pPr>
        <w:numPr>
          <w:ins w:id="105" w:author="Ram Shrestha" w:date="2013-11-12T13:01:00Z"/>
        </w:numPr>
        <w:spacing w:line="480" w:lineRule="auto"/>
        <w:jc w:val="both"/>
        <w:rPr>
          <w:ins w:id="106" w:author="Ram Shrestha" w:date="2013-11-12T13:01:00Z"/>
          <w:rFonts w:ascii="Times New Roman" w:hAnsi="Times New Roman"/>
        </w:rPr>
      </w:pPr>
    </w:p>
    <w:p w:rsidR="001036CB" w:rsidRDefault="001036CB" w:rsidP="001036CB">
      <w:pPr>
        <w:numPr>
          <w:ins w:id="107" w:author="Ram Shrestha" w:date="2013-11-12T13:01:00Z"/>
        </w:numPr>
        <w:spacing w:line="480" w:lineRule="auto"/>
        <w:jc w:val="both"/>
        <w:rPr>
          <w:ins w:id="108" w:author="Ram Shrestha" w:date="2013-11-12T13:01:00Z"/>
          <w:rFonts w:ascii="Times New Roman" w:hAnsi="Times New Roman"/>
        </w:rPr>
      </w:pPr>
      <w:ins w:id="109" w:author="Ram Shrestha" w:date="2013-11-12T13:01:00Z">
        <w:r>
          <w:rPr>
            <w:rFonts w:ascii="Times New Roman" w:hAnsi="Times New Roman"/>
          </w:rPr>
          <w:t xml:space="preserve">The MID sequence is followed by a </w:t>
        </w:r>
      </w:ins>
      <w:ins w:id="110" w:author="Ram Shrestha" w:date="2013-11-20T17:45:00Z">
        <w:r w:rsidR="0028762C">
          <w:rPr>
            <w:rFonts w:ascii="Times New Roman" w:hAnsi="Times New Roman"/>
          </w:rPr>
          <w:t xml:space="preserve">short </w:t>
        </w:r>
      </w:ins>
      <w:ins w:id="111" w:author="Ram Shrestha" w:date="2013-11-12T13:01:00Z">
        <w:r>
          <w:rPr>
            <w:rFonts w:ascii="Times New Roman" w:hAnsi="Times New Roman"/>
          </w:rPr>
          <w:t xml:space="preserve">sequence to identify the genomic amplicon region called a primer. A genomic region can be sequenced </w:t>
        </w:r>
      </w:ins>
      <w:r w:rsidR="00524A40">
        <w:rPr>
          <w:rFonts w:ascii="Times New Roman" w:hAnsi="Times New Roman"/>
        </w:rPr>
        <w:t>in</w:t>
      </w:r>
      <w:ins w:id="112" w:author="Ram Shrestha" w:date="2013-11-12T13:01:00Z">
        <w:r>
          <w:rPr>
            <w:rFonts w:ascii="Times New Roman" w:hAnsi="Times New Roman"/>
          </w:rPr>
          <w:t xml:space="preserve"> both </w:t>
        </w:r>
      </w:ins>
      <w:r w:rsidR="00524A40">
        <w:rPr>
          <w:rFonts w:ascii="Times New Roman" w:hAnsi="Times New Roman"/>
        </w:rPr>
        <w:t xml:space="preserve">directions </w:t>
      </w:r>
      <w:ins w:id="113" w:author="Ram Shrestha" w:date="2013-11-12T13:01:00Z">
        <w:r>
          <w:rPr>
            <w:rFonts w:ascii="Times New Roman" w:hAnsi="Times New Roman"/>
          </w:rPr>
          <w:t xml:space="preserve">and therefore the primer can be either </w:t>
        </w:r>
      </w:ins>
      <w:r w:rsidR="00524A40">
        <w:rPr>
          <w:rFonts w:ascii="Times New Roman" w:hAnsi="Times New Roman"/>
        </w:rPr>
        <w:t xml:space="preserve">in a </w:t>
      </w:r>
      <w:ins w:id="114" w:author="Ram Shrestha" w:date="2013-11-12T13:01:00Z">
        <w:r>
          <w:rPr>
            <w:rFonts w:ascii="Times New Roman" w:hAnsi="Times New Roman"/>
          </w:rPr>
          <w:t>forward or reverse</w:t>
        </w:r>
      </w:ins>
      <w:r w:rsidR="00524A40">
        <w:rPr>
          <w:rFonts w:ascii="Times New Roman" w:hAnsi="Times New Roman"/>
        </w:rPr>
        <w:t xml:space="preserve"> orientation</w:t>
      </w:r>
      <w:ins w:id="115" w:author="Ram Shrestha" w:date="2013-11-12T13:01:00Z">
        <w:r>
          <w:rPr>
            <w:rFonts w:ascii="Times New Roman" w:hAnsi="Times New Roman"/>
          </w:rPr>
          <w:t>. Primer sequences are designed to bind specifically at</w:t>
        </w:r>
      </w:ins>
      <w:r w:rsidR="00524A40">
        <w:rPr>
          <w:rFonts w:ascii="Times New Roman" w:hAnsi="Times New Roman"/>
        </w:rPr>
        <w:t xml:space="preserve"> the</w:t>
      </w:r>
      <w:ins w:id="116" w:author="Ram Shrestha" w:date="2013-11-12T13:01:00Z">
        <w:r>
          <w:rPr>
            <w:rFonts w:ascii="Times New Roman" w:hAnsi="Times New Roman"/>
          </w:rPr>
          <w:t xml:space="preserve"> 5’ region of its associated genomic region’s forward (forward primer) and reverse (reverse primer) strands. </w:t>
        </w:r>
      </w:ins>
    </w:p>
    <w:p w:rsidR="001036CB" w:rsidRDefault="001036CB" w:rsidP="001036CB">
      <w:pPr>
        <w:numPr>
          <w:ins w:id="117" w:author="Ram Shrestha" w:date="2013-11-12T13:03:00Z"/>
        </w:numPr>
        <w:spacing w:line="480" w:lineRule="auto"/>
        <w:jc w:val="both"/>
        <w:rPr>
          <w:ins w:id="118" w:author="Ram Shrestha" w:date="2013-11-12T13:03:00Z"/>
          <w:rFonts w:ascii="Times New Roman" w:hAnsi="Times New Roman"/>
        </w:rPr>
      </w:pPr>
    </w:p>
    <w:p w:rsidR="001036CB" w:rsidRDefault="001036CB" w:rsidP="001036CB">
      <w:pPr>
        <w:numPr>
          <w:ins w:id="119" w:author="Ram Shrestha" w:date="2013-11-12T13:03:00Z"/>
        </w:numPr>
        <w:spacing w:line="480" w:lineRule="auto"/>
        <w:jc w:val="both"/>
        <w:rPr>
          <w:ins w:id="120" w:author="Ram Shrestha" w:date="2013-11-12T13:03:00Z"/>
          <w:rFonts w:ascii="Times New Roman" w:hAnsi="Times New Roman"/>
        </w:rPr>
      </w:pPr>
      <w:ins w:id="121" w:author="Ram Shrestha" w:date="2013-11-12T13:03:00Z">
        <w:r>
          <w:rPr>
            <w:rFonts w:ascii="Times New Roman" w:hAnsi="Times New Roman"/>
          </w:rPr>
          <w:t xml:space="preserve">The primer sequence is followed by a genomic amplicon sequence. This is the sequence that is of interest and is analyzed. </w:t>
        </w:r>
      </w:ins>
    </w:p>
    <w:p w:rsidR="001036CB" w:rsidRDefault="001036CB" w:rsidP="001036CB">
      <w:pPr>
        <w:spacing w:line="480" w:lineRule="auto"/>
        <w:jc w:val="both"/>
        <w:rPr>
          <w:rFonts w:ascii="Times New Roman" w:hAnsi="Times New Roman"/>
        </w:rPr>
      </w:pPr>
    </w:p>
    <w:p w:rsidR="00000000" w:rsidRDefault="001036CB">
      <w:pPr>
        <w:pStyle w:val="Heading3"/>
        <w:spacing w:line="480" w:lineRule="auto"/>
        <w:rPr>
          <w:ins w:id="122" w:author="Ram Shrestha" w:date="2013-11-12T18:28:00Z"/>
        </w:rPr>
        <w:pPrChange w:id="123" w:author="Ram Shrestha" w:date="2013-11-12T18:30:00Z">
          <w:pPr>
            <w:pStyle w:val="Heading3"/>
          </w:pPr>
        </w:pPrChange>
      </w:pPr>
      <w:ins w:id="124" w:author="Ram Shrestha" w:date="2013-11-12T13:01:00Z">
        <w:r>
          <w:t xml:space="preserve">4.2.2 </w:t>
        </w:r>
      </w:ins>
      <w:ins w:id="125" w:author="Ram Shrestha" w:date="2013-11-12T18:28:00Z">
        <w:r>
          <w:t>Seq2Res</w:t>
        </w:r>
      </w:ins>
      <w:r w:rsidR="00524A40">
        <w:t xml:space="preserve">: Required Data </w:t>
      </w:r>
    </w:p>
    <w:p w:rsidR="0028762C" w:rsidRDefault="0028762C" w:rsidP="001036CB">
      <w:pPr>
        <w:numPr>
          <w:ins w:id="126" w:author="Ram Shrestha" w:date="2013-11-20T17:48:00Z"/>
        </w:numPr>
        <w:spacing w:line="480" w:lineRule="auto"/>
        <w:jc w:val="both"/>
        <w:rPr>
          <w:ins w:id="127" w:author="Ram Shrestha" w:date="2013-11-20T17:48:00Z"/>
        </w:rPr>
      </w:pPr>
    </w:p>
    <w:p w:rsidR="00000000" w:rsidRDefault="001036CB">
      <w:pPr>
        <w:pStyle w:val="Heading3"/>
        <w:numPr>
          <w:ins w:id="128" w:author="Ram Shrestha" w:date="2013-11-12T13:04:00Z"/>
        </w:numPr>
        <w:spacing w:line="480" w:lineRule="auto"/>
        <w:rPr>
          <w:del w:id="129" w:author="Ram Shrestha" w:date="2013-11-12T13:01:00Z"/>
        </w:rPr>
        <w:pPrChange w:id="130" w:author="Ram Shrestha" w:date="2013-11-12T18:30:00Z">
          <w:pPr>
            <w:pStyle w:val="Heading3"/>
            <w:spacing w:line="480" w:lineRule="auto"/>
          </w:pPr>
        </w:pPrChange>
      </w:pPr>
      <w:del w:id="131" w:author="Ram Shrestha" w:date="2013-11-12T13:01:00Z">
        <w:r w:rsidRPr="007D1E5B" w:rsidDel="00914CB3">
          <w:delText>4.2.</w:delText>
        </w:r>
        <w:r w:rsidDel="00914CB3">
          <w:delText>1</w:delText>
        </w:r>
        <w:r w:rsidRPr="007D1E5B" w:rsidDel="00914CB3">
          <w:delText xml:space="preserve"> Development and processing of data using Seq2Res</w:delText>
        </w:r>
      </w:del>
    </w:p>
    <w:p w:rsidR="00000000" w:rsidRDefault="00913437">
      <w:pPr>
        <w:pStyle w:val="Heading3"/>
        <w:spacing w:line="480" w:lineRule="auto"/>
        <w:rPr>
          <w:del w:id="132" w:author="Ram Shrestha" w:date="2013-11-12T18:39:00Z"/>
          <w:rFonts w:ascii="Times New Roman" w:hAnsi="Times New Roman"/>
        </w:rPr>
        <w:pPrChange w:id="133" w:author="Ram Shrestha" w:date="2013-11-12T18:30:00Z">
          <w:pPr>
            <w:spacing w:line="480" w:lineRule="auto"/>
            <w:jc w:val="both"/>
          </w:pPr>
        </w:pPrChange>
      </w:pPr>
    </w:p>
    <w:p w:rsidR="001036CB" w:rsidRDefault="001036CB" w:rsidP="001036CB">
      <w:pPr>
        <w:spacing w:line="480" w:lineRule="auto"/>
        <w:jc w:val="both"/>
        <w:rPr>
          <w:rFonts w:ascii="Times New Roman" w:hAnsi="Times New Roman"/>
        </w:rPr>
      </w:pPr>
      <w:r>
        <w:rPr>
          <w:rFonts w:ascii="Times New Roman" w:hAnsi="Times New Roman"/>
        </w:rPr>
        <w:t xml:space="preserve">One of the primary focuses in the development of Seq2Res was </w:t>
      </w:r>
      <w:r w:rsidR="00524A40">
        <w:rPr>
          <w:rFonts w:ascii="Times New Roman" w:hAnsi="Times New Roman"/>
        </w:rPr>
        <w:t xml:space="preserve">to </w:t>
      </w:r>
      <w:r>
        <w:rPr>
          <w:rFonts w:ascii="Times New Roman" w:hAnsi="Times New Roman"/>
        </w:rPr>
        <w:t xml:space="preserve">make usage as easy as possible by keeping the required number of files and parameters to a minimum.  Users </w:t>
      </w:r>
      <w:r w:rsidR="00F94AF7">
        <w:rPr>
          <w:rFonts w:ascii="Times New Roman" w:hAnsi="Times New Roman"/>
        </w:rPr>
        <w:t xml:space="preserve">are therefore only required </w:t>
      </w:r>
      <w:r>
        <w:rPr>
          <w:rFonts w:ascii="Times New Roman" w:hAnsi="Times New Roman"/>
        </w:rPr>
        <w:t xml:space="preserve">to </w:t>
      </w:r>
      <w:r w:rsidR="00F94AF7">
        <w:rPr>
          <w:rFonts w:ascii="Times New Roman" w:hAnsi="Times New Roman"/>
        </w:rPr>
        <w:t xml:space="preserve">provide </w:t>
      </w:r>
      <w:r>
        <w:rPr>
          <w:rFonts w:ascii="Times New Roman" w:hAnsi="Times New Roman"/>
        </w:rPr>
        <w:t>the raw sequence data file, the primer</w:t>
      </w:r>
      <w:r w:rsidR="00F94AF7">
        <w:rPr>
          <w:rFonts w:ascii="Times New Roman" w:hAnsi="Times New Roman"/>
        </w:rPr>
        <w:t xml:space="preserve"> information</w:t>
      </w:r>
      <w:r>
        <w:rPr>
          <w:rFonts w:ascii="Times New Roman" w:hAnsi="Times New Roman"/>
        </w:rPr>
        <w:t xml:space="preserve"> (multiple amplicons can be </w:t>
      </w:r>
      <w:proofErr w:type="spellStart"/>
      <w:r>
        <w:rPr>
          <w:rFonts w:ascii="Times New Roman" w:hAnsi="Times New Roman"/>
        </w:rPr>
        <w:t>analysed</w:t>
      </w:r>
      <w:proofErr w:type="spellEnd"/>
      <w:r>
        <w:rPr>
          <w:rFonts w:ascii="Times New Roman" w:hAnsi="Times New Roman"/>
        </w:rPr>
        <w:t xml:space="preserve"> concurrently) and</w:t>
      </w:r>
      <w:r w:rsidR="00F94AF7">
        <w:rPr>
          <w:rFonts w:ascii="Times New Roman" w:hAnsi="Times New Roman"/>
        </w:rPr>
        <w:t>,</w:t>
      </w:r>
      <w:r>
        <w:rPr>
          <w:rFonts w:ascii="Times New Roman" w:hAnsi="Times New Roman"/>
        </w:rPr>
        <w:t xml:space="preserve"> if present, the</w:t>
      </w:r>
      <w:del w:id="134" w:author="Ram Shrestha" w:date="2013-11-22T09:05:00Z">
        <w:r w:rsidDel="00D1332A">
          <w:rPr>
            <w:rFonts w:ascii="Times New Roman" w:hAnsi="Times New Roman"/>
          </w:rPr>
          <w:delText xml:space="preserve"> multiplex identifiers (MID)</w:delText>
        </w:r>
      </w:del>
      <w:ins w:id="135" w:author="Ram Shrestha" w:date="2013-11-22T09:05:00Z">
        <w:r w:rsidR="00D1332A">
          <w:rPr>
            <w:rFonts w:ascii="Times New Roman" w:hAnsi="Times New Roman"/>
          </w:rPr>
          <w:t xml:space="preserve"> MID</w:t>
        </w:r>
      </w:ins>
      <w:r>
        <w:rPr>
          <w:rFonts w:ascii="Times New Roman" w:hAnsi="Times New Roman"/>
        </w:rPr>
        <w:t xml:space="preserve"> used together with their associated patient identifier. </w:t>
      </w:r>
    </w:p>
    <w:p w:rsidR="0028762C" w:rsidRDefault="0028762C" w:rsidP="0028762C">
      <w:pPr>
        <w:pStyle w:val="Heading3"/>
        <w:numPr>
          <w:ins w:id="136" w:author="Ram Shrestha" w:date="2013-11-20T17:48:00Z"/>
        </w:numPr>
        <w:spacing w:line="480" w:lineRule="auto"/>
        <w:rPr>
          <w:ins w:id="137" w:author="Ram Shrestha" w:date="2013-11-20T17:48:00Z"/>
        </w:rPr>
      </w:pPr>
      <w:ins w:id="138" w:author="Ram Shrestha" w:date="2013-11-20T17:48:00Z">
        <w:r>
          <w:t>4.2.2.1: Raw sequence reads file</w:t>
        </w:r>
      </w:ins>
    </w:p>
    <w:p w:rsidR="001036CB" w:rsidDel="0028762C" w:rsidRDefault="001036CB" w:rsidP="001036CB">
      <w:pPr>
        <w:spacing w:line="480" w:lineRule="auto"/>
        <w:jc w:val="both"/>
        <w:rPr>
          <w:del w:id="139" w:author="Ram Shrestha" w:date="2013-11-20T17:48:00Z"/>
          <w:rFonts w:ascii="Times New Roman" w:hAnsi="Times New Roman"/>
        </w:rPr>
      </w:pPr>
    </w:p>
    <w:p w:rsidR="001036CB" w:rsidRDefault="001036CB" w:rsidP="001036CB">
      <w:pPr>
        <w:spacing w:line="480" w:lineRule="auto"/>
        <w:jc w:val="both"/>
        <w:rPr>
          <w:rFonts w:ascii="Times New Roman" w:hAnsi="Times New Roman"/>
        </w:rPr>
      </w:pPr>
      <w:r>
        <w:rPr>
          <w:rFonts w:ascii="Times New Roman" w:hAnsi="Times New Roman"/>
        </w:rPr>
        <w:t>The raw data file can be in a number of formats:</w:t>
      </w:r>
    </w:p>
    <w:p w:rsidR="001036CB" w:rsidRDefault="001036CB">
      <w:pPr>
        <w:pStyle w:val="ListParagraph"/>
        <w:numPr>
          <w:ilvl w:val="0"/>
          <w:numId w:val="26"/>
        </w:numPr>
        <w:spacing w:line="480" w:lineRule="auto"/>
        <w:jc w:val="both"/>
        <w:rPr>
          <w:rFonts w:ascii="Times New Roman" w:hAnsi="Times New Roman"/>
        </w:rPr>
      </w:pPr>
      <w:r>
        <w:rPr>
          <w:rFonts w:ascii="Times New Roman" w:hAnsi="Times New Roman"/>
        </w:rPr>
        <w:t xml:space="preserve">The standard </w:t>
      </w:r>
      <w:proofErr w:type="spellStart"/>
      <w:r>
        <w:rPr>
          <w:rFonts w:ascii="Times New Roman" w:hAnsi="Times New Roman"/>
        </w:rPr>
        <w:t>flowgram</w:t>
      </w:r>
      <w:proofErr w:type="spellEnd"/>
      <w:r>
        <w:rPr>
          <w:rFonts w:ascii="Times New Roman" w:hAnsi="Times New Roman"/>
        </w:rPr>
        <w:t xml:space="preserve"> format (</w:t>
      </w:r>
      <w:proofErr w:type="spellStart"/>
      <w:r>
        <w:rPr>
          <w:rFonts w:ascii="Times New Roman" w:hAnsi="Times New Roman"/>
        </w:rPr>
        <w:t>sff</w:t>
      </w:r>
      <w:proofErr w:type="spellEnd"/>
      <w:r>
        <w:rPr>
          <w:rFonts w:ascii="Times New Roman" w:hAnsi="Times New Roman"/>
        </w:rPr>
        <w:t>) file.</w:t>
      </w:r>
    </w:p>
    <w:p w:rsidR="001036CB" w:rsidRDefault="001036CB">
      <w:pPr>
        <w:pStyle w:val="ListParagraph"/>
        <w:numPr>
          <w:ilvl w:val="0"/>
          <w:numId w:val="26"/>
        </w:numPr>
        <w:spacing w:line="480" w:lineRule="auto"/>
        <w:jc w:val="both"/>
        <w:rPr>
          <w:rFonts w:ascii="Times New Roman" w:hAnsi="Times New Roman"/>
        </w:rPr>
      </w:pPr>
      <w:r>
        <w:rPr>
          <w:rFonts w:ascii="Times New Roman" w:hAnsi="Times New Roman"/>
        </w:rPr>
        <w:t>FASTQ format</w:t>
      </w:r>
    </w:p>
    <w:p w:rsidR="001036CB" w:rsidRDefault="001036CB">
      <w:pPr>
        <w:pStyle w:val="ListParagraph"/>
        <w:numPr>
          <w:ilvl w:val="0"/>
          <w:numId w:val="26"/>
        </w:numPr>
        <w:spacing w:line="480" w:lineRule="auto"/>
        <w:jc w:val="both"/>
        <w:rPr>
          <w:rFonts w:ascii="Times New Roman" w:hAnsi="Times New Roman"/>
        </w:rPr>
      </w:pPr>
      <w:r>
        <w:rPr>
          <w:rFonts w:ascii="Times New Roman" w:hAnsi="Times New Roman"/>
        </w:rPr>
        <w:t>F</w:t>
      </w:r>
      <w:ins w:id="140" w:author="Ram Shrestha" w:date="2013-11-12T13:09:00Z">
        <w:r>
          <w:rPr>
            <w:rFonts w:ascii="Times New Roman" w:hAnsi="Times New Roman"/>
          </w:rPr>
          <w:t>ASTA</w:t>
        </w:r>
      </w:ins>
      <w:del w:id="141" w:author="Ram Shrestha" w:date="2013-11-12T13:09:00Z">
        <w:r w:rsidDel="00914CB3">
          <w:rPr>
            <w:rFonts w:ascii="Times New Roman" w:hAnsi="Times New Roman"/>
          </w:rPr>
          <w:delText>asta</w:delText>
        </w:r>
      </w:del>
      <w:r>
        <w:rPr>
          <w:rFonts w:ascii="Times New Roman" w:hAnsi="Times New Roman"/>
        </w:rPr>
        <w:t xml:space="preserve"> format together with the associated </w:t>
      </w:r>
      <w:ins w:id="142" w:author="Ram Shrestha" w:date="2013-11-12T13:09:00Z">
        <w:r>
          <w:rPr>
            <w:rFonts w:ascii="Times New Roman" w:hAnsi="Times New Roman"/>
          </w:rPr>
          <w:t>QUAL</w:t>
        </w:r>
      </w:ins>
      <w:del w:id="143" w:author="Ram Shrestha" w:date="2013-11-12T13:09:00Z">
        <w:r w:rsidDel="00914CB3">
          <w:rPr>
            <w:rFonts w:ascii="Times New Roman" w:hAnsi="Times New Roman"/>
          </w:rPr>
          <w:delText>.qual</w:delText>
        </w:r>
      </w:del>
      <w:r>
        <w:rPr>
          <w:rFonts w:ascii="Times New Roman" w:hAnsi="Times New Roman"/>
        </w:rPr>
        <w:t xml:space="preserve"> file.</w:t>
      </w:r>
    </w:p>
    <w:p w:rsidR="001036CB" w:rsidDel="00914CB3" w:rsidRDefault="001036CB" w:rsidP="001036CB">
      <w:pPr>
        <w:spacing w:line="480" w:lineRule="auto"/>
        <w:jc w:val="both"/>
        <w:rPr>
          <w:del w:id="144" w:author="Ram Shrestha" w:date="2013-11-12T13:05:00Z"/>
          <w:rFonts w:ascii="Times New Roman" w:hAnsi="Times New Roman"/>
        </w:rPr>
      </w:pPr>
    </w:p>
    <w:p w:rsidR="001036CB" w:rsidDel="00914CB3" w:rsidRDefault="001036CB" w:rsidP="001036CB">
      <w:pPr>
        <w:spacing w:line="480" w:lineRule="auto"/>
        <w:jc w:val="both"/>
        <w:rPr>
          <w:del w:id="145" w:author="Ram Shrestha" w:date="2013-11-12T13:05:00Z"/>
          <w:rFonts w:ascii="Times New Roman" w:hAnsi="Times New Roman"/>
        </w:rPr>
      </w:pPr>
    </w:p>
    <w:p w:rsidR="001036CB" w:rsidRDefault="001036CB" w:rsidP="001036CB">
      <w:pPr>
        <w:pStyle w:val="Heading3"/>
        <w:rPr>
          <w:ins w:id="146" w:author="Ram Shrestha" w:date="2013-11-12T13:05:00Z"/>
        </w:rPr>
      </w:pPr>
      <w:ins w:id="147" w:author="Ram Shrestha" w:date="2013-11-12T13:05:00Z">
        <w:r>
          <w:t>4.2.2.</w:t>
        </w:r>
      </w:ins>
      <w:ins w:id="148" w:author="Ram Shrestha" w:date="2013-11-20T17:49:00Z">
        <w:r w:rsidR="0028762C">
          <w:t>2</w:t>
        </w:r>
      </w:ins>
      <w:ins w:id="149" w:author="Ram Shrestha" w:date="2013-11-12T13:05:00Z">
        <w:r>
          <w:t xml:space="preserve">: </w:t>
        </w:r>
      </w:ins>
      <w:ins w:id="150" w:author="Ram Shrestha" w:date="2013-11-12T13:04:00Z">
        <w:r w:rsidR="001B72DC" w:rsidRPr="001B72DC">
          <w:rPr>
            <w:rPrChange w:id="151" w:author="Ram Shrestha" w:date="2013-11-12T13:05:00Z">
              <w:rPr>
                <w:rFonts w:ascii="Times New Roman" w:eastAsiaTheme="minorEastAsia" w:hAnsi="Times New Roman" w:cstheme="minorBidi"/>
                <w:b w:val="0"/>
                <w:bCs w:val="0"/>
                <w:color w:val="auto"/>
              </w:rPr>
            </w:rPrChange>
          </w:rPr>
          <w:t>Primer file</w:t>
        </w:r>
      </w:ins>
      <w:ins w:id="152" w:author="Ram Shrestha" w:date="2013-11-12T13:19:00Z">
        <w:r>
          <w:t xml:space="preserve"> containing amplicon primers</w:t>
        </w:r>
      </w:ins>
    </w:p>
    <w:p w:rsidR="00000000" w:rsidRDefault="00913437">
      <w:pPr>
        <w:numPr>
          <w:ins w:id="153" w:author="Ram Shrestha" w:date="2013-11-12T13:05:00Z"/>
        </w:numPr>
        <w:rPr>
          <w:rPrChange w:id="154" w:author="Ram Shrestha" w:date="2013-11-12T13:05:00Z">
            <w:rPr>
              <w:rFonts w:ascii="Times New Roman" w:hAnsi="Times New Roman"/>
            </w:rPr>
          </w:rPrChange>
        </w:rPr>
        <w:pPrChange w:id="155" w:author="Ram Shrestha" w:date="2013-11-12T13:05:00Z">
          <w:pPr>
            <w:spacing w:line="480" w:lineRule="auto"/>
            <w:jc w:val="both"/>
          </w:pPr>
        </w:pPrChange>
      </w:pPr>
    </w:p>
    <w:p w:rsidR="001036CB" w:rsidRDefault="001036CB" w:rsidP="001036CB">
      <w:pPr>
        <w:spacing w:line="480" w:lineRule="auto"/>
        <w:jc w:val="both"/>
        <w:rPr>
          <w:rFonts w:ascii="Times New Roman" w:hAnsi="Times New Roman"/>
        </w:rPr>
      </w:pPr>
      <w:r>
        <w:rPr>
          <w:rFonts w:ascii="Times New Roman" w:hAnsi="Times New Roman"/>
        </w:rPr>
        <w:t>The primer file is a five column</w:t>
      </w:r>
      <w:r w:rsidR="00F94AF7">
        <w:rPr>
          <w:rFonts w:ascii="Times New Roman" w:hAnsi="Times New Roman"/>
        </w:rPr>
        <w:t>,</w:t>
      </w:r>
      <w:r>
        <w:rPr>
          <w:rFonts w:ascii="Times New Roman" w:hAnsi="Times New Roman"/>
        </w:rPr>
        <w:t xml:space="preserve"> tab-delimited file containing the name of </w:t>
      </w:r>
      <w:r w:rsidR="00F94AF7">
        <w:rPr>
          <w:rFonts w:ascii="Times New Roman" w:hAnsi="Times New Roman"/>
        </w:rPr>
        <w:t xml:space="preserve">each </w:t>
      </w:r>
      <w:r>
        <w:rPr>
          <w:rFonts w:ascii="Times New Roman" w:hAnsi="Times New Roman"/>
        </w:rPr>
        <w:t>amplicon in the first column, the forward and reverse primer sequences in the second and third column</w:t>
      </w:r>
      <w:r w:rsidR="00F94AF7">
        <w:rPr>
          <w:rFonts w:ascii="Times New Roman" w:hAnsi="Times New Roman"/>
        </w:rPr>
        <w:t>,</w:t>
      </w:r>
      <w:r>
        <w:rPr>
          <w:rFonts w:ascii="Times New Roman" w:hAnsi="Times New Roman"/>
        </w:rPr>
        <w:t xml:space="preserve"> and </w:t>
      </w:r>
      <w:r w:rsidR="00F94AF7">
        <w:rPr>
          <w:rFonts w:ascii="Times New Roman" w:hAnsi="Times New Roman"/>
        </w:rPr>
        <w:t xml:space="preserve">the </w:t>
      </w:r>
      <w:r>
        <w:rPr>
          <w:rFonts w:ascii="Times New Roman" w:hAnsi="Times New Roman"/>
        </w:rPr>
        <w:t xml:space="preserve">amplicon start and end positions relative to the HXB2 HIV </w:t>
      </w:r>
      <w:proofErr w:type="spellStart"/>
      <w:r w:rsidRPr="00D1332A">
        <w:rPr>
          <w:rFonts w:ascii="Times New Roman" w:hAnsi="Times New Roman"/>
          <w:i/>
          <w:rPrChange w:id="156" w:author="Ram Shrestha" w:date="2013-11-22T09:06:00Z">
            <w:rPr>
              <w:rFonts w:ascii="Times New Roman" w:hAnsi="Times New Roman"/>
            </w:rPr>
          </w:rPrChange>
        </w:rPr>
        <w:t>pol</w:t>
      </w:r>
      <w:proofErr w:type="spellEnd"/>
      <w:r>
        <w:rPr>
          <w:rFonts w:ascii="Times New Roman" w:hAnsi="Times New Roman"/>
        </w:rPr>
        <w:t xml:space="preserve"> reference sequence in the fourth and fifth columns</w:t>
      </w:r>
      <w:r w:rsidR="00F94AF7">
        <w:rPr>
          <w:rFonts w:ascii="Times New Roman" w:hAnsi="Times New Roman"/>
        </w:rPr>
        <w:t>,</w:t>
      </w:r>
      <w:r>
        <w:rPr>
          <w:rFonts w:ascii="Times New Roman" w:hAnsi="Times New Roman"/>
        </w:rPr>
        <w:t xml:space="preserve"> respectively (</w:t>
      </w:r>
      <w:r w:rsidRPr="0059192A">
        <w:rPr>
          <w:rFonts w:ascii="Times New Roman" w:hAnsi="Times New Roman"/>
          <w:b/>
        </w:rPr>
        <w:t>Figure 4.2</w:t>
      </w:r>
      <w:r>
        <w:rPr>
          <w:rFonts w:ascii="Times New Roman" w:hAnsi="Times New Roman"/>
          <w:b/>
        </w:rPr>
        <w:t xml:space="preserve"> A</w:t>
      </w:r>
      <w:r>
        <w:rPr>
          <w:rFonts w:ascii="Times New Roman" w:hAnsi="Times New Roman"/>
        </w:rPr>
        <w:t xml:space="preserve">). </w:t>
      </w:r>
    </w:p>
    <w:p w:rsidR="001036CB" w:rsidRDefault="001036CB" w:rsidP="001036CB">
      <w:pPr>
        <w:numPr>
          <w:ins w:id="157" w:author="Ram Shrestha" w:date="2013-11-12T13:06:00Z"/>
        </w:numPr>
        <w:spacing w:line="480" w:lineRule="auto"/>
        <w:jc w:val="both"/>
        <w:rPr>
          <w:ins w:id="158" w:author="Ram Shrestha" w:date="2013-11-12T13:06:00Z"/>
          <w:rFonts w:ascii="Times New Roman" w:hAnsi="Times New Roman"/>
        </w:rPr>
      </w:pPr>
    </w:p>
    <w:p w:rsidR="001036CB" w:rsidRDefault="001036CB" w:rsidP="001036CB">
      <w:pPr>
        <w:pStyle w:val="Heading3"/>
        <w:numPr>
          <w:ins w:id="159" w:author="Ram Shrestha" w:date="2013-11-12T13:06:00Z"/>
        </w:numPr>
        <w:rPr>
          <w:ins w:id="160" w:author="Ram Shrestha" w:date="2013-11-12T13:06:00Z"/>
        </w:rPr>
      </w:pPr>
      <w:ins w:id="161" w:author="Ram Shrestha" w:date="2013-11-12T13:06:00Z">
        <w:r>
          <w:t>4.2.2.</w:t>
        </w:r>
      </w:ins>
      <w:ins w:id="162" w:author="Ram Shrestha" w:date="2013-11-20T17:49:00Z">
        <w:r w:rsidR="0028762C">
          <w:t>3</w:t>
        </w:r>
      </w:ins>
      <w:ins w:id="163" w:author="Ram Shrestha" w:date="2013-11-12T13:06:00Z">
        <w:r>
          <w:t>: MID file containing sample identifiers</w:t>
        </w:r>
      </w:ins>
    </w:p>
    <w:p w:rsidR="001036CB" w:rsidRDefault="001036CB" w:rsidP="001036CB">
      <w:pPr>
        <w:spacing w:line="480" w:lineRule="auto"/>
        <w:jc w:val="both"/>
        <w:rPr>
          <w:rFonts w:ascii="Times New Roman" w:hAnsi="Times New Roman"/>
        </w:rPr>
      </w:pPr>
    </w:p>
    <w:p w:rsidR="001036CB" w:rsidRDefault="001036CB" w:rsidP="001036CB">
      <w:pPr>
        <w:spacing w:line="480" w:lineRule="auto"/>
        <w:jc w:val="both"/>
        <w:rPr>
          <w:rFonts w:ascii="Times New Roman" w:hAnsi="Times New Roman"/>
        </w:rPr>
      </w:pPr>
      <w:r>
        <w:rPr>
          <w:rFonts w:ascii="Times New Roman" w:hAnsi="Times New Roman"/>
        </w:rPr>
        <w:t xml:space="preserve">The MID file contains two </w:t>
      </w:r>
      <w:ins w:id="164" w:author="Ram Shrestha" w:date="2013-11-20T17:49:00Z">
        <w:r w:rsidR="0028762C">
          <w:rPr>
            <w:rFonts w:ascii="Times New Roman" w:hAnsi="Times New Roman"/>
          </w:rPr>
          <w:t>tab-delimited</w:t>
        </w:r>
      </w:ins>
      <w:r>
        <w:rPr>
          <w:rFonts w:ascii="Times New Roman" w:hAnsi="Times New Roman"/>
        </w:rPr>
        <w:t xml:space="preserve"> columns of data of which the first column contains the Roche/454 standard MID name (or the actual nucleotide sequence of the MID used) with the second column containing the sample name associated with that MID (</w:t>
      </w:r>
      <w:r w:rsidRPr="0059192A">
        <w:rPr>
          <w:rFonts w:ascii="Times New Roman" w:hAnsi="Times New Roman"/>
          <w:b/>
        </w:rPr>
        <w:t>Figure 4.2 B</w:t>
      </w:r>
      <w:r>
        <w:rPr>
          <w:rFonts w:ascii="Times New Roman" w:hAnsi="Times New Roman"/>
        </w:rPr>
        <w:t xml:space="preserve">). </w:t>
      </w:r>
    </w:p>
    <w:p w:rsidR="001036CB" w:rsidRDefault="001036CB" w:rsidP="001036CB">
      <w:pPr>
        <w:numPr>
          <w:ins w:id="165" w:author="Ram Shrestha" w:date="2013-11-12T18:40:00Z"/>
        </w:numPr>
        <w:spacing w:line="480" w:lineRule="auto"/>
        <w:jc w:val="both"/>
        <w:rPr>
          <w:ins w:id="166" w:author="Ram Shrestha" w:date="2013-11-12T18:40:00Z"/>
          <w:rFonts w:ascii="Times New Roman" w:hAnsi="Times New Roman"/>
        </w:rPr>
      </w:pPr>
    </w:p>
    <w:p w:rsidR="00000000" w:rsidRDefault="0028762C">
      <w:pPr>
        <w:pStyle w:val="Heading3"/>
        <w:numPr>
          <w:ins w:id="167" w:author="Ram Shrestha" w:date="2013-11-12T13:07:00Z"/>
        </w:numPr>
        <w:rPr>
          <w:ins w:id="168" w:author="Ram Shrestha" w:date="2013-11-12T18:41:00Z"/>
        </w:rPr>
        <w:pPrChange w:id="169" w:author="Ram Shrestha" w:date="2013-11-12T18:41:00Z">
          <w:pPr>
            <w:spacing w:line="480" w:lineRule="auto"/>
            <w:jc w:val="both"/>
          </w:pPr>
        </w:pPrChange>
      </w:pPr>
      <w:ins w:id="170" w:author="Ram Shrestha" w:date="2013-11-12T18:40:00Z">
        <w:r>
          <w:t>4.2.2.4</w:t>
        </w:r>
        <w:r w:rsidR="001036CB">
          <w:t xml:space="preserve">: Threshold Prevalence cutoff </w:t>
        </w:r>
      </w:ins>
    </w:p>
    <w:p w:rsidR="001036CB" w:rsidRDefault="001036CB" w:rsidP="001036CB">
      <w:pPr>
        <w:numPr>
          <w:ins w:id="171" w:author="Ram Shrestha" w:date="2013-11-12T18:41:00Z"/>
        </w:numPr>
        <w:spacing w:line="480" w:lineRule="auto"/>
        <w:jc w:val="both"/>
        <w:rPr>
          <w:ins w:id="172" w:author="Ram Shrestha" w:date="2013-11-12T18:41:00Z"/>
          <w:rFonts w:ascii="Times New Roman" w:hAnsi="Times New Roman"/>
        </w:rPr>
      </w:pPr>
    </w:p>
    <w:p w:rsidR="001036CB" w:rsidRDefault="001036CB" w:rsidP="001036CB">
      <w:pPr>
        <w:numPr>
          <w:ins w:id="173" w:author="Ram Shrestha" w:date="2013-11-12T18:41:00Z"/>
        </w:numPr>
        <w:spacing w:line="480" w:lineRule="auto"/>
        <w:jc w:val="both"/>
        <w:rPr>
          <w:ins w:id="174" w:author="Ram Shrestha" w:date="2013-11-12T19:06:00Z"/>
          <w:rFonts w:ascii="Times New Roman" w:hAnsi="Times New Roman"/>
        </w:rPr>
      </w:pPr>
      <w:ins w:id="175" w:author="Ram Shrestha" w:date="2013-11-12T18:42:00Z">
        <w:r>
          <w:rPr>
            <w:rFonts w:ascii="Times New Roman" w:hAnsi="Times New Roman"/>
          </w:rPr>
          <w:t xml:space="preserve">The threshold prevalence cutoff is the minimum percentage of </w:t>
        </w:r>
      </w:ins>
      <w:ins w:id="176" w:author="Ram Shrestha" w:date="2013-11-21T15:54:00Z">
        <w:r w:rsidR="00DF41AB">
          <w:rPr>
            <w:rFonts w:ascii="Times New Roman" w:hAnsi="Times New Roman"/>
          </w:rPr>
          <w:t xml:space="preserve">the viral </w:t>
        </w:r>
      </w:ins>
      <w:ins w:id="177" w:author="Ram Shrestha" w:date="2013-11-12T18:42:00Z">
        <w:r>
          <w:rPr>
            <w:rFonts w:ascii="Times New Roman" w:hAnsi="Times New Roman"/>
          </w:rPr>
          <w:t>sequence reads</w:t>
        </w:r>
      </w:ins>
      <w:ins w:id="178" w:author="Ram Shrestha" w:date="2013-11-21T16:16:00Z">
        <w:r w:rsidR="00D50B56">
          <w:rPr>
            <w:rFonts w:ascii="Times New Roman" w:hAnsi="Times New Roman"/>
          </w:rPr>
          <w:t xml:space="preserve"> in a sample</w:t>
        </w:r>
      </w:ins>
      <w:ins w:id="179" w:author="Ram Shrestha" w:date="2013-11-12T18:42:00Z">
        <w:r>
          <w:rPr>
            <w:rFonts w:ascii="Times New Roman" w:hAnsi="Times New Roman"/>
          </w:rPr>
          <w:t xml:space="preserve"> </w:t>
        </w:r>
      </w:ins>
      <w:ins w:id="180" w:author="Ram Shrestha" w:date="2013-11-12T18:47:00Z">
        <w:r>
          <w:rPr>
            <w:rFonts w:ascii="Times New Roman" w:hAnsi="Times New Roman"/>
          </w:rPr>
          <w:t>that are predicted resistant</w:t>
        </w:r>
      </w:ins>
      <w:r w:rsidR="00C07F4B">
        <w:rPr>
          <w:rFonts w:ascii="Times New Roman" w:hAnsi="Times New Roman"/>
        </w:rPr>
        <w:t>,</w:t>
      </w:r>
      <w:ins w:id="181" w:author="Ram Shrestha" w:date="2013-11-12T18:47:00Z">
        <w:r>
          <w:rPr>
            <w:rFonts w:ascii="Times New Roman" w:hAnsi="Times New Roman"/>
          </w:rPr>
          <w:t xml:space="preserve"> intermediate</w:t>
        </w:r>
      </w:ins>
      <w:r w:rsidR="00C07F4B">
        <w:rPr>
          <w:rFonts w:ascii="Times New Roman" w:hAnsi="Times New Roman"/>
        </w:rPr>
        <w:t>ly</w:t>
      </w:r>
      <w:ins w:id="182" w:author="Ram Shrestha" w:date="2013-11-20T17:55:00Z">
        <w:r w:rsidR="00C10DD3">
          <w:rPr>
            <w:rFonts w:ascii="Times New Roman" w:hAnsi="Times New Roman"/>
          </w:rPr>
          <w:t xml:space="preserve"> resistance or sensitive to a drug</w:t>
        </w:r>
      </w:ins>
      <w:ins w:id="183" w:author="Ram Shrestha" w:date="2013-11-12T18:47:00Z">
        <w:r>
          <w:rPr>
            <w:rFonts w:ascii="Times New Roman" w:hAnsi="Times New Roman"/>
          </w:rPr>
          <w:t xml:space="preserve">, </w:t>
        </w:r>
      </w:ins>
      <w:ins w:id="184" w:author="Ram Shrestha" w:date="2013-11-12T19:00:00Z">
        <w:r>
          <w:rPr>
            <w:rFonts w:ascii="Times New Roman" w:hAnsi="Times New Roman"/>
          </w:rPr>
          <w:t xml:space="preserve">which is </w:t>
        </w:r>
      </w:ins>
      <w:ins w:id="185" w:author="Ram Shrestha" w:date="2013-11-12T18:43:00Z">
        <w:r>
          <w:rPr>
            <w:rFonts w:ascii="Times New Roman" w:hAnsi="Times New Roman"/>
          </w:rPr>
          <w:t>required to</w:t>
        </w:r>
      </w:ins>
      <w:ins w:id="186" w:author="Ram Shrestha" w:date="2013-11-12T18:44:00Z">
        <w:r>
          <w:rPr>
            <w:rFonts w:ascii="Times New Roman" w:hAnsi="Times New Roman"/>
          </w:rPr>
          <w:t xml:space="preserve"> </w:t>
        </w:r>
      </w:ins>
      <w:ins w:id="187" w:author="Ram Shrestha" w:date="2013-11-12T18:46:00Z">
        <w:r>
          <w:rPr>
            <w:rFonts w:ascii="Times New Roman" w:hAnsi="Times New Roman"/>
          </w:rPr>
          <w:t xml:space="preserve">call a </w:t>
        </w:r>
      </w:ins>
      <w:ins w:id="188" w:author="Ram Shrestha" w:date="2013-11-21T15:54:00Z">
        <w:r w:rsidR="00DF41AB">
          <w:rPr>
            <w:rFonts w:ascii="Times New Roman" w:hAnsi="Times New Roman"/>
          </w:rPr>
          <w:t xml:space="preserve">viral sample </w:t>
        </w:r>
      </w:ins>
      <w:ins w:id="189" w:author="Ram Shrestha" w:date="2013-11-20T17:49:00Z">
        <w:r w:rsidR="00C10DD3">
          <w:rPr>
            <w:rFonts w:ascii="Times New Roman" w:hAnsi="Times New Roman"/>
          </w:rPr>
          <w:t xml:space="preserve">as </w:t>
        </w:r>
      </w:ins>
      <w:ins w:id="190" w:author="Ram Shrestha" w:date="2013-11-12T18:46:00Z">
        <w:r>
          <w:rPr>
            <w:rFonts w:ascii="Times New Roman" w:hAnsi="Times New Roman"/>
          </w:rPr>
          <w:t xml:space="preserve">resistant or intermediate </w:t>
        </w:r>
      </w:ins>
      <w:ins w:id="191" w:author="Ram Shrestha" w:date="2013-11-20T17:57:00Z">
        <w:r w:rsidR="00C10DD3">
          <w:rPr>
            <w:rFonts w:ascii="Times New Roman" w:hAnsi="Times New Roman"/>
          </w:rPr>
          <w:t xml:space="preserve">or </w:t>
        </w:r>
      </w:ins>
      <w:ins w:id="192" w:author="Ram Shrestha" w:date="2013-11-12T19:00:00Z">
        <w:r>
          <w:rPr>
            <w:rFonts w:ascii="Times New Roman" w:hAnsi="Times New Roman"/>
          </w:rPr>
          <w:t xml:space="preserve">susceptible </w:t>
        </w:r>
      </w:ins>
      <w:ins w:id="193" w:author="Ram Shrestha" w:date="2013-11-20T17:58:00Z">
        <w:r w:rsidR="00C10DD3">
          <w:rPr>
            <w:rFonts w:ascii="Times New Roman" w:hAnsi="Times New Roman"/>
          </w:rPr>
          <w:t xml:space="preserve">respectively </w:t>
        </w:r>
      </w:ins>
      <w:ins w:id="194" w:author="Ram Shrestha" w:date="2013-11-20T17:57:00Z">
        <w:r w:rsidR="00C10DD3">
          <w:rPr>
            <w:rFonts w:ascii="Times New Roman" w:hAnsi="Times New Roman"/>
          </w:rPr>
          <w:t>to</w:t>
        </w:r>
      </w:ins>
      <w:ins w:id="195" w:author="Ram Shrestha" w:date="2013-11-12T19:00:00Z">
        <w:r>
          <w:rPr>
            <w:rFonts w:ascii="Times New Roman" w:hAnsi="Times New Roman"/>
          </w:rPr>
          <w:t xml:space="preserve"> </w:t>
        </w:r>
      </w:ins>
      <w:ins w:id="196" w:author="Ram Shrestha" w:date="2013-11-21T15:55:00Z">
        <w:r w:rsidR="00DF41AB">
          <w:rPr>
            <w:rFonts w:ascii="Times New Roman" w:hAnsi="Times New Roman"/>
          </w:rPr>
          <w:t>the antiretroviral drugs</w:t>
        </w:r>
      </w:ins>
      <w:ins w:id="197" w:author="Ram Shrestha" w:date="2013-11-12T18:46:00Z">
        <w:r>
          <w:rPr>
            <w:rFonts w:ascii="Times New Roman" w:hAnsi="Times New Roman"/>
          </w:rPr>
          <w:t xml:space="preserve">. </w:t>
        </w:r>
      </w:ins>
      <w:ins w:id="198" w:author="Ram Shrestha" w:date="2013-11-21T16:17:00Z">
        <w:r w:rsidR="00D50B56">
          <w:rPr>
            <w:rFonts w:ascii="Times New Roman" w:hAnsi="Times New Roman"/>
          </w:rPr>
          <w:t xml:space="preserve">The percentage of the viral sequences </w:t>
        </w:r>
      </w:ins>
      <w:ins w:id="199" w:author="Ram Shrestha" w:date="2013-11-21T16:21:00Z">
        <w:r w:rsidR="006B7354">
          <w:rPr>
            <w:rFonts w:ascii="Times New Roman" w:hAnsi="Times New Roman"/>
          </w:rPr>
          <w:t>is</w:t>
        </w:r>
      </w:ins>
      <w:ins w:id="200" w:author="Ram Shrestha" w:date="2013-11-21T16:17:00Z">
        <w:r w:rsidR="00D50B56">
          <w:rPr>
            <w:rFonts w:ascii="Times New Roman" w:hAnsi="Times New Roman"/>
          </w:rPr>
          <w:t xml:space="preserve"> </w:t>
        </w:r>
        <w:r w:rsidR="006B7354">
          <w:rPr>
            <w:rFonts w:ascii="Times New Roman" w:hAnsi="Times New Roman"/>
          </w:rPr>
          <w:t xml:space="preserve">checked in the </w:t>
        </w:r>
      </w:ins>
      <w:ins w:id="201" w:author="Ram Shrestha" w:date="2013-11-21T16:21:00Z">
        <w:r w:rsidR="006B7354">
          <w:rPr>
            <w:rFonts w:ascii="Times New Roman" w:hAnsi="Times New Roman"/>
          </w:rPr>
          <w:t>order that is</w:t>
        </w:r>
      </w:ins>
      <w:ins w:id="202" w:author="Ram Shrestha" w:date="2013-11-21T16:17:00Z">
        <w:r w:rsidR="006B7354">
          <w:rPr>
            <w:rFonts w:ascii="Times New Roman" w:hAnsi="Times New Roman"/>
          </w:rPr>
          <w:t xml:space="preserve"> predicted resistant, intermediately resistant </w:t>
        </w:r>
      </w:ins>
      <w:ins w:id="203" w:author="Ram Shrestha" w:date="2013-11-21T16:21:00Z">
        <w:r w:rsidR="006B7354">
          <w:rPr>
            <w:rFonts w:ascii="Times New Roman" w:hAnsi="Times New Roman"/>
          </w:rPr>
          <w:t>and</w:t>
        </w:r>
      </w:ins>
      <w:ins w:id="204" w:author="Ram Shrestha" w:date="2013-11-21T16:17:00Z">
        <w:r w:rsidR="006B7354">
          <w:rPr>
            <w:rFonts w:ascii="Times New Roman" w:hAnsi="Times New Roman"/>
          </w:rPr>
          <w:t xml:space="preserve"> sensitive to a drug.</w:t>
        </w:r>
      </w:ins>
      <w:ins w:id="205" w:author="Ram Shrestha" w:date="2013-11-21T16:23:00Z">
        <w:r w:rsidR="006B7354">
          <w:rPr>
            <w:rFonts w:ascii="Times New Roman" w:hAnsi="Times New Roman"/>
          </w:rPr>
          <w:t xml:space="preserve"> </w:t>
        </w:r>
      </w:ins>
      <w:ins w:id="206" w:author="Ram Shrestha" w:date="2013-11-20T18:03:00Z">
        <w:r w:rsidR="00514652">
          <w:rPr>
            <w:rFonts w:ascii="Times New Roman" w:hAnsi="Times New Roman"/>
          </w:rPr>
          <w:t xml:space="preserve">If </w:t>
        </w:r>
      </w:ins>
      <w:ins w:id="207" w:author="Ram Shrestha" w:date="2013-11-21T16:23:00Z">
        <w:r w:rsidR="006B7354">
          <w:rPr>
            <w:rFonts w:ascii="Times New Roman" w:hAnsi="Times New Roman"/>
          </w:rPr>
          <w:t>the percentage of sequence reads</w:t>
        </w:r>
      </w:ins>
      <w:ins w:id="208" w:author="Ram Shrestha" w:date="2013-11-20T18:03:00Z">
        <w:r w:rsidR="00514652">
          <w:rPr>
            <w:rFonts w:ascii="Times New Roman" w:hAnsi="Times New Roman"/>
          </w:rPr>
          <w:t xml:space="preserve"> </w:t>
        </w:r>
      </w:ins>
      <w:ins w:id="209" w:author="Ram Shrestha" w:date="2013-11-21T16:24:00Z">
        <w:r w:rsidR="006B7354">
          <w:rPr>
            <w:rFonts w:ascii="Times New Roman" w:hAnsi="Times New Roman"/>
          </w:rPr>
          <w:t xml:space="preserve">predicted as resistant to a drug </w:t>
        </w:r>
      </w:ins>
      <w:ins w:id="210" w:author="Ram Shrestha" w:date="2013-11-20T18:03:00Z">
        <w:r w:rsidR="00514652">
          <w:rPr>
            <w:rFonts w:ascii="Times New Roman" w:hAnsi="Times New Roman"/>
          </w:rPr>
          <w:t xml:space="preserve">is greater or equal to the cutoff, </w:t>
        </w:r>
      </w:ins>
      <w:ins w:id="211" w:author="Ram Shrestha" w:date="2013-11-21T16:24:00Z">
        <w:r w:rsidR="006B7354">
          <w:rPr>
            <w:rFonts w:ascii="Times New Roman" w:hAnsi="Times New Roman"/>
          </w:rPr>
          <w:t>the viral population in the sample</w:t>
        </w:r>
      </w:ins>
      <w:ins w:id="212" w:author="Ram Shrestha" w:date="2013-11-20T18:03:00Z">
        <w:r w:rsidR="00514652">
          <w:rPr>
            <w:rFonts w:ascii="Times New Roman" w:hAnsi="Times New Roman"/>
          </w:rPr>
          <w:t xml:space="preserve"> is called as resistant</w:t>
        </w:r>
      </w:ins>
      <w:ins w:id="213" w:author="Ram Shrestha" w:date="2013-11-21T16:25:00Z">
        <w:r w:rsidR="006B7354">
          <w:rPr>
            <w:rFonts w:ascii="Times New Roman" w:hAnsi="Times New Roman"/>
          </w:rPr>
          <w:t xml:space="preserve"> to the drug</w:t>
        </w:r>
      </w:ins>
      <w:ins w:id="214" w:author="Ram Shrestha" w:date="2013-11-20T18:03:00Z">
        <w:r w:rsidR="00514652">
          <w:rPr>
            <w:rFonts w:ascii="Times New Roman" w:hAnsi="Times New Roman"/>
          </w:rPr>
          <w:t xml:space="preserve">. If it is less than the cutoff, then the percentage of sequence reads </w:t>
        </w:r>
      </w:ins>
      <w:ins w:id="215" w:author="Ram Shrestha" w:date="2013-11-21T16:25:00Z">
        <w:r w:rsidR="006B7354">
          <w:rPr>
            <w:rFonts w:ascii="Times New Roman" w:hAnsi="Times New Roman"/>
          </w:rPr>
          <w:t xml:space="preserve">predicted intermediate resistance to a drug </w:t>
        </w:r>
      </w:ins>
      <w:ins w:id="216" w:author="Ram Shrestha" w:date="2013-11-20T18:03:00Z">
        <w:r w:rsidR="00514652">
          <w:rPr>
            <w:rFonts w:ascii="Times New Roman" w:hAnsi="Times New Roman"/>
          </w:rPr>
          <w:t xml:space="preserve">is checked. If </w:t>
        </w:r>
      </w:ins>
      <w:ins w:id="217" w:author="Ram Shrestha" w:date="2013-11-20T18:04:00Z">
        <w:r w:rsidR="00514652">
          <w:rPr>
            <w:rFonts w:ascii="Times New Roman" w:hAnsi="Times New Roman"/>
          </w:rPr>
          <w:t xml:space="preserve">this is greater or equal to the cutoff value, then the </w:t>
        </w:r>
      </w:ins>
      <w:ins w:id="218" w:author="Ram Shrestha" w:date="2013-11-21T16:25:00Z">
        <w:r w:rsidR="006B7354">
          <w:rPr>
            <w:rFonts w:ascii="Times New Roman" w:hAnsi="Times New Roman"/>
          </w:rPr>
          <w:t>viral population in a sample</w:t>
        </w:r>
      </w:ins>
      <w:ins w:id="219" w:author="Ram Shrestha" w:date="2013-11-20T18:04:00Z">
        <w:r w:rsidR="00514652">
          <w:rPr>
            <w:rFonts w:ascii="Times New Roman" w:hAnsi="Times New Roman"/>
          </w:rPr>
          <w:t xml:space="preserve"> is called as intermediate resistant.</w:t>
        </w:r>
      </w:ins>
      <w:ins w:id="220" w:author="Ram Shrestha" w:date="2013-11-20T18:05:00Z">
        <w:r w:rsidR="00514652">
          <w:rPr>
            <w:rFonts w:ascii="Times New Roman" w:hAnsi="Times New Roman"/>
          </w:rPr>
          <w:t xml:space="preserve"> If the percentage of intermediate resistant sequences is also less than cutoff value, the </w:t>
        </w:r>
      </w:ins>
      <w:ins w:id="221" w:author="Ram Shrestha" w:date="2013-11-21T16:26:00Z">
        <w:r w:rsidR="006B7354">
          <w:rPr>
            <w:rFonts w:ascii="Times New Roman" w:hAnsi="Times New Roman"/>
          </w:rPr>
          <w:t>viral population in a sample</w:t>
        </w:r>
      </w:ins>
      <w:ins w:id="222" w:author="Ram Shrestha" w:date="2013-11-20T18:05:00Z">
        <w:r w:rsidR="00514652">
          <w:rPr>
            <w:rFonts w:ascii="Times New Roman" w:hAnsi="Times New Roman"/>
          </w:rPr>
          <w:t xml:space="preserve"> is called as susceptible</w:t>
        </w:r>
      </w:ins>
      <w:ins w:id="223" w:author="Ram Shrestha" w:date="2013-11-21T16:26:00Z">
        <w:r w:rsidR="006B7354">
          <w:rPr>
            <w:rFonts w:ascii="Times New Roman" w:hAnsi="Times New Roman"/>
          </w:rPr>
          <w:t xml:space="preserve"> to the drug</w:t>
        </w:r>
      </w:ins>
      <w:ins w:id="224" w:author="Ram Shrestha" w:date="2013-11-20T18:05:00Z">
        <w:r w:rsidR="00514652">
          <w:rPr>
            <w:rFonts w:ascii="Times New Roman" w:hAnsi="Times New Roman"/>
          </w:rPr>
          <w:t>.</w:t>
        </w:r>
      </w:ins>
      <w:ins w:id="225" w:author="Ram Shrestha" w:date="2013-11-20T18:01:00Z">
        <w:r w:rsidR="00514652">
          <w:rPr>
            <w:rFonts w:ascii="Times New Roman" w:hAnsi="Times New Roman"/>
          </w:rPr>
          <w:t xml:space="preserve"> </w:t>
        </w:r>
      </w:ins>
      <w:ins w:id="226" w:author="Ram Shrestha" w:date="2013-11-12T18:46:00Z">
        <w:r>
          <w:rPr>
            <w:rFonts w:ascii="Times New Roman" w:hAnsi="Times New Roman"/>
          </w:rPr>
          <w:t xml:space="preserve">The default prevalence cutoff is 15%. </w:t>
        </w:r>
      </w:ins>
    </w:p>
    <w:p w:rsidR="001036CB" w:rsidRDefault="001036CB" w:rsidP="001036CB">
      <w:pPr>
        <w:numPr>
          <w:ins w:id="227" w:author="Ram Shrestha" w:date="2013-11-12T19:06:00Z"/>
        </w:numPr>
        <w:spacing w:line="480" w:lineRule="auto"/>
        <w:jc w:val="both"/>
        <w:rPr>
          <w:ins w:id="228" w:author="Ram Shrestha" w:date="2013-11-12T13:07:00Z"/>
          <w:rFonts w:ascii="Times New Roman" w:hAnsi="Times New Roman"/>
        </w:rPr>
      </w:pPr>
    </w:p>
    <w:p w:rsidR="001036CB" w:rsidRDefault="001036CB" w:rsidP="001036CB">
      <w:pPr>
        <w:pStyle w:val="Heading3"/>
        <w:numPr>
          <w:ins w:id="229" w:author="Ram Shrestha" w:date="2013-11-12T13:07:00Z"/>
        </w:numPr>
        <w:rPr>
          <w:ins w:id="230" w:author="Ram Shrestha" w:date="2013-11-12T13:07:00Z"/>
        </w:rPr>
      </w:pPr>
      <w:ins w:id="231" w:author="Ram Shrestha" w:date="2013-11-12T13:07:00Z">
        <w:r>
          <w:t xml:space="preserve">4.2.3: </w:t>
        </w:r>
      </w:ins>
      <w:ins w:id="232" w:author="Ram Shrestha" w:date="2013-11-12T19:07:00Z">
        <w:r>
          <w:t>Advanced</w:t>
        </w:r>
      </w:ins>
      <w:ins w:id="233" w:author="Ram Shrestha" w:date="2013-11-12T13:07:00Z">
        <w:r>
          <w:t xml:space="preserve"> param</w:t>
        </w:r>
      </w:ins>
      <w:ins w:id="234" w:author="Ram Shrestha" w:date="2013-11-12T13:10:00Z">
        <w:r>
          <w:t>e</w:t>
        </w:r>
      </w:ins>
      <w:ins w:id="235" w:author="Ram Shrestha" w:date="2013-11-12T13:07:00Z">
        <w:r>
          <w:t>ters</w:t>
        </w:r>
      </w:ins>
    </w:p>
    <w:p w:rsidR="001036CB" w:rsidRDefault="001036CB" w:rsidP="001036CB">
      <w:pPr>
        <w:spacing w:line="480" w:lineRule="auto"/>
        <w:jc w:val="both"/>
        <w:rPr>
          <w:rFonts w:ascii="Times New Roman" w:hAnsi="Times New Roman"/>
        </w:rPr>
      </w:pPr>
    </w:p>
    <w:p w:rsidR="001036CB" w:rsidRDefault="001036CB" w:rsidP="001036CB">
      <w:pPr>
        <w:spacing w:line="480" w:lineRule="auto"/>
        <w:jc w:val="both"/>
        <w:rPr>
          <w:ins w:id="236" w:author="Ram Shrestha" w:date="2013-11-13T10:01:00Z"/>
          <w:rFonts w:ascii="Times New Roman" w:hAnsi="Times New Roman"/>
        </w:rPr>
      </w:pPr>
      <w:ins w:id="237" w:author="Ram Shrestha" w:date="2013-11-12T13:10:00Z">
        <w:r>
          <w:rPr>
            <w:rFonts w:ascii="Times New Roman" w:hAnsi="Times New Roman"/>
          </w:rPr>
          <w:t xml:space="preserve">While the </w:t>
        </w:r>
      </w:ins>
      <w:r w:rsidR="00C07F4B">
        <w:rPr>
          <w:rFonts w:ascii="Times New Roman" w:hAnsi="Times New Roman"/>
        </w:rPr>
        <w:t>three required</w:t>
      </w:r>
      <w:ins w:id="238" w:author="Ram Shrestha" w:date="2013-11-12T13:10:00Z">
        <w:r>
          <w:rPr>
            <w:rFonts w:ascii="Times New Roman" w:hAnsi="Times New Roman"/>
          </w:rPr>
          <w:t xml:space="preserve"> files are sufficient to run analysis in </w:t>
        </w:r>
      </w:ins>
      <w:ins w:id="239" w:author="Ram Shrestha" w:date="2013-11-12T13:11:00Z">
        <w:r>
          <w:rPr>
            <w:rFonts w:ascii="Times New Roman" w:hAnsi="Times New Roman"/>
          </w:rPr>
          <w:t xml:space="preserve">Seq2Res, advance </w:t>
        </w:r>
      </w:ins>
      <w:del w:id="240" w:author="Ram Shrestha" w:date="2013-11-12T13:11:00Z">
        <w:r w:rsidDel="009045EF">
          <w:rPr>
            <w:rFonts w:ascii="Times New Roman" w:hAnsi="Times New Roman"/>
          </w:rPr>
          <w:delText xml:space="preserve">The </w:delText>
        </w:r>
      </w:del>
      <w:r>
        <w:rPr>
          <w:rFonts w:ascii="Times New Roman" w:hAnsi="Times New Roman"/>
        </w:rPr>
        <w:t>end-user</w:t>
      </w:r>
      <w:r w:rsidR="00C07F4B">
        <w:rPr>
          <w:rFonts w:ascii="Times New Roman" w:hAnsi="Times New Roman"/>
        </w:rPr>
        <w:t>s</w:t>
      </w:r>
      <w:del w:id="241" w:author="Ram Shrestha" w:date="2013-11-12T13:12:00Z">
        <w:r w:rsidDel="009045EF">
          <w:rPr>
            <w:rFonts w:ascii="Times New Roman" w:hAnsi="Times New Roman"/>
          </w:rPr>
          <w:delText>s also</w:delText>
        </w:r>
      </w:del>
      <w:r>
        <w:rPr>
          <w:rFonts w:ascii="Times New Roman" w:hAnsi="Times New Roman"/>
        </w:rPr>
        <w:t xml:space="preserve"> have an option to set the following required preprocessing parameters</w:t>
      </w:r>
      <w:ins w:id="242" w:author="Ram Shrestha" w:date="2013-11-12T19:08:00Z">
        <w:r>
          <w:rPr>
            <w:rFonts w:ascii="Times New Roman" w:hAnsi="Times New Roman"/>
          </w:rPr>
          <w:t>:</w:t>
        </w:r>
      </w:ins>
    </w:p>
    <w:p w:rsidR="001036CB" w:rsidRDefault="001036CB" w:rsidP="001036CB">
      <w:pPr>
        <w:numPr>
          <w:ins w:id="243" w:author="Ram Shrestha" w:date="2013-11-13T10:01:00Z"/>
        </w:numPr>
        <w:spacing w:line="480" w:lineRule="auto"/>
        <w:jc w:val="both"/>
        <w:rPr>
          <w:ins w:id="244" w:author="Ram Shrestha" w:date="2013-11-12T19:09:00Z"/>
          <w:rFonts w:ascii="Times New Roman" w:hAnsi="Times New Roman"/>
        </w:rPr>
      </w:pPr>
    </w:p>
    <w:p w:rsidR="001036CB" w:rsidRDefault="001036CB" w:rsidP="001036CB">
      <w:pPr>
        <w:numPr>
          <w:ins w:id="245" w:author="Ram Shrestha" w:date="2013-11-12T19:09:00Z"/>
        </w:numPr>
        <w:spacing w:line="480" w:lineRule="auto"/>
        <w:jc w:val="both"/>
        <w:rPr>
          <w:ins w:id="246" w:author="Ram Shrestha" w:date="2013-11-12T19:09:00Z"/>
          <w:rFonts w:ascii="Times New Roman" w:hAnsi="Times New Roman"/>
        </w:rPr>
      </w:pPr>
      <w:ins w:id="247" w:author="Ram Shrestha" w:date="2013-11-12T19:09:00Z">
        <w:r>
          <w:rPr>
            <w:rFonts w:ascii="Times New Roman" w:hAnsi="Times New Roman"/>
          </w:rPr>
          <w:t xml:space="preserve">4.2.3.1: </w:t>
        </w:r>
      </w:ins>
      <w:ins w:id="248" w:author="Ram Shrestha" w:date="2013-11-13T18:59:00Z">
        <w:r>
          <w:rPr>
            <w:rFonts w:ascii="Times New Roman" w:hAnsi="Times New Roman"/>
          </w:rPr>
          <w:t>Quality-trimming</w:t>
        </w:r>
      </w:ins>
      <w:ins w:id="249" w:author="Ram Shrestha" w:date="2013-11-12T19:09:00Z">
        <w:r>
          <w:rPr>
            <w:rFonts w:ascii="Times New Roman" w:hAnsi="Times New Roman"/>
          </w:rPr>
          <w:t xml:space="preserve"> parameters</w:t>
        </w:r>
      </w:ins>
    </w:p>
    <w:p w:rsidR="001036CB" w:rsidRDefault="001036CB" w:rsidP="001036CB">
      <w:pPr>
        <w:numPr>
          <w:ins w:id="250" w:author="Ram Shrestha" w:date="2013-11-12T19:09:00Z"/>
        </w:numPr>
        <w:spacing w:line="480" w:lineRule="auto"/>
        <w:jc w:val="both"/>
        <w:rPr>
          <w:ins w:id="251" w:author="Ram Shrestha" w:date="2013-11-12T19:17:00Z"/>
          <w:rFonts w:ascii="Times New Roman" w:hAnsi="Times New Roman"/>
        </w:rPr>
      </w:pPr>
      <w:ins w:id="252" w:author="Ram Shrestha" w:date="2013-11-12T19:10:00Z">
        <w:r>
          <w:rPr>
            <w:rFonts w:ascii="Times New Roman" w:hAnsi="Times New Roman"/>
          </w:rPr>
          <w:t>These param</w:t>
        </w:r>
      </w:ins>
      <w:ins w:id="253" w:author="Ram Shrestha" w:date="2013-11-12T19:12:00Z">
        <w:r>
          <w:rPr>
            <w:rFonts w:ascii="Times New Roman" w:hAnsi="Times New Roman"/>
          </w:rPr>
          <w:t>e</w:t>
        </w:r>
      </w:ins>
      <w:ins w:id="254" w:author="Ram Shrestha" w:date="2013-11-12T19:10:00Z">
        <w:r>
          <w:rPr>
            <w:rFonts w:ascii="Times New Roman" w:hAnsi="Times New Roman"/>
          </w:rPr>
          <w:t>ters</w:t>
        </w:r>
      </w:ins>
      <w:ins w:id="255" w:author="Ram Shrestha" w:date="2013-11-12T19:33:00Z">
        <w:r>
          <w:rPr>
            <w:rFonts w:ascii="Times New Roman" w:hAnsi="Times New Roman"/>
          </w:rPr>
          <w:t xml:space="preserve"> </w:t>
        </w:r>
      </w:ins>
      <w:ins w:id="256" w:author="Ram Shrestha" w:date="2013-11-14T23:10:00Z">
        <w:r w:rsidR="00BF69CF">
          <w:rPr>
            <w:rFonts w:ascii="Times New Roman" w:hAnsi="Times New Roman"/>
          </w:rPr>
          <w:t xml:space="preserve">are </w:t>
        </w:r>
      </w:ins>
      <w:ins w:id="257" w:author="Ram Shrestha" w:date="2013-11-12T19:33:00Z">
        <w:r>
          <w:rPr>
            <w:rFonts w:ascii="Times New Roman" w:hAnsi="Times New Roman"/>
          </w:rPr>
          <w:t xml:space="preserve">supplied to </w:t>
        </w:r>
      </w:ins>
      <w:r w:rsidR="00C07F4B">
        <w:rPr>
          <w:rFonts w:ascii="Times New Roman" w:hAnsi="Times New Roman"/>
        </w:rPr>
        <w:t xml:space="preserve">the </w:t>
      </w:r>
      <w:ins w:id="258" w:author="Ram Shrestha" w:date="2013-11-12T19:33:00Z">
        <w:r>
          <w:rPr>
            <w:rFonts w:ascii="Times New Roman" w:hAnsi="Times New Roman"/>
          </w:rPr>
          <w:t>trimming tool</w:t>
        </w:r>
      </w:ins>
      <w:r w:rsidR="00857A1E">
        <w:rPr>
          <w:rFonts w:ascii="Times New Roman" w:hAnsi="Times New Roman"/>
        </w:rPr>
        <w:t>.</w:t>
      </w:r>
      <w:ins w:id="259" w:author="Ram Shrestha" w:date="2013-11-12T19:33:00Z">
        <w:r>
          <w:rPr>
            <w:rFonts w:ascii="Times New Roman" w:hAnsi="Times New Roman"/>
          </w:rPr>
          <w:t xml:space="preserve">  QTrim</w:t>
        </w:r>
      </w:ins>
      <w:ins w:id="260" w:author="Ram Shrestha" w:date="2013-11-12T19:10:00Z">
        <w:r>
          <w:rPr>
            <w:rFonts w:ascii="Times New Roman" w:hAnsi="Times New Roman"/>
          </w:rPr>
          <w:t xml:space="preserve"> </w:t>
        </w:r>
      </w:ins>
      <w:ins w:id="261" w:author="Ram Shrestha" w:date="2013-11-12T19:12:00Z">
        <w:r>
          <w:rPr>
            <w:rFonts w:ascii="Times New Roman" w:hAnsi="Times New Roman"/>
          </w:rPr>
          <w:t>iteratively</w:t>
        </w:r>
      </w:ins>
      <w:ins w:id="262" w:author="Ram Shrestha" w:date="2013-11-12T19:10:00Z">
        <w:r>
          <w:rPr>
            <w:rFonts w:ascii="Times New Roman" w:hAnsi="Times New Roman"/>
          </w:rPr>
          <w:t xml:space="preserve"> trims </w:t>
        </w:r>
      </w:ins>
      <w:ins w:id="263" w:author="Ram Shrestha" w:date="2013-11-12T19:34:00Z">
        <w:r>
          <w:rPr>
            <w:rFonts w:ascii="Times New Roman" w:hAnsi="Times New Roman"/>
          </w:rPr>
          <w:t>out</w:t>
        </w:r>
      </w:ins>
      <w:ins w:id="264" w:author="Ram Shrestha" w:date="2013-11-12T19:12:00Z">
        <w:r>
          <w:rPr>
            <w:rFonts w:ascii="Times New Roman" w:hAnsi="Times New Roman"/>
          </w:rPr>
          <w:t xml:space="preserve"> </w:t>
        </w:r>
      </w:ins>
      <w:ins w:id="265" w:author="Ram Shrestha" w:date="2013-11-12T19:10:00Z">
        <w:r>
          <w:rPr>
            <w:rFonts w:ascii="Times New Roman" w:hAnsi="Times New Roman"/>
          </w:rPr>
          <w:t>p</w:t>
        </w:r>
      </w:ins>
      <w:del w:id="266" w:author="Ram Shrestha" w:date="2013-11-12T19:12:00Z">
        <w:r w:rsidDel="00710277">
          <w:rPr>
            <w:rFonts w:ascii="Times New Roman" w:hAnsi="Times New Roman"/>
          </w:rPr>
          <w:delText xml:space="preserve"> </w:delText>
        </w:r>
      </w:del>
      <w:del w:id="267" w:author="Ram Shrestha" w:date="2013-11-12T19:07:00Z">
        <w:r w:rsidDel="00710277">
          <w:rPr>
            <w:rFonts w:ascii="Times New Roman" w:hAnsi="Times New Roman"/>
          </w:rPr>
          <w:delText>(</w:delText>
        </w:r>
        <w:r w:rsidRPr="0059192A" w:rsidDel="00710277">
          <w:rPr>
            <w:rFonts w:ascii="Times New Roman" w:hAnsi="Times New Roman"/>
            <w:b/>
          </w:rPr>
          <w:delText>F</w:delText>
        </w:r>
      </w:del>
      <w:del w:id="268" w:author="Ram Shrestha" w:date="2013-11-12T19:08:00Z">
        <w:r w:rsidRPr="0059192A" w:rsidDel="00710277">
          <w:rPr>
            <w:rFonts w:ascii="Times New Roman" w:hAnsi="Times New Roman"/>
            <w:b/>
          </w:rPr>
          <w:delText>igure 4.3 Step 1</w:delText>
        </w:r>
        <w:r w:rsidDel="00710277">
          <w:rPr>
            <w:rFonts w:ascii="Times New Roman" w:hAnsi="Times New Roman"/>
          </w:rPr>
          <w:delText>):</w:delText>
        </w:r>
      </w:del>
      <w:ins w:id="269" w:author="Ram Shrestha" w:date="2013-11-12T19:12:00Z">
        <w:r>
          <w:rPr>
            <w:rFonts w:ascii="Times New Roman" w:hAnsi="Times New Roman"/>
          </w:rPr>
          <w:t>oor quality nucleotides</w:t>
        </w:r>
      </w:ins>
      <w:ins w:id="270" w:author="Ram Shrestha" w:date="2013-11-12T19:13:00Z">
        <w:r>
          <w:rPr>
            <w:rFonts w:ascii="Times New Roman" w:hAnsi="Times New Roman"/>
          </w:rPr>
          <w:t xml:space="preserve"> from the ends of a sequence,</w:t>
        </w:r>
      </w:ins>
      <w:ins w:id="271" w:author="Ram Shrestha" w:date="2013-11-12T19:12:00Z">
        <w:r>
          <w:rPr>
            <w:rFonts w:ascii="Times New Roman" w:hAnsi="Times New Roman"/>
          </w:rPr>
          <w:t xml:space="preserve"> based on the </w:t>
        </w:r>
      </w:ins>
      <w:ins w:id="272" w:author="Ram Shrestha" w:date="2013-11-12T19:13:00Z">
        <w:r>
          <w:rPr>
            <w:rFonts w:ascii="Times New Roman" w:hAnsi="Times New Roman"/>
          </w:rPr>
          <w:t>mean of quality score</w:t>
        </w:r>
      </w:ins>
      <w:ins w:id="273" w:author="Ram Shrestha" w:date="2013-11-12T19:14:00Z">
        <w:r>
          <w:rPr>
            <w:rFonts w:ascii="Times New Roman" w:hAnsi="Times New Roman"/>
          </w:rPr>
          <w:t>s</w:t>
        </w:r>
      </w:ins>
      <w:ins w:id="274" w:author="Ram Shrestha" w:date="2013-11-12T19:13:00Z">
        <w:r>
          <w:rPr>
            <w:rFonts w:ascii="Times New Roman" w:hAnsi="Times New Roman"/>
          </w:rPr>
          <w:t xml:space="preserve"> across the</w:t>
        </w:r>
      </w:ins>
      <w:ins w:id="275" w:author="Ram Shrestha" w:date="2013-11-12T19:14:00Z">
        <w:r>
          <w:rPr>
            <w:rFonts w:ascii="Times New Roman" w:hAnsi="Times New Roman"/>
          </w:rPr>
          <w:t xml:space="preserve"> sequence.</w:t>
        </w:r>
      </w:ins>
      <w:ins w:id="276" w:author="Ram Shrestha" w:date="2013-11-12T19:16:00Z">
        <w:r>
          <w:rPr>
            <w:rFonts w:ascii="Times New Roman" w:hAnsi="Times New Roman"/>
          </w:rPr>
          <w:t xml:space="preserve"> The quality trimming </w:t>
        </w:r>
      </w:ins>
      <w:ins w:id="277" w:author="Ram Shrestha" w:date="2013-11-12T19:17:00Z">
        <w:r>
          <w:rPr>
            <w:rFonts w:ascii="Times New Roman" w:hAnsi="Times New Roman"/>
          </w:rPr>
          <w:t>parameter</w:t>
        </w:r>
      </w:ins>
      <w:r w:rsidR="00C07F4B">
        <w:rPr>
          <w:rFonts w:ascii="Times New Roman" w:hAnsi="Times New Roman"/>
        </w:rPr>
        <w:t>s</w:t>
      </w:r>
      <w:ins w:id="278" w:author="Ram Shrestha" w:date="2013-11-12T19:17:00Z">
        <w:r>
          <w:rPr>
            <w:rFonts w:ascii="Times New Roman" w:hAnsi="Times New Roman"/>
          </w:rPr>
          <w:t xml:space="preserve"> tha</w:t>
        </w:r>
      </w:ins>
      <w:ins w:id="279" w:author="Ram Shrestha" w:date="2013-11-12T19:34:00Z">
        <w:r>
          <w:rPr>
            <w:rFonts w:ascii="Times New Roman" w:hAnsi="Times New Roman"/>
          </w:rPr>
          <w:t>t</w:t>
        </w:r>
      </w:ins>
      <w:ins w:id="280" w:author="Ram Shrestha" w:date="2013-11-12T19:17:00Z">
        <w:r>
          <w:rPr>
            <w:rFonts w:ascii="Times New Roman" w:hAnsi="Times New Roman"/>
          </w:rPr>
          <w:t xml:space="preserve"> end-user</w:t>
        </w:r>
      </w:ins>
      <w:r w:rsidR="00857A1E">
        <w:rPr>
          <w:rFonts w:ascii="Times New Roman" w:hAnsi="Times New Roman"/>
        </w:rPr>
        <w:t>s</w:t>
      </w:r>
      <w:ins w:id="281" w:author="Ram Shrestha" w:date="2013-11-12T19:17:00Z">
        <w:r>
          <w:rPr>
            <w:rFonts w:ascii="Times New Roman" w:hAnsi="Times New Roman"/>
          </w:rPr>
          <w:t xml:space="preserve"> can set are</w:t>
        </w:r>
        <w:proofErr w:type="gramStart"/>
        <w:r>
          <w:rPr>
            <w:rFonts w:ascii="Times New Roman" w:hAnsi="Times New Roman"/>
          </w:rPr>
          <w:t>:</w:t>
        </w:r>
        <w:proofErr w:type="gramEnd"/>
      </w:ins>
    </w:p>
    <w:p w:rsidR="001036CB" w:rsidRDefault="001036CB" w:rsidP="001036CB">
      <w:pPr>
        <w:pStyle w:val="ListParagraph"/>
        <w:numPr>
          <w:ilvl w:val="0"/>
          <w:numId w:val="27"/>
          <w:ins w:id="282" w:author="Ram Shrestha" w:date="2013-11-12T19:17:00Z"/>
        </w:numPr>
        <w:spacing w:line="480" w:lineRule="auto"/>
        <w:jc w:val="both"/>
        <w:rPr>
          <w:ins w:id="283" w:author="Ram Shrestha" w:date="2013-11-12T19:29:00Z"/>
          <w:rFonts w:ascii="Times New Roman" w:hAnsi="Times New Roman"/>
        </w:rPr>
      </w:pPr>
      <w:ins w:id="284" w:author="Ram Shrestha" w:date="2013-11-12T19:17:00Z">
        <w:r>
          <w:rPr>
            <w:rFonts w:ascii="Times New Roman" w:hAnsi="Times New Roman"/>
          </w:rPr>
          <w:t>Mean quality: This is a minimum</w:t>
        </w:r>
      </w:ins>
      <w:ins w:id="285" w:author="Ram Shrestha" w:date="2013-11-12T19:28:00Z">
        <w:r>
          <w:rPr>
            <w:rFonts w:ascii="Times New Roman" w:hAnsi="Times New Roman"/>
          </w:rPr>
          <w:t xml:space="preserve"> </w:t>
        </w:r>
      </w:ins>
      <w:ins w:id="286" w:author="Ram Shrestha" w:date="2013-11-12T19:17:00Z">
        <w:r>
          <w:rPr>
            <w:rFonts w:ascii="Times New Roman" w:hAnsi="Times New Roman"/>
          </w:rPr>
          <w:t xml:space="preserve">mean quality score </w:t>
        </w:r>
      </w:ins>
      <w:ins w:id="287" w:author="Ram Shrestha" w:date="2013-11-12T19:18:00Z">
        <w:r>
          <w:rPr>
            <w:rFonts w:ascii="Times New Roman" w:hAnsi="Times New Roman"/>
          </w:rPr>
          <w:t>across a sequence read</w:t>
        </w:r>
      </w:ins>
      <w:r w:rsidR="00857A1E">
        <w:rPr>
          <w:rFonts w:ascii="Times New Roman" w:hAnsi="Times New Roman"/>
        </w:rPr>
        <w:t>.</w:t>
      </w:r>
      <w:ins w:id="288" w:author="Ram Shrestha" w:date="2013-11-12T19:18:00Z">
        <w:r>
          <w:rPr>
            <w:rFonts w:ascii="Times New Roman" w:hAnsi="Times New Roman"/>
          </w:rPr>
          <w:t xml:space="preserve"> </w:t>
        </w:r>
      </w:ins>
      <w:r w:rsidR="00857A1E">
        <w:rPr>
          <w:rFonts w:ascii="Times New Roman" w:hAnsi="Times New Roman"/>
        </w:rPr>
        <w:t>E</w:t>
      </w:r>
      <w:ins w:id="289" w:author="Ram Shrestha" w:date="2013-11-12T19:27:00Z">
        <w:r>
          <w:rPr>
            <w:rFonts w:ascii="Times New Roman" w:hAnsi="Times New Roman"/>
          </w:rPr>
          <w:t xml:space="preserve">very sequence read must </w:t>
        </w:r>
      </w:ins>
      <w:ins w:id="290" w:author="Ram Shrestha" w:date="2013-11-12T19:19:00Z">
        <w:r>
          <w:rPr>
            <w:rFonts w:ascii="Times New Roman" w:hAnsi="Times New Roman"/>
          </w:rPr>
          <w:t xml:space="preserve">satisfy </w:t>
        </w:r>
      </w:ins>
      <w:ins w:id="291" w:author="Ram Shrestha" w:date="2013-11-12T19:29:00Z">
        <w:r>
          <w:rPr>
            <w:rFonts w:ascii="Times New Roman" w:hAnsi="Times New Roman"/>
          </w:rPr>
          <w:t>th</w:t>
        </w:r>
      </w:ins>
      <w:r w:rsidR="00857A1E">
        <w:rPr>
          <w:rFonts w:ascii="Times New Roman" w:hAnsi="Times New Roman"/>
        </w:rPr>
        <w:t>is</w:t>
      </w:r>
      <w:ins w:id="292" w:author="Ram Shrestha" w:date="2013-11-12T19:29:00Z">
        <w:r>
          <w:rPr>
            <w:rFonts w:ascii="Times New Roman" w:hAnsi="Times New Roman"/>
          </w:rPr>
          <w:t xml:space="preserve"> criteri</w:t>
        </w:r>
      </w:ins>
      <w:r w:rsidR="00857A1E">
        <w:rPr>
          <w:rFonts w:ascii="Times New Roman" w:hAnsi="Times New Roman"/>
        </w:rPr>
        <w:t>on</w:t>
      </w:r>
      <w:ins w:id="293" w:author="Ram Shrestha" w:date="2013-11-12T19:29:00Z">
        <w:r>
          <w:rPr>
            <w:rFonts w:ascii="Times New Roman" w:hAnsi="Times New Roman"/>
          </w:rPr>
          <w:t xml:space="preserve"> for further analysis</w:t>
        </w:r>
      </w:ins>
      <w:r w:rsidR="00857A1E">
        <w:rPr>
          <w:rFonts w:ascii="Times New Roman" w:hAnsi="Times New Roman"/>
        </w:rPr>
        <w:t xml:space="preserve"> to take place. If a sequence does not satisfy the mean quality criteria, it</w:t>
      </w:r>
      <w:ins w:id="294" w:author="Ram Shrestha" w:date="2013-11-12T19:31:00Z">
        <w:r>
          <w:rPr>
            <w:rFonts w:ascii="Times New Roman" w:hAnsi="Times New Roman"/>
          </w:rPr>
          <w:t xml:space="preserve"> is removed</w:t>
        </w:r>
      </w:ins>
      <w:ins w:id="295" w:author="Ram Shrestha" w:date="2013-11-12T19:27:00Z">
        <w:r>
          <w:rPr>
            <w:rFonts w:ascii="Times New Roman" w:hAnsi="Times New Roman"/>
          </w:rPr>
          <w:t xml:space="preserve">. The </w:t>
        </w:r>
        <w:proofErr w:type="gramStart"/>
        <w:r>
          <w:rPr>
            <w:rFonts w:ascii="Times New Roman" w:hAnsi="Times New Roman"/>
          </w:rPr>
          <w:t>default mean</w:t>
        </w:r>
        <w:proofErr w:type="gramEnd"/>
        <w:r>
          <w:rPr>
            <w:rFonts w:ascii="Times New Roman" w:hAnsi="Times New Roman"/>
          </w:rPr>
          <w:t xml:space="preserve"> </w:t>
        </w:r>
      </w:ins>
      <w:ins w:id="296" w:author="Ram Shrestha" w:date="2013-11-12T19:28:00Z">
        <w:r>
          <w:rPr>
            <w:rFonts w:ascii="Times New Roman" w:hAnsi="Times New Roman"/>
          </w:rPr>
          <w:t>quality</w:t>
        </w:r>
      </w:ins>
      <w:ins w:id="297" w:author="Ram Shrestha" w:date="2013-11-12T19:27:00Z">
        <w:r>
          <w:rPr>
            <w:rFonts w:ascii="Times New Roman" w:hAnsi="Times New Roman"/>
          </w:rPr>
          <w:t xml:space="preserve"> </w:t>
        </w:r>
      </w:ins>
      <w:ins w:id="298" w:author="Ram Shrestha" w:date="2013-11-12T19:28:00Z">
        <w:r>
          <w:rPr>
            <w:rFonts w:ascii="Times New Roman" w:hAnsi="Times New Roman"/>
          </w:rPr>
          <w:t>score</w:t>
        </w:r>
      </w:ins>
      <w:ins w:id="299" w:author="Ram Shrestha" w:date="2013-11-12T19:19:00Z">
        <w:r>
          <w:rPr>
            <w:rFonts w:ascii="Times New Roman" w:hAnsi="Times New Roman"/>
          </w:rPr>
          <w:t xml:space="preserve"> </w:t>
        </w:r>
      </w:ins>
      <w:r w:rsidR="00857A1E">
        <w:rPr>
          <w:rFonts w:ascii="Times New Roman" w:hAnsi="Times New Roman"/>
        </w:rPr>
        <w:t xml:space="preserve">is </w:t>
      </w:r>
      <w:ins w:id="300" w:author="Ram Shrestha" w:date="2013-11-12T19:29:00Z">
        <w:r>
          <w:rPr>
            <w:rFonts w:ascii="Times New Roman" w:hAnsi="Times New Roman"/>
          </w:rPr>
          <w:t>20.</w:t>
        </w:r>
      </w:ins>
    </w:p>
    <w:p w:rsidR="001036CB" w:rsidRDefault="001036CB" w:rsidP="001036CB">
      <w:pPr>
        <w:pStyle w:val="ListParagraph"/>
        <w:numPr>
          <w:ilvl w:val="0"/>
          <w:numId w:val="27"/>
          <w:ins w:id="301" w:author="Ram Shrestha" w:date="2013-11-12T19:29:00Z"/>
        </w:numPr>
        <w:spacing w:line="480" w:lineRule="auto"/>
        <w:jc w:val="both"/>
        <w:rPr>
          <w:ins w:id="302" w:author="Ram Shrestha" w:date="2013-11-12T19:31:00Z"/>
          <w:rFonts w:ascii="Times New Roman" w:hAnsi="Times New Roman"/>
        </w:rPr>
      </w:pPr>
      <w:ins w:id="303" w:author="Ram Shrestha" w:date="2013-11-12T19:29:00Z">
        <w:r>
          <w:rPr>
            <w:rFonts w:ascii="Times New Roman" w:hAnsi="Times New Roman"/>
          </w:rPr>
          <w:t>Minimum read length: This is the minimum length</w:t>
        </w:r>
      </w:ins>
      <w:r w:rsidR="00857A1E">
        <w:rPr>
          <w:rFonts w:ascii="Times New Roman" w:hAnsi="Times New Roman"/>
        </w:rPr>
        <w:t>, counted</w:t>
      </w:r>
      <w:ins w:id="304" w:author="Ram Shrestha" w:date="2013-11-12T19:29:00Z">
        <w:r>
          <w:rPr>
            <w:rFonts w:ascii="Times New Roman" w:hAnsi="Times New Roman"/>
          </w:rPr>
          <w:t xml:space="preserve"> </w:t>
        </w:r>
      </w:ins>
      <w:ins w:id="305" w:author="Ram Shrestha" w:date="2013-11-12T19:30:00Z">
        <w:r>
          <w:rPr>
            <w:rFonts w:ascii="Times New Roman" w:hAnsi="Times New Roman"/>
          </w:rPr>
          <w:t>in base pairs</w:t>
        </w:r>
      </w:ins>
      <w:r w:rsidR="00857A1E">
        <w:rPr>
          <w:rFonts w:ascii="Times New Roman" w:hAnsi="Times New Roman"/>
        </w:rPr>
        <w:t>,</w:t>
      </w:r>
      <w:ins w:id="306" w:author="Ram Shrestha" w:date="2013-11-12T19:30:00Z">
        <w:r>
          <w:rPr>
            <w:rFonts w:ascii="Times New Roman" w:hAnsi="Times New Roman"/>
          </w:rPr>
          <w:t xml:space="preserve"> </w:t>
        </w:r>
      </w:ins>
      <w:ins w:id="307" w:author="Ram Shrestha" w:date="2013-11-12T19:29:00Z">
        <w:r>
          <w:rPr>
            <w:rFonts w:ascii="Times New Roman" w:hAnsi="Times New Roman"/>
          </w:rPr>
          <w:t xml:space="preserve">required </w:t>
        </w:r>
      </w:ins>
      <w:ins w:id="308" w:author="Ram Shrestha" w:date="2013-11-12T19:30:00Z">
        <w:r>
          <w:rPr>
            <w:rFonts w:ascii="Times New Roman" w:hAnsi="Times New Roman"/>
          </w:rPr>
          <w:t xml:space="preserve">for a sequence read </w:t>
        </w:r>
      </w:ins>
      <w:r w:rsidR="00857A1E">
        <w:rPr>
          <w:rFonts w:ascii="Times New Roman" w:hAnsi="Times New Roman"/>
        </w:rPr>
        <w:t xml:space="preserve">in order </w:t>
      </w:r>
      <w:ins w:id="309" w:author="Ram Shrestha" w:date="2013-11-12T19:30:00Z">
        <w:r>
          <w:rPr>
            <w:rFonts w:ascii="Times New Roman" w:hAnsi="Times New Roman"/>
          </w:rPr>
          <w:t>for further analysis</w:t>
        </w:r>
      </w:ins>
      <w:r w:rsidR="00857A1E">
        <w:rPr>
          <w:rFonts w:ascii="Times New Roman" w:hAnsi="Times New Roman"/>
        </w:rPr>
        <w:t xml:space="preserve"> to take place. </w:t>
      </w:r>
      <w:ins w:id="310" w:author="Ram Shrestha" w:date="2013-11-12T19:30:00Z">
        <w:r>
          <w:rPr>
            <w:rFonts w:ascii="Times New Roman" w:hAnsi="Times New Roman"/>
          </w:rPr>
          <w:t xml:space="preserve"> </w:t>
        </w:r>
      </w:ins>
      <w:r w:rsidR="00857A1E">
        <w:rPr>
          <w:rFonts w:ascii="Times New Roman" w:hAnsi="Times New Roman"/>
        </w:rPr>
        <w:t>If a sequence does not meet the minimum read length cutoff, it</w:t>
      </w:r>
      <w:ins w:id="311" w:author="Ram Shrestha" w:date="2013-11-12T19:30:00Z">
        <w:r>
          <w:rPr>
            <w:rFonts w:ascii="Times New Roman" w:hAnsi="Times New Roman"/>
          </w:rPr>
          <w:t xml:space="preserve"> is removed.</w:t>
        </w:r>
      </w:ins>
      <w:ins w:id="312" w:author="Ram Shrestha" w:date="2013-11-12T19:31:00Z">
        <w:r>
          <w:rPr>
            <w:rFonts w:ascii="Times New Roman" w:hAnsi="Times New Roman"/>
          </w:rPr>
          <w:t xml:space="preserve"> The default minimum read length is 50 base pairs.</w:t>
        </w:r>
      </w:ins>
    </w:p>
    <w:p w:rsidR="001036CB" w:rsidRDefault="001036CB" w:rsidP="001036CB">
      <w:pPr>
        <w:pStyle w:val="ListParagraph"/>
        <w:numPr>
          <w:ilvl w:val="0"/>
          <w:numId w:val="27"/>
          <w:ins w:id="313" w:author="Ram Shrestha" w:date="2013-11-12T19:31:00Z"/>
        </w:numPr>
        <w:spacing w:line="480" w:lineRule="auto"/>
        <w:jc w:val="both"/>
        <w:rPr>
          <w:ins w:id="314" w:author="Ram Shrestha" w:date="2013-11-12T19:35:00Z"/>
          <w:rFonts w:ascii="Times New Roman" w:hAnsi="Times New Roman"/>
        </w:rPr>
      </w:pPr>
      <w:ins w:id="315" w:author="Ram Shrestha" w:date="2013-11-12T19:31:00Z">
        <w:r>
          <w:rPr>
            <w:rFonts w:ascii="Times New Roman" w:hAnsi="Times New Roman"/>
          </w:rPr>
          <w:t xml:space="preserve">Mode of trimming: </w:t>
        </w:r>
      </w:ins>
      <w:ins w:id="316" w:author="Ram Shrestha" w:date="2013-11-12T19:35:00Z">
        <w:r>
          <w:rPr>
            <w:rFonts w:ascii="Times New Roman" w:hAnsi="Times New Roman"/>
          </w:rPr>
          <w:t>Users can set two modes of trimming</w:t>
        </w:r>
      </w:ins>
      <w:r w:rsidR="00857A1E">
        <w:rPr>
          <w:rFonts w:ascii="Times New Roman" w:hAnsi="Times New Roman"/>
        </w:rPr>
        <w:t>, which are</w:t>
      </w:r>
      <w:ins w:id="317" w:author="Ram Shrestha" w:date="2013-11-12T19:35:00Z">
        <w:r>
          <w:rPr>
            <w:rFonts w:ascii="Times New Roman" w:hAnsi="Times New Roman"/>
          </w:rPr>
          <w:t xml:space="preserve"> a) trimming from 3’ end</w:t>
        </w:r>
      </w:ins>
      <w:r w:rsidR="00857A1E">
        <w:rPr>
          <w:rFonts w:ascii="Times New Roman" w:hAnsi="Times New Roman"/>
        </w:rPr>
        <w:t>, or</w:t>
      </w:r>
      <w:ins w:id="318" w:author="Ram Shrestha" w:date="2013-11-12T19:35:00Z">
        <w:r>
          <w:rPr>
            <w:rFonts w:ascii="Times New Roman" w:hAnsi="Times New Roman"/>
          </w:rPr>
          <w:t xml:space="preserve"> b) trimming from 5’ and 3’ ends</w:t>
        </w:r>
      </w:ins>
      <w:r w:rsidR="00857A1E">
        <w:rPr>
          <w:rFonts w:ascii="Times New Roman" w:hAnsi="Times New Roman"/>
        </w:rPr>
        <w:t>.</w:t>
      </w:r>
    </w:p>
    <w:p w:rsidR="001036CB" w:rsidRDefault="001036CB" w:rsidP="001036CB">
      <w:pPr>
        <w:numPr>
          <w:ins w:id="319" w:author="Ram Shrestha" w:date="2013-11-12T19:36:00Z"/>
        </w:numPr>
        <w:spacing w:line="480" w:lineRule="auto"/>
        <w:jc w:val="both"/>
        <w:rPr>
          <w:ins w:id="320" w:author="Ram Shrestha" w:date="2013-11-12T19:36:00Z"/>
          <w:rFonts w:ascii="Times New Roman" w:hAnsi="Times New Roman"/>
        </w:rPr>
      </w:pPr>
    </w:p>
    <w:p w:rsidR="001036CB" w:rsidRDefault="001036CB" w:rsidP="001036CB">
      <w:pPr>
        <w:spacing w:line="480" w:lineRule="auto"/>
        <w:jc w:val="both"/>
        <w:rPr>
          <w:rFonts w:ascii="Times New Roman" w:hAnsi="Times New Roman"/>
        </w:rPr>
      </w:pPr>
      <w:ins w:id="321" w:author="Ram Shrestha" w:date="2013-11-12T19:36:00Z">
        <w:r>
          <w:rPr>
            <w:rFonts w:ascii="Times New Roman" w:hAnsi="Times New Roman"/>
          </w:rPr>
          <w:t>4.2.3.2: Demultiplex parameters</w:t>
        </w:r>
      </w:ins>
    </w:p>
    <w:p w:rsidR="0002480B" w:rsidRPr="004C721C" w:rsidRDefault="0002480B" w:rsidP="001036CB">
      <w:pPr>
        <w:spacing w:line="480" w:lineRule="auto"/>
        <w:jc w:val="both"/>
        <w:rPr>
          <w:rFonts w:ascii="Times New Roman" w:hAnsi="Times New Roman"/>
          <w:rPrChange w:id="322" w:author="Ram Shrestha" w:date="2013-11-12T19:36:00Z">
            <w:rPr/>
          </w:rPrChange>
        </w:rPr>
      </w:pPr>
      <w:r>
        <w:rPr>
          <w:rFonts w:ascii="Times New Roman" w:hAnsi="Times New Roman"/>
        </w:rPr>
        <w:t xml:space="preserve">The demultiplex parameters refer to </w:t>
      </w:r>
      <w:del w:id="323" w:author="Ram Shrestha" w:date="2013-11-21T19:34:00Z">
        <w:r w:rsidDel="005C1772">
          <w:rPr>
            <w:rFonts w:ascii="Times New Roman" w:hAnsi="Times New Roman"/>
          </w:rPr>
          <w:delText xml:space="preserve">…….. and …… </w:delText>
        </w:r>
      </w:del>
      <w:r>
        <w:rPr>
          <w:rFonts w:ascii="Times New Roman" w:hAnsi="Times New Roman"/>
        </w:rPr>
        <w:t>primer and MID tolerance, as well as the key sequence length.</w:t>
      </w:r>
    </w:p>
    <w:p w:rsidR="00000000" w:rsidRDefault="001036CB">
      <w:pPr>
        <w:pStyle w:val="ListParagraph"/>
        <w:numPr>
          <w:ilvl w:val="0"/>
          <w:numId w:val="14"/>
          <w:ins w:id="324" w:author="Unknown"/>
        </w:numPr>
        <w:spacing w:line="480" w:lineRule="auto"/>
        <w:jc w:val="both"/>
        <w:rPr>
          <w:ins w:id="325" w:author="Ram Shrestha" w:date="2013-11-12T20:21:00Z"/>
          <w:rFonts w:ascii="Times New Roman" w:hAnsi="Times New Roman"/>
          <w:rPrChange w:id="326" w:author="Ram Shrestha" w:date="2013-11-12T20:38:00Z">
            <w:rPr>
              <w:ins w:id="327" w:author="Ram Shrestha" w:date="2013-11-12T20:21:00Z"/>
            </w:rPr>
          </w:rPrChange>
        </w:rPr>
        <w:pPrChange w:id="328" w:author="Ram Shrestha" w:date="2013-11-12T20:38:00Z">
          <w:pPr>
            <w:pStyle w:val="ListParagraph"/>
            <w:spacing w:line="480" w:lineRule="auto"/>
            <w:ind w:left="0"/>
            <w:jc w:val="both"/>
          </w:pPr>
        </w:pPrChange>
      </w:pPr>
      <w:ins w:id="329" w:author="Ram Shrestha" w:date="2013-11-12T20:21:00Z">
        <w:r w:rsidRPr="007A05F8">
          <w:rPr>
            <w:rFonts w:ascii="Times New Roman" w:hAnsi="Times New Roman"/>
          </w:rPr>
          <w:t xml:space="preserve">Primer </w:t>
        </w:r>
      </w:ins>
      <w:ins w:id="330" w:author="Ram Shrestha" w:date="2013-11-12T20:22:00Z">
        <w:r w:rsidRPr="007A05F8">
          <w:rPr>
            <w:rFonts w:ascii="Times New Roman" w:hAnsi="Times New Roman"/>
          </w:rPr>
          <w:t>tolerance</w:t>
        </w:r>
      </w:ins>
      <w:r w:rsidR="0002480B">
        <w:rPr>
          <w:rFonts w:ascii="Times New Roman" w:hAnsi="Times New Roman"/>
        </w:rPr>
        <w:t xml:space="preserve"> refers to the</w:t>
      </w:r>
      <w:ins w:id="331" w:author="Ram Shrestha" w:date="2013-11-12T20:21:00Z">
        <w:r w:rsidRPr="007A05F8">
          <w:rPr>
            <w:rFonts w:ascii="Times New Roman" w:hAnsi="Times New Roman"/>
          </w:rPr>
          <w:t xml:space="preserve"> number of nucleotide mismatches between </w:t>
        </w:r>
      </w:ins>
      <w:r w:rsidR="0002480B">
        <w:rPr>
          <w:rFonts w:ascii="Times New Roman" w:hAnsi="Times New Roman"/>
        </w:rPr>
        <w:t xml:space="preserve">the </w:t>
      </w:r>
      <w:ins w:id="332" w:author="Ram Shrestha" w:date="2013-11-12T20:26:00Z">
        <w:r w:rsidRPr="007A05F8">
          <w:rPr>
            <w:rFonts w:ascii="Times New Roman" w:hAnsi="Times New Roman"/>
          </w:rPr>
          <w:t>user-supplied</w:t>
        </w:r>
      </w:ins>
      <w:ins w:id="333" w:author="Ram Shrestha" w:date="2013-11-12T20:21:00Z">
        <w:r w:rsidRPr="007A05F8">
          <w:rPr>
            <w:rFonts w:ascii="Times New Roman" w:hAnsi="Times New Roman"/>
          </w:rPr>
          <w:t xml:space="preserve"> primer and the primer in </w:t>
        </w:r>
      </w:ins>
      <w:ins w:id="334" w:author="Ram Shrestha" w:date="2013-11-12T20:26:00Z">
        <w:r w:rsidRPr="007A05F8">
          <w:rPr>
            <w:rFonts w:ascii="Times New Roman" w:hAnsi="Times New Roman"/>
          </w:rPr>
          <w:t>a</w:t>
        </w:r>
      </w:ins>
      <w:ins w:id="335" w:author="Ram Shrestha" w:date="2013-11-12T20:21:00Z">
        <w:r w:rsidRPr="007A05F8">
          <w:rPr>
            <w:rFonts w:ascii="Times New Roman" w:hAnsi="Times New Roman"/>
          </w:rPr>
          <w:t xml:space="preserve"> sequence read.</w:t>
        </w:r>
      </w:ins>
      <w:ins w:id="336" w:author="Ram Shrestha" w:date="2013-11-12T20:22:00Z">
        <w:r w:rsidRPr="007A05F8">
          <w:rPr>
            <w:rFonts w:ascii="Times New Roman" w:hAnsi="Times New Roman"/>
          </w:rPr>
          <w:t xml:space="preserve"> </w:t>
        </w:r>
      </w:ins>
      <w:ins w:id="337" w:author="Ram Shrestha" w:date="2013-11-12T20:23:00Z">
        <w:r w:rsidRPr="007A05F8">
          <w:rPr>
            <w:rFonts w:ascii="Times New Roman" w:hAnsi="Times New Roman"/>
          </w:rPr>
          <w:t xml:space="preserve">For an amplicon of a </w:t>
        </w:r>
      </w:ins>
      <w:ins w:id="338" w:author="Ram Shrestha" w:date="2013-11-12T20:24:00Z">
        <w:r w:rsidRPr="007A05F8">
          <w:rPr>
            <w:rFonts w:ascii="Times New Roman" w:hAnsi="Times New Roman"/>
          </w:rPr>
          <w:t>sequence</w:t>
        </w:r>
      </w:ins>
      <w:ins w:id="339" w:author="Ram Shrestha" w:date="2013-11-12T20:23:00Z">
        <w:r w:rsidRPr="007A05F8">
          <w:rPr>
            <w:rFonts w:ascii="Times New Roman" w:hAnsi="Times New Roman"/>
          </w:rPr>
          <w:t xml:space="preserve"> </w:t>
        </w:r>
      </w:ins>
      <w:ins w:id="340" w:author="Ram Shrestha" w:date="2013-11-12T20:24:00Z">
        <w:r w:rsidRPr="007A05F8">
          <w:rPr>
            <w:rFonts w:ascii="Times New Roman" w:hAnsi="Times New Roman"/>
          </w:rPr>
          <w:t xml:space="preserve">to be identified, a primer has to appear in the sequence. But due to sequencing errors, the primers may not appear exactly as </w:t>
        </w:r>
      </w:ins>
      <w:ins w:id="341" w:author="Ram Shrestha" w:date="2013-11-12T20:26:00Z">
        <w:r w:rsidRPr="007A05F8">
          <w:rPr>
            <w:rFonts w:ascii="Times New Roman" w:hAnsi="Times New Roman"/>
          </w:rPr>
          <w:t xml:space="preserve">supplied </w:t>
        </w:r>
      </w:ins>
      <w:ins w:id="342" w:author="Ram Shrestha" w:date="2013-11-12T20:24:00Z">
        <w:r w:rsidRPr="007A05F8">
          <w:rPr>
            <w:rFonts w:ascii="Times New Roman" w:hAnsi="Times New Roman"/>
          </w:rPr>
          <w:t xml:space="preserve">in the primer file. </w:t>
        </w:r>
      </w:ins>
      <w:ins w:id="343" w:author="Ram Shrestha" w:date="2013-11-12T20:26:00Z">
        <w:r w:rsidRPr="007A05F8">
          <w:rPr>
            <w:rFonts w:ascii="Times New Roman" w:hAnsi="Times New Roman"/>
          </w:rPr>
          <w:t xml:space="preserve"> The primer tolerance allows </w:t>
        </w:r>
      </w:ins>
      <w:ins w:id="344" w:author="Ram Shrestha" w:date="2013-11-12T20:28:00Z">
        <w:r w:rsidRPr="007A05F8">
          <w:rPr>
            <w:rFonts w:ascii="Times New Roman" w:hAnsi="Times New Roman"/>
          </w:rPr>
          <w:t xml:space="preserve">the amplicon of the </w:t>
        </w:r>
      </w:ins>
      <w:ins w:id="345" w:author="Ram Shrestha" w:date="2013-11-13T22:26:00Z">
        <w:r w:rsidRPr="007A05F8">
          <w:rPr>
            <w:rFonts w:ascii="Times New Roman" w:hAnsi="Times New Roman"/>
          </w:rPr>
          <w:t>sequence</w:t>
        </w:r>
      </w:ins>
      <w:ins w:id="346" w:author="Ram Shrestha" w:date="2013-11-12T20:28:00Z">
        <w:r w:rsidRPr="007A05F8">
          <w:rPr>
            <w:rFonts w:ascii="Times New Roman" w:hAnsi="Times New Roman"/>
          </w:rPr>
          <w:t xml:space="preserve"> to be </w:t>
        </w:r>
      </w:ins>
      <w:ins w:id="347" w:author="Ram Shrestha" w:date="2013-11-13T22:27:00Z">
        <w:r>
          <w:rPr>
            <w:rFonts w:ascii="Times New Roman" w:hAnsi="Times New Roman"/>
          </w:rPr>
          <w:t>identified</w:t>
        </w:r>
      </w:ins>
      <w:ins w:id="348" w:author="Ram Shrestha" w:date="2013-11-12T20:28:00Z">
        <w:r w:rsidRPr="007A05F8">
          <w:rPr>
            <w:rFonts w:ascii="Times New Roman" w:hAnsi="Times New Roman"/>
          </w:rPr>
          <w:t xml:space="preserve"> although there are some errors</w:t>
        </w:r>
      </w:ins>
      <w:r w:rsidR="0002480B">
        <w:rPr>
          <w:rFonts w:ascii="Times New Roman" w:hAnsi="Times New Roman"/>
        </w:rPr>
        <w:t>,</w:t>
      </w:r>
      <w:ins w:id="349" w:author="Ram Shrestha" w:date="2013-11-12T20:28:00Z">
        <w:r w:rsidRPr="007A05F8">
          <w:rPr>
            <w:rFonts w:ascii="Times New Roman" w:hAnsi="Times New Roman"/>
          </w:rPr>
          <w:t xml:space="preserve"> less</w:t>
        </w:r>
      </w:ins>
      <w:ins w:id="350" w:author="Ram Shrestha" w:date="2013-11-13T22:28:00Z">
        <w:r>
          <w:rPr>
            <w:rFonts w:ascii="Times New Roman" w:hAnsi="Times New Roman"/>
          </w:rPr>
          <w:t xml:space="preserve"> or equal to</w:t>
        </w:r>
      </w:ins>
      <w:r w:rsidR="0002480B">
        <w:rPr>
          <w:rFonts w:ascii="Times New Roman" w:hAnsi="Times New Roman"/>
        </w:rPr>
        <w:t>, the</w:t>
      </w:r>
      <w:ins w:id="351" w:author="Ram Shrestha" w:date="2013-11-12T20:28:00Z">
        <w:r>
          <w:rPr>
            <w:rFonts w:ascii="Times New Roman" w:hAnsi="Times New Roman"/>
          </w:rPr>
          <w:t xml:space="preserve"> </w:t>
        </w:r>
        <w:r w:rsidRPr="007A05F8">
          <w:rPr>
            <w:rFonts w:ascii="Times New Roman" w:hAnsi="Times New Roman"/>
          </w:rPr>
          <w:t xml:space="preserve">primer tolerance. </w:t>
        </w:r>
      </w:ins>
      <w:ins w:id="352" w:author="Ram Shrestha" w:date="2013-11-12T20:21:00Z">
        <w:r w:rsidRPr="007A05F8">
          <w:rPr>
            <w:rFonts w:ascii="Times New Roman" w:hAnsi="Times New Roman"/>
          </w:rPr>
          <w:t>The default primer tolerance is 3</w:t>
        </w:r>
      </w:ins>
      <w:ins w:id="353" w:author="Ram Shrestha" w:date="2013-11-13T22:28:00Z">
        <w:r>
          <w:rPr>
            <w:rFonts w:ascii="Times New Roman" w:hAnsi="Times New Roman"/>
          </w:rPr>
          <w:t>.</w:t>
        </w:r>
      </w:ins>
      <w:ins w:id="354" w:author="Ram Shrestha" w:date="2013-11-14T23:19:00Z">
        <w:r w:rsidR="003D1338">
          <w:rPr>
            <w:rFonts w:ascii="Times New Roman" w:hAnsi="Times New Roman"/>
          </w:rPr>
          <w:t xml:space="preserve"> </w:t>
        </w:r>
      </w:ins>
    </w:p>
    <w:p w:rsidR="001036CB" w:rsidRPr="005A2BB0" w:rsidRDefault="001036CB" w:rsidP="001036CB">
      <w:pPr>
        <w:pStyle w:val="ListParagraph"/>
        <w:numPr>
          <w:ilvl w:val="0"/>
          <w:numId w:val="14"/>
          <w:ins w:id="355" w:author="Ram Shrestha" w:date="2013-11-12T20:44:00Z"/>
        </w:numPr>
        <w:spacing w:line="480" w:lineRule="auto"/>
        <w:jc w:val="both"/>
        <w:rPr>
          <w:ins w:id="356" w:author="Ram Shrestha" w:date="2013-11-12T20:44:00Z"/>
          <w:rFonts w:ascii="Times New Roman" w:hAnsi="Times New Roman"/>
        </w:rPr>
      </w:pPr>
      <w:ins w:id="357" w:author="Ram Shrestha" w:date="2013-11-12T20:38:00Z">
        <w:r w:rsidRPr="005A2BB0">
          <w:rPr>
            <w:rFonts w:ascii="Times New Roman" w:hAnsi="Times New Roman"/>
          </w:rPr>
          <w:t xml:space="preserve">MID </w:t>
        </w:r>
      </w:ins>
      <w:ins w:id="358" w:author="Ram Shrestha" w:date="2013-11-12T20:43:00Z">
        <w:r w:rsidRPr="005A2BB0">
          <w:rPr>
            <w:rFonts w:ascii="Times New Roman" w:hAnsi="Times New Roman"/>
          </w:rPr>
          <w:t>tolerance</w:t>
        </w:r>
      </w:ins>
      <w:r w:rsidR="0002480B">
        <w:rPr>
          <w:rFonts w:ascii="Times New Roman" w:hAnsi="Times New Roman"/>
        </w:rPr>
        <w:t xml:space="preserve"> refers to the</w:t>
      </w:r>
      <w:ins w:id="359" w:author="Ram Shrestha" w:date="2013-11-12T20:38:00Z">
        <w:r w:rsidRPr="005A2BB0">
          <w:rPr>
            <w:rFonts w:ascii="Times New Roman" w:hAnsi="Times New Roman"/>
          </w:rPr>
          <w:t xml:space="preserve"> </w:t>
        </w:r>
      </w:ins>
      <w:del w:id="360" w:author="Ram Shrestha" w:date="2013-11-12T20:39:00Z">
        <w:r w:rsidRPr="005A2BB0" w:rsidDel="007A05F8">
          <w:rPr>
            <w:rFonts w:ascii="Times New Roman" w:hAnsi="Times New Roman"/>
          </w:rPr>
          <w:delText>N</w:delText>
        </w:r>
      </w:del>
      <w:ins w:id="361" w:author="Ram Shrestha" w:date="2013-11-12T20:39:00Z">
        <w:r w:rsidRPr="005A2BB0">
          <w:rPr>
            <w:rFonts w:ascii="Times New Roman" w:hAnsi="Times New Roman"/>
          </w:rPr>
          <w:t>n</w:t>
        </w:r>
      </w:ins>
      <w:r w:rsidRPr="005A2BB0">
        <w:rPr>
          <w:rFonts w:ascii="Times New Roman" w:hAnsi="Times New Roman"/>
        </w:rPr>
        <w:t xml:space="preserve">umber of nucleotide mismatches between </w:t>
      </w:r>
      <w:r w:rsidR="0002480B">
        <w:rPr>
          <w:rFonts w:ascii="Times New Roman" w:hAnsi="Times New Roman"/>
        </w:rPr>
        <w:t xml:space="preserve">the </w:t>
      </w:r>
      <w:r w:rsidRPr="005A2BB0">
        <w:rPr>
          <w:rFonts w:ascii="Times New Roman" w:hAnsi="Times New Roman"/>
        </w:rPr>
        <w:t xml:space="preserve">user supplied MID and </w:t>
      </w:r>
      <w:r w:rsidR="0002480B">
        <w:rPr>
          <w:rFonts w:ascii="Times New Roman" w:hAnsi="Times New Roman"/>
        </w:rPr>
        <w:t xml:space="preserve">the </w:t>
      </w:r>
      <w:r w:rsidRPr="005A2BB0">
        <w:rPr>
          <w:rFonts w:ascii="Times New Roman" w:hAnsi="Times New Roman"/>
        </w:rPr>
        <w:t>MID in sequence read</w:t>
      </w:r>
      <w:del w:id="362" w:author="Ram Shrestha" w:date="2013-11-12T20:39:00Z">
        <w:r w:rsidRPr="005A2BB0" w:rsidDel="007A05F8">
          <w:rPr>
            <w:rFonts w:ascii="Times New Roman" w:hAnsi="Times New Roman"/>
          </w:rPr>
          <w:delText>, which is described as MID tolerance</w:delText>
        </w:r>
      </w:del>
      <w:r w:rsidRPr="005A2BB0">
        <w:rPr>
          <w:rFonts w:ascii="Times New Roman" w:hAnsi="Times New Roman"/>
        </w:rPr>
        <w:t>.</w:t>
      </w:r>
      <w:ins w:id="363" w:author="Ram Shrestha" w:date="2013-11-12T20:40:00Z">
        <w:r w:rsidRPr="005A2BB0">
          <w:rPr>
            <w:rFonts w:ascii="Times New Roman" w:hAnsi="Times New Roman"/>
          </w:rPr>
          <w:t xml:space="preserve"> </w:t>
        </w:r>
      </w:ins>
      <w:r w:rsidR="0002480B">
        <w:rPr>
          <w:rFonts w:ascii="Times New Roman" w:hAnsi="Times New Roman"/>
        </w:rPr>
        <w:t>Similar to the</w:t>
      </w:r>
      <w:ins w:id="364" w:author="Ram Shrestha" w:date="2013-11-12T20:40:00Z">
        <w:r w:rsidRPr="005A2BB0">
          <w:rPr>
            <w:rFonts w:ascii="Times New Roman" w:hAnsi="Times New Roman"/>
          </w:rPr>
          <w:t xml:space="preserve"> primer tolerance, some errors in </w:t>
        </w:r>
      </w:ins>
      <w:r w:rsidR="0002480B">
        <w:rPr>
          <w:rFonts w:ascii="Times New Roman" w:hAnsi="Times New Roman"/>
        </w:rPr>
        <w:t xml:space="preserve">an </w:t>
      </w:r>
      <w:ins w:id="365" w:author="Ram Shrestha" w:date="2013-11-12T20:40:00Z">
        <w:r w:rsidRPr="005A2BB0">
          <w:rPr>
            <w:rFonts w:ascii="Times New Roman" w:hAnsi="Times New Roman"/>
          </w:rPr>
          <w:t xml:space="preserve">MID </w:t>
        </w:r>
      </w:ins>
      <w:ins w:id="366" w:author="Ram Shrestha" w:date="2013-11-12T22:35:00Z">
        <w:r w:rsidRPr="005A2BB0">
          <w:rPr>
            <w:rFonts w:ascii="Times New Roman" w:hAnsi="Times New Roman"/>
          </w:rPr>
          <w:t>sequence</w:t>
        </w:r>
      </w:ins>
      <w:ins w:id="367" w:author="Ram Shrestha" w:date="2013-11-12T20:40:00Z">
        <w:r w:rsidRPr="005A2BB0">
          <w:rPr>
            <w:rFonts w:ascii="Times New Roman" w:hAnsi="Times New Roman"/>
          </w:rPr>
          <w:t xml:space="preserve"> can </w:t>
        </w:r>
      </w:ins>
      <w:r w:rsidR="0002480B">
        <w:rPr>
          <w:rFonts w:ascii="Times New Roman" w:hAnsi="Times New Roman"/>
        </w:rPr>
        <w:t>be tolerated</w:t>
      </w:r>
      <w:ins w:id="368" w:author="Ram Shrestha" w:date="2013-11-12T20:41:00Z">
        <w:r w:rsidRPr="005A2BB0">
          <w:rPr>
            <w:rFonts w:ascii="Times New Roman" w:hAnsi="Times New Roman"/>
          </w:rPr>
          <w:t xml:space="preserve">. </w:t>
        </w:r>
      </w:ins>
      <w:r w:rsidRPr="005A2BB0">
        <w:rPr>
          <w:rFonts w:ascii="Times New Roman" w:hAnsi="Times New Roman"/>
        </w:rPr>
        <w:t xml:space="preserve"> The default MID tolerance is 2</w:t>
      </w:r>
      <w:ins w:id="369" w:author="Ram Shrestha" w:date="2013-11-13T22:31:00Z">
        <w:r>
          <w:rPr>
            <w:rFonts w:ascii="Times New Roman" w:hAnsi="Times New Roman"/>
          </w:rPr>
          <w:t>.</w:t>
        </w:r>
      </w:ins>
      <w:ins w:id="370" w:author="Ram Shrestha" w:date="2013-11-12T20:42:00Z">
        <w:r w:rsidRPr="005A2BB0">
          <w:rPr>
            <w:rFonts w:ascii="Times New Roman" w:hAnsi="Times New Roman"/>
          </w:rPr>
          <w:t xml:space="preserve"> </w:t>
        </w:r>
      </w:ins>
    </w:p>
    <w:p w:rsidR="001036CB" w:rsidRDefault="001036CB" w:rsidP="001036CB">
      <w:pPr>
        <w:pStyle w:val="ListParagraph"/>
        <w:numPr>
          <w:ilvl w:val="0"/>
          <w:numId w:val="14"/>
          <w:ins w:id="371" w:author="Ram Shrestha" w:date="2013-11-12T20:44:00Z"/>
        </w:numPr>
        <w:spacing w:line="480" w:lineRule="auto"/>
        <w:jc w:val="both"/>
        <w:rPr>
          <w:ins w:id="372" w:author="Ram Shrestha" w:date="2013-11-13T10:02:00Z"/>
          <w:rFonts w:ascii="Times New Roman" w:hAnsi="Times New Roman"/>
        </w:rPr>
      </w:pPr>
      <w:ins w:id="373" w:author="Ram Shrestha" w:date="2013-11-12T20:44:00Z">
        <w:r w:rsidRPr="005A2BB0">
          <w:rPr>
            <w:rFonts w:ascii="Times New Roman" w:hAnsi="Times New Roman"/>
          </w:rPr>
          <w:t xml:space="preserve">Key sequence length: </w:t>
        </w:r>
      </w:ins>
      <w:r w:rsidR="0002480B">
        <w:rPr>
          <w:rFonts w:ascii="Times New Roman" w:hAnsi="Times New Roman"/>
        </w:rPr>
        <w:t>This</w:t>
      </w:r>
      <w:ins w:id="374" w:author="Ram Shrestha" w:date="2013-11-12T20:45:00Z">
        <w:r w:rsidRPr="005A2BB0">
          <w:rPr>
            <w:rFonts w:ascii="Times New Roman" w:hAnsi="Times New Roman"/>
          </w:rPr>
          <w:t xml:space="preserve"> is usually </w:t>
        </w:r>
      </w:ins>
      <w:r w:rsidR="0002480B">
        <w:rPr>
          <w:rFonts w:ascii="Times New Roman" w:hAnsi="Times New Roman"/>
        </w:rPr>
        <w:t>a</w:t>
      </w:r>
      <w:ins w:id="375" w:author="Ram Shrestha" w:date="2013-11-12T20:46:00Z">
        <w:r w:rsidRPr="005A2BB0">
          <w:rPr>
            <w:rFonts w:ascii="Times New Roman" w:hAnsi="Times New Roman"/>
          </w:rPr>
          <w:t xml:space="preserve"> </w:t>
        </w:r>
      </w:ins>
      <w:ins w:id="376" w:author="Ram Shrestha" w:date="2013-11-12T20:45:00Z">
        <w:r w:rsidRPr="005A2BB0">
          <w:rPr>
            <w:rFonts w:ascii="Times New Roman" w:hAnsi="Times New Roman"/>
          </w:rPr>
          <w:t>nucleotide</w:t>
        </w:r>
      </w:ins>
      <w:del w:id="377" w:author="Ram Shrestha" w:date="2013-11-12T20:42:00Z">
        <w:r w:rsidRPr="005A2BB0" w:rsidDel="007A05F8">
          <w:rPr>
            <w:rFonts w:ascii="Times New Roman" w:hAnsi="Times New Roman"/>
          </w:rPr>
          <w:delText>.</w:delText>
        </w:r>
      </w:del>
      <w:ins w:id="378" w:author="Ram Shrestha" w:date="2013-11-12T20:46:00Z">
        <w:r w:rsidRPr="005A2BB0">
          <w:rPr>
            <w:rFonts w:ascii="Times New Roman" w:hAnsi="Times New Roman"/>
          </w:rPr>
          <w:t xml:space="preserve"> sequence </w:t>
        </w:r>
      </w:ins>
      <w:r w:rsidR="0002480B">
        <w:rPr>
          <w:rFonts w:ascii="Times New Roman" w:hAnsi="Times New Roman"/>
        </w:rPr>
        <w:t xml:space="preserve">of 4 unique bases </w:t>
      </w:r>
      <w:ins w:id="379" w:author="Ram Shrestha" w:date="2013-11-12T20:46:00Z">
        <w:r w:rsidRPr="005A2BB0">
          <w:rPr>
            <w:rFonts w:ascii="Times New Roman" w:hAnsi="Times New Roman"/>
          </w:rPr>
          <w:t xml:space="preserve">at the 5’ end of a raw sequence read. </w:t>
        </w:r>
      </w:ins>
      <w:r w:rsidR="0002480B">
        <w:rPr>
          <w:rFonts w:ascii="Times New Roman" w:hAnsi="Times New Roman"/>
        </w:rPr>
        <w:t>The k</w:t>
      </w:r>
      <w:ins w:id="380" w:author="Ram Shrestha" w:date="2013-11-12T20:48:00Z">
        <w:r w:rsidRPr="005A2BB0">
          <w:rPr>
            <w:rFonts w:ascii="Times New Roman" w:hAnsi="Times New Roman"/>
          </w:rPr>
          <w:t xml:space="preserve">ey </w:t>
        </w:r>
      </w:ins>
      <w:ins w:id="381" w:author="Ram Shrestha" w:date="2013-11-12T20:51:00Z">
        <w:r w:rsidRPr="005A2BB0">
          <w:rPr>
            <w:rFonts w:ascii="Times New Roman" w:hAnsi="Times New Roman"/>
          </w:rPr>
          <w:t>sequence is not a part of sequence reads and is</w:t>
        </w:r>
      </w:ins>
      <w:ins w:id="382" w:author="Ram Shrestha" w:date="2013-11-12T20:48:00Z">
        <w:r w:rsidRPr="005A2BB0">
          <w:rPr>
            <w:rFonts w:ascii="Times New Roman" w:hAnsi="Times New Roman"/>
          </w:rPr>
          <w:t xml:space="preserve"> removed</w:t>
        </w:r>
      </w:ins>
      <w:ins w:id="383" w:author="Ram Shrestha" w:date="2013-11-12T20:51:00Z">
        <w:r>
          <w:rPr>
            <w:rFonts w:ascii="Times New Roman" w:hAnsi="Times New Roman"/>
          </w:rPr>
          <w:t xml:space="preserve">. The default value is 4. </w:t>
        </w:r>
      </w:ins>
      <w:ins w:id="384" w:author="Ram Shrestha" w:date="2013-11-12T20:52:00Z">
        <w:r w:rsidRPr="005A2BB0">
          <w:rPr>
            <w:rFonts w:ascii="Times New Roman" w:hAnsi="Times New Roman"/>
          </w:rPr>
          <w:t>If no key sequence is present in se</w:t>
        </w:r>
        <w:r>
          <w:rPr>
            <w:rFonts w:ascii="Times New Roman" w:hAnsi="Times New Roman"/>
          </w:rPr>
          <w:t>quence reads</w:t>
        </w:r>
        <w:proofErr w:type="gramStart"/>
        <w:r>
          <w:rPr>
            <w:rFonts w:ascii="Times New Roman" w:hAnsi="Times New Roman"/>
          </w:rPr>
          <w:t>,</w:t>
        </w:r>
        <w:proofErr w:type="gramEnd"/>
        <w:r>
          <w:rPr>
            <w:rFonts w:ascii="Times New Roman" w:hAnsi="Times New Roman"/>
          </w:rPr>
          <w:t xml:space="preserve"> </w:t>
        </w:r>
      </w:ins>
      <w:r w:rsidR="0002480B">
        <w:rPr>
          <w:rFonts w:ascii="Times New Roman" w:hAnsi="Times New Roman"/>
        </w:rPr>
        <w:t>a</w:t>
      </w:r>
      <w:ins w:id="385" w:author="Ram Shrestha" w:date="2013-11-12T20:52:00Z">
        <w:r>
          <w:rPr>
            <w:rFonts w:ascii="Times New Roman" w:hAnsi="Times New Roman"/>
          </w:rPr>
          <w:t xml:space="preserve"> value</w:t>
        </w:r>
      </w:ins>
      <w:r w:rsidR="0002480B">
        <w:rPr>
          <w:rFonts w:ascii="Times New Roman" w:hAnsi="Times New Roman"/>
        </w:rPr>
        <w:t xml:space="preserve"> of</w:t>
      </w:r>
      <w:ins w:id="386" w:author="Ram Shrestha" w:date="2013-11-12T20:52:00Z">
        <w:r>
          <w:rPr>
            <w:rFonts w:ascii="Times New Roman" w:hAnsi="Times New Roman"/>
          </w:rPr>
          <w:t xml:space="preserve"> </w:t>
        </w:r>
        <w:r w:rsidRPr="005A2BB0">
          <w:rPr>
            <w:rFonts w:ascii="Times New Roman" w:hAnsi="Times New Roman"/>
          </w:rPr>
          <w:t>zero</w:t>
        </w:r>
      </w:ins>
      <w:ins w:id="387" w:author="Ram Shrestha" w:date="2013-11-13T22:31:00Z">
        <w:r>
          <w:rPr>
            <w:rFonts w:ascii="Times New Roman" w:hAnsi="Times New Roman"/>
          </w:rPr>
          <w:t xml:space="preserve"> must be supplied</w:t>
        </w:r>
      </w:ins>
      <w:ins w:id="388" w:author="Ram Shrestha" w:date="2013-11-12T20:52:00Z">
        <w:r>
          <w:rPr>
            <w:rFonts w:ascii="Times New Roman" w:hAnsi="Times New Roman"/>
          </w:rPr>
          <w:t>.</w:t>
        </w:r>
      </w:ins>
    </w:p>
    <w:p w:rsidR="00000000" w:rsidRDefault="00913437">
      <w:pPr>
        <w:numPr>
          <w:ins w:id="389" w:author="Ram Shrestha" w:date="2013-11-13T10:02:00Z"/>
        </w:numPr>
        <w:spacing w:line="480" w:lineRule="auto"/>
        <w:jc w:val="both"/>
        <w:rPr>
          <w:rFonts w:ascii="Times New Roman" w:hAnsi="Times New Roman"/>
          <w:rPrChange w:id="390" w:author="Ram Shrestha" w:date="2013-11-13T10:02:00Z">
            <w:rPr/>
          </w:rPrChange>
        </w:rPr>
        <w:pPrChange w:id="391" w:author="Ram Shrestha" w:date="2013-11-13T10:02:00Z">
          <w:pPr>
            <w:pStyle w:val="ListParagraph"/>
            <w:spacing w:line="480" w:lineRule="auto"/>
            <w:ind w:left="0"/>
            <w:jc w:val="both"/>
          </w:pPr>
        </w:pPrChange>
      </w:pPr>
    </w:p>
    <w:p w:rsidR="001036CB" w:rsidRPr="007D1E5B" w:rsidRDefault="001036CB" w:rsidP="001036CB">
      <w:pPr>
        <w:pStyle w:val="Heading3"/>
        <w:numPr>
          <w:ins w:id="392" w:author="Ram Shrestha" w:date="2013-11-12T20:53:00Z"/>
        </w:numPr>
        <w:spacing w:line="480" w:lineRule="auto"/>
        <w:rPr>
          <w:ins w:id="393" w:author="Ram Shrestha" w:date="2013-11-12T20:53:00Z"/>
        </w:rPr>
      </w:pPr>
      <w:ins w:id="394" w:author="Ram Shrestha" w:date="2013-11-12T20:53:00Z">
        <w:r w:rsidRPr="007D1E5B">
          <w:t>4.2.</w:t>
        </w:r>
        <w:r>
          <w:t>3</w:t>
        </w:r>
        <w:r w:rsidRPr="007D1E5B">
          <w:t xml:space="preserve"> Development and processing of data using Seq2Res</w:t>
        </w:r>
      </w:ins>
    </w:p>
    <w:p w:rsidR="001036CB" w:rsidDel="00D17FD5" w:rsidRDefault="001036CB" w:rsidP="001036CB">
      <w:pPr>
        <w:pStyle w:val="ListParagraph"/>
        <w:numPr>
          <w:ilvl w:val="0"/>
          <w:numId w:val="14"/>
          <w:numberingChange w:id="395" w:author="Ram Shrestha" w:date="2013-11-12T13:00:00Z" w:original="%1:2:3:)"/>
        </w:numPr>
        <w:spacing w:line="480" w:lineRule="auto"/>
        <w:jc w:val="both"/>
        <w:rPr>
          <w:del w:id="396" w:author="Ram Shrestha" w:date="2013-11-12T20:21:00Z"/>
          <w:rFonts w:ascii="Times New Roman" w:hAnsi="Times New Roman"/>
        </w:rPr>
      </w:pPr>
      <w:del w:id="397" w:author="Ram Shrestha" w:date="2013-11-12T20:21:00Z">
        <w:r w:rsidDel="00D17FD5">
          <w:rPr>
            <w:rFonts w:ascii="Times New Roman" w:hAnsi="Times New Roman"/>
          </w:rPr>
          <w:delText>N</w:delText>
        </w:r>
        <w:r w:rsidRPr="00887644" w:rsidDel="00D17FD5">
          <w:rPr>
            <w:rFonts w:ascii="Times New Roman" w:hAnsi="Times New Roman"/>
          </w:rPr>
          <w:delText>umber of nucleotide mismatches between user supplied primer and the primer in the sequence read, which is described as primer tolerance</w:delText>
        </w:r>
        <w:r w:rsidDel="00D17FD5">
          <w:rPr>
            <w:rFonts w:ascii="Times New Roman" w:hAnsi="Times New Roman"/>
          </w:rPr>
          <w:delText>. The default primer tolerance is 3.</w:delText>
        </w:r>
      </w:del>
    </w:p>
    <w:p w:rsidR="001036CB" w:rsidDel="007A05F8" w:rsidRDefault="001036CB" w:rsidP="001036CB">
      <w:pPr>
        <w:pStyle w:val="ListParagraph"/>
        <w:numPr>
          <w:ilvl w:val="0"/>
          <w:numId w:val="14"/>
          <w:numberingChange w:id="398" w:author="Ram Shrestha" w:date="2013-11-12T13:00:00Z" w:original="%1:3:3:)"/>
        </w:numPr>
        <w:spacing w:line="480" w:lineRule="auto"/>
        <w:jc w:val="both"/>
        <w:rPr>
          <w:del w:id="399" w:author="Ram Shrestha" w:date="2013-11-12T20:43:00Z"/>
          <w:rFonts w:ascii="Times New Roman" w:hAnsi="Times New Roman"/>
        </w:rPr>
      </w:pPr>
      <w:del w:id="400" w:author="Ram Shrestha" w:date="2013-11-12T20:21:00Z">
        <w:r w:rsidRPr="00887644" w:rsidDel="00D17FD5">
          <w:rPr>
            <w:rFonts w:ascii="Times New Roman" w:hAnsi="Times New Roman"/>
          </w:rPr>
          <w:delText xml:space="preserve"> </w:delText>
        </w:r>
      </w:del>
      <w:del w:id="401" w:author="Ram Shrestha" w:date="2013-11-12T20:43:00Z">
        <w:r w:rsidRPr="00887644" w:rsidDel="007A05F8">
          <w:rPr>
            <w:rFonts w:ascii="Times New Roman" w:hAnsi="Times New Roman"/>
          </w:rPr>
          <w:delText xml:space="preserve">Quality control parameters </w:delText>
        </w:r>
        <w:r w:rsidDel="007A05F8">
          <w:rPr>
            <w:rFonts w:ascii="Times New Roman" w:hAnsi="Times New Roman"/>
          </w:rPr>
          <w:delText>for raw data processing.</w:delText>
        </w:r>
      </w:del>
    </w:p>
    <w:p w:rsidR="001036CB" w:rsidDel="00B071D0" w:rsidRDefault="001036CB" w:rsidP="001036CB">
      <w:pPr>
        <w:spacing w:line="480" w:lineRule="auto"/>
        <w:jc w:val="both"/>
        <w:rPr>
          <w:del w:id="402" w:author="Ram Shrestha" w:date="2013-11-12T20:53:00Z"/>
          <w:rFonts w:ascii="Times New Roman" w:hAnsi="Times New Roman"/>
        </w:rPr>
      </w:pPr>
    </w:p>
    <w:p w:rsidR="001036CB" w:rsidRDefault="001036CB" w:rsidP="001036CB">
      <w:pPr>
        <w:numPr>
          <w:ins w:id="403" w:author="Ram Shrestha" w:date="2013-11-12T20:53:00Z"/>
        </w:numPr>
        <w:spacing w:line="480" w:lineRule="auto"/>
        <w:jc w:val="both"/>
        <w:rPr>
          <w:ins w:id="404" w:author="Ram Shrestha" w:date="2013-11-12T20:53:00Z"/>
          <w:rFonts w:ascii="Times New Roman" w:hAnsi="Times New Roman"/>
        </w:rPr>
      </w:pPr>
    </w:p>
    <w:p w:rsidR="001036CB" w:rsidRDefault="001036CB" w:rsidP="001036CB">
      <w:pPr>
        <w:spacing w:line="480" w:lineRule="auto"/>
        <w:jc w:val="both"/>
        <w:rPr>
          <w:rFonts w:ascii="Times New Roman" w:hAnsi="Times New Roman"/>
        </w:rPr>
      </w:pPr>
      <w:r>
        <w:rPr>
          <w:rFonts w:ascii="Times New Roman" w:hAnsi="Times New Roman"/>
        </w:rPr>
        <w:t>The steps undertaken by e</w:t>
      </w:r>
      <w:r w:rsidRPr="00887644">
        <w:rPr>
          <w:rFonts w:ascii="Times New Roman" w:hAnsi="Times New Roman"/>
        </w:rPr>
        <w:t xml:space="preserve">ach </w:t>
      </w:r>
      <w:r>
        <w:rPr>
          <w:rFonts w:ascii="Times New Roman" w:hAnsi="Times New Roman"/>
        </w:rPr>
        <w:t xml:space="preserve">module of </w:t>
      </w:r>
      <w:r w:rsidRPr="00887644">
        <w:rPr>
          <w:rFonts w:ascii="Times New Roman" w:hAnsi="Times New Roman"/>
        </w:rPr>
        <w:t xml:space="preserve">Seq2Res </w:t>
      </w:r>
      <w:r>
        <w:rPr>
          <w:rFonts w:ascii="Times New Roman" w:hAnsi="Times New Roman"/>
        </w:rPr>
        <w:t>are described below.  The output of each module serves as the input for the next one and, thus, makes for easy swapping/replacement of modules in future versions</w:t>
      </w:r>
      <w:ins w:id="405" w:author="Ram Shrestha" w:date="2013-11-13T16:19:00Z">
        <w:r>
          <w:rPr>
            <w:rFonts w:ascii="Times New Roman" w:hAnsi="Times New Roman"/>
          </w:rPr>
          <w:t xml:space="preserve"> (</w:t>
        </w:r>
        <w:r w:rsidR="001B72DC" w:rsidRPr="001B72DC">
          <w:rPr>
            <w:rFonts w:ascii="Times New Roman" w:hAnsi="Times New Roman"/>
            <w:b/>
            <w:rPrChange w:id="406" w:author="Ram Shrestha" w:date="2013-11-13T16:20:00Z">
              <w:rPr>
                <w:rFonts w:ascii="Times New Roman" w:hAnsi="Times New Roman"/>
              </w:rPr>
            </w:rPrChange>
          </w:rPr>
          <w:t>Figure 4.3</w:t>
        </w:r>
        <w:r>
          <w:rPr>
            <w:rFonts w:ascii="Times New Roman" w:hAnsi="Times New Roman"/>
          </w:rPr>
          <w:t>)</w:t>
        </w:r>
      </w:ins>
      <w:r>
        <w:rPr>
          <w:rFonts w:ascii="Times New Roman" w:hAnsi="Times New Roman"/>
        </w:rPr>
        <w:t>.</w:t>
      </w:r>
    </w:p>
    <w:p w:rsidR="001036CB" w:rsidRPr="00887644" w:rsidRDefault="001036CB" w:rsidP="001036CB">
      <w:pPr>
        <w:spacing w:line="480" w:lineRule="auto"/>
        <w:jc w:val="both"/>
        <w:rPr>
          <w:rFonts w:ascii="Times New Roman" w:hAnsi="Times New Roman"/>
        </w:rPr>
      </w:pPr>
    </w:p>
    <w:p w:rsidR="001036CB" w:rsidRPr="00E03A7F" w:rsidRDefault="0002480B" w:rsidP="001036CB">
      <w:pPr>
        <w:pStyle w:val="ListParagraph"/>
        <w:numPr>
          <w:ilvl w:val="0"/>
          <w:numId w:val="3"/>
        </w:numPr>
        <w:spacing w:line="480" w:lineRule="auto"/>
        <w:jc w:val="both"/>
        <w:rPr>
          <w:rFonts w:ascii="Times New Roman" w:hAnsi="Times New Roman"/>
          <w:b/>
        </w:rPr>
      </w:pPr>
      <w:r>
        <w:rPr>
          <w:rFonts w:ascii="Times New Roman" w:hAnsi="Times New Roman"/>
          <w:b/>
        </w:rPr>
        <w:t>Pre-processing of submitted files</w:t>
      </w:r>
    </w:p>
    <w:p w:rsidR="001036CB" w:rsidRDefault="00B661E9" w:rsidP="001036CB">
      <w:pPr>
        <w:spacing w:line="480" w:lineRule="auto"/>
        <w:jc w:val="both"/>
        <w:rPr>
          <w:rFonts w:ascii="Times New Roman" w:hAnsi="Times New Roman"/>
        </w:rPr>
      </w:pPr>
      <w:del w:id="407" w:author="Ram Shrestha" w:date="2013-11-20T18:10:00Z">
        <w:r w:rsidRPr="00B661E9">
          <w:rPr>
            <w:rFonts w:ascii="Times New Roman" w:hAnsi="Times New Roman"/>
          </w:rPr>
          <w:delText xml:space="preserve">Raw sequence data can be uploaded in one of the three different sequence file formats to the pipeline: a Standard Flowgram Format (SFF) file generated by Roche/454 HTS platform, a FASTQ file, or a combination of FASTA and QUAL files. </w:delText>
        </w:r>
      </w:del>
      <w:r w:rsidRPr="00B661E9">
        <w:rPr>
          <w:rFonts w:ascii="Times New Roman" w:hAnsi="Times New Roman"/>
        </w:rPr>
        <w:t xml:space="preserve">Depending on the input file, Seq2Res may need pre-processing conversion of the file. Since the subsequent steps in the Seq2Res pipeline work only with FASTQ files, the other </w:t>
      </w:r>
      <w:r w:rsidR="001036CB" w:rsidRPr="00B02821">
        <w:rPr>
          <w:rFonts w:ascii="Times New Roman" w:hAnsi="Times New Roman"/>
        </w:rPr>
        <w:t>formats are converted to FASTQ</w:t>
      </w:r>
      <w:r w:rsidR="001036CB">
        <w:rPr>
          <w:rFonts w:ascii="Times New Roman" w:hAnsi="Times New Roman"/>
        </w:rPr>
        <w:t xml:space="preserve"> format</w:t>
      </w:r>
      <w:r w:rsidR="001036CB" w:rsidRPr="00B02821">
        <w:rPr>
          <w:rFonts w:ascii="Times New Roman" w:hAnsi="Times New Roman"/>
        </w:rPr>
        <w:t xml:space="preserve"> during the pre-processing</w:t>
      </w:r>
      <w:r w:rsidR="001036CB">
        <w:rPr>
          <w:rFonts w:ascii="Times New Roman" w:hAnsi="Times New Roman"/>
        </w:rPr>
        <w:t>.</w:t>
      </w:r>
      <w:r w:rsidR="001036CB" w:rsidRPr="00B02821">
        <w:rPr>
          <w:rFonts w:ascii="Times New Roman" w:hAnsi="Times New Roman"/>
        </w:rPr>
        <w:t xml:space="preserve"> </w:t>
      </w:r>
      <w:r w:rsidR="001036CB">
        <w:rPr>
          <w:rFonts w:ascii="Times New Roman" w:hAnsi="Times New Roman"/>
        </w:rPr>
        <w:t xml:space="preserve"> A</w:t>
      </w:r>
      <w:r w:rsidR="001036CB" w:rsidRPr="00B02821">
        <w:rPr>
          <w:rFonts w:ascii="Times New Roman" w:hAnsi="Times New Roman"/>
        </w:rPr>
        <w:t xml:space="preserve">n SFF file is converted to a FASTQ file with a tool called </w:t>
      </w:r>
      <w:proofErr w:type="spellStart"/>
      <w:r w:rsidR="001036CB" w:rsidRPr="00B02821">
        <w:rPr>
          <w:rFonts w:ascii="Times New Roman" w:hAnsi="Times New Roman"/>
        </w:rPr>
        <w:t>sff_extractor</w:t>
      </w:r>
      <w:proofErr w:type="spellEnd"/>
      <w:r w:rsidR="001036CB" w:rsidRPr="00B02821">
        <w:rPr>
          <w:rFonts w:ascii="Times New Roman" w:hAnsi="Times New Roman"/>
        </w:rPr>
        <w:t xml:space="preserve"> (</w:t>
      </w:r>
      <w:hyperlink r:id="rId6" w:history="1">
        <w:r w:rsidR="001036CB" w:rsidRPr="00B02821">
          <w:rPr>
            <w:rStyle w:val="Hyperlink"/>
            <w:rFonts w:ascii="Times New Roman" w:hAnsi="Times New Roman"/>
          </w:rPr>
          <w:t>http://bioinf.comav.upv.es/sff_extract/index.htm</w:t>
        </w:r>
      </w:hyperlink>
      <w:r w:rsidR="001036CB" w:rsidRPr="00B02821">
        <w:rPr>
          <w:rFonts w:ascii="Times New Roman" w:hAnsi="Times New Roman"/>
        </w:rPr>
        <w:t>)</w:t>
      </w:r>
      <w:r w:rsidR="001036CB">
        <w:rPr>
          <w:rFonts w:ascii="Times New Roman" w:hAnsi="Times New Roman"/>
        </w:rPr>
        <w:t xml:space="preserve"> while </w:t>
      </w:r>
      <w:r w:rsidR="001036CB" w:rsidRPr="00B02821">
        <w:rPr>
          <w:rFonts w:ascii="Times New Roman" w:hAnsi="Times New Roman"/>
        </w:rPr>
        <w:t xml:space="preserve">a FASTA file with </w:t>
      </w:r>
      <w:r w:rsidR="001036CB">
        <w:rPr>
          <w:rFonts w:ascii="Times New Roman" w:hAnsi="Times New Roman"/>
        </w:rPr>
        <w:t xml:space="preserve">a </w:t>
      </w:r>
      <w:r w:rsidR="001036CB" w:rsidRPr="00B02821">
        <w:rPr>
          <w:rFonts w:ascii="Times New Roman" w:hAnsi="Times New Roman"/>
        </w:rPr>
        <w:t>paired quality scores file is merged to a FASTQ file</w:t>
      </w:r>
      <w:r w:rsidR="001036CB">
        <w:rPr>
          <w:rFonts w:ascii="Times New Roman" w:hAnsi="Times New Roman"/>
        </w:rPr>
        <w:t>.</w:t>
      </w:r>
    </w:p>
    <w:p w:rsidR="001036CB" w:rsidRDefault="001036CB" w:rsidP="001036CB">
      <w:pPr>
        <w:spacing w:line="480" w:lineRule="auto"/>
        <w:contextualSpacing/>
        <w:jc w:val="both"/>
        <w:rPr>
          <w:rFonts w:ascii="Times New Roman" w:hAnsi="Times New Roman"/>
        </w:rPr>
      </w:pPr>
    </w:p>
    <w:p w:rsidR="001036CB" w:rsidRPr="00860F06" w:rsidRDefault="001036CB" w:rsidP="001036CB">
      <w:pPr>
        <w:pStyle w:val="ListParagraph"/>
        <w:numPr>
          <w:ilvl w:val="0"/>
          <w:numId w:val="3"/>
        </w:numPr>
        <w:spacing w:line="480" w:lineRule="auto"/>
        <w:jc w:val="both"/>
        <w:rPr>
          <w:rFonts w:ascii="Times New Roman" w:hAnsi="Times New Roman"/>
          <w:b/>
        </w:rPr>
      </w:pPr>
      <w:del w:id="408" w:author="Ram Shrestha" w:date="2013-11-13T08:23:00Z">
        <w:r w:rsidRPr="00860F06" w:rsidDel="00107AA8">
          <w:rPr>
            <w:rFonts w:ascii="Times New Roman" w:hAnsi="Times New Roman"/>
            <w:b/>
          </w:rPr>
          <w:delText xml:space="preserve">Preprocessing of </w:delText>
        </w:r>
      </w:del>
      <w:del w:id="409" w:author="Ram Shrestha" w:date="2013-11-12T20:57:00Z">
        <w:r w:rsidDel="00A87865">
          <w:rPr>
            <w:rFonts w:ascii="Times New Roman" w:hAnsi="Times New Roman"/>
            <w:b/>
          </w:rPr>
          <w:delText>MID and Primer</w:delText>
        </w:r>
        <w:r w:rsidRPr="00860F06" w:rsidDel="00A87865">
          <w:rPr>
            <w:rFonts w:ascii="Times New Roman" w:hAnsi="Times New Roman"/>
            <w:b/>
          </w:rPr>
          <w:delText xml:space="preserve"> file</w:delText>
        </w:r>
        <w:r w:rsidDel="00A87865">
          <w:rPr>
            <w:rFonts w:ascii="Times New Roman" w:hAnsi="Times New Roman"/>
            <w:b/>
          </w:rPr>
          <w:delText>s</w:delText>
        </w:r>
      </w:del>
      <w:ins w:id="410" w:author="Ram Shrestha" w:date="2013-11-13T08:23:00Z">
        <w:r>
          <w:rPr>
            <w:rFonts w:ascii="Times New Roman" w:hAnsi="Times New Roman"/>
            <w:b/>
          </w:rPr>
          <w:t>Processing optimal full length positions</w:t>
        </w:r>
      </w:ins>
    </w:p>
    <w:p w:rsidR="001036CB" w:rsidRPr="007C21B7" w:rsidRDefault="001036CB" w:rsidP="001036CB">
      <w:pPr>
        <w:pStyle w:val="ListParagraph"/>
        <w:spacing w:line="480" w:lineRule="auto"/>
        <w:ind w:left="0"/>
        <w:jc w:val="both"/>
        <w:rPr>
          <w:rFonts w:ascii="Times New Roman" w:hAnsi="Times New Roman"/>
        </w:rPr>
      </w:pPr>
      <w:del w:id="411" w:author="Ram Shrestha" w:date="2013-11-12T20:57:00Z">
        <w:r w:rsidDel="00B071D0">
          <w:rPr>
            <w:rFonts w:ascii="Times New Roman" w:hAnsi="Times New Roman"/>
          </w:rPr>
          <w:delText xml:space="preserve">Seq2Res reads the tab delimited MID sequences and the sample names from the MID file and stores the list of paired sample name and its corresponding MID sequence. Seq2Res also reads the tab-delimited primer file containing the name of amplicons, primers (forward and reverse primers), the start and end nucleotide positions of amplicons </w:delText>
        </w:r>
      </w:del>
      <w:del w:id="412" w:author="Ram Shrestha" w:date="2013-11-12T20:55:00Z">
        <w:r w:rsidDel="00B071D0">
          <w:rPr>
            <w:rFonts w:ascii="Times New Roman" w:hAnsi="Times New Roman"/>
          </w:rPr>
          <w:delText>(</w:delText>
        </w:r>
        <w:r w:rsidRPr="0059192A" w:rsidDel="00B071D0">
          <w:rPr>
            <w:rFonts w:ascii="Times New Roman" w:hAnsi="Times New Roman"/>
            <w:b/>
          </w:rPr>
          <w:delText>Figure 4.3 step 3</w:delText>
        </w:r>
        <w:r w:rsidDel="00B071D0">
          <w:rPr>
            <w:rFonts w:ascii="Times New Roman" w:hAnsi="Times New Roman"/>
          </w:rPr>
          <w:delText>)</w:delText>
        </w:r>
      </w:del>
      <w:del w:id="413" w:author="Ram Shrestha" w:date="2013-11-12T20:57:00Z">
        <w:r w:rsidDel="00B071D0">
          <w:rPr>
            <w:rFonts w:ascii="Times New Roman" w:hAnsi="Times New Roman"/>
          </w:rPr>
          <w:delText xml:space="preserve">. Seq2Res stores the amplicon names associating with its primers and start-end positions. </w:delText>
        </w:r>
      </w:del>
      <w:del w:id="414" w:author="Ram Shrestha" w:date="2013-11-13T08:23:00Z">
        <w:r w:rsidDel="00107AA8">
          <w:rPr>
            <w:rFonts w:ascii="Times New Roman" w:hAnsi="Times New Roman"/>
          </w:rPr>
          <w:delText>From t</w:delText>
        </w:r>
      </w:del>
      <w:ins w:id="415" w:author="Ram Shrestha" w:date="2013-11-13T08:23:00Z">
        <w:r>
          <w:rPr>
            <w:rFonts w:ascii="Times New Roman" w:hAnsi="Times New Roman"/>
          </w:rPr>
          <w:t>T</w:t>
        </w:r>
      </w:ins>
      <w:r>
        <w:rPr>
          <w:rFonts w:ascii="Times New Roman" w:hAnsi="Times New Roman"/>
        </w:rPr>
        <w:t>he start and end nucleotide positions</w:t>
      </w:r>
      <w:ins w:id="416" w:author="Ram Shrestha" w:date="2013-11-13T08:23:00Z">
        <w:r>
          <w:rPr>
            <w:rFonts w:ascii="Times New Roman" w:hAnsi="Times New Roman"/>
          </w:rPr>
          <w:t xml:space="preserve"> </w:t>
        </w:r>
      </w:ins>
      <w:ins w:id="417" w:author="Ram Shrestha" w:date="2013-11-13T08:24:00Z">
        <w:r>
          <w:rPr>
            <w:rFonts w:ascii="Times New Roman" w:hAnsi="Times New Roman"/>
          </w:rPr>
          <w:t>that defines the full length of</w:t>
        </w:r>
      </w:ins>
      <w:ins w:id="418" w:author="Ram Shrestha" w:date="2013-11-13T08:23:00Z">
        <w:r>
          <w:rPr>
            <w:rFonts w:ascii="Times New Roman" w:hAnsi="Times New Roman"/>
          </w:rPr>
          <w:t xml:space="preserve"> the amplicons are supplied in </w:t>
        </w:r>
      </w:ins>
      <w:r w:rsidR="0002480B">
        <w:rPr>
          <w:rFonts w:ascii="Times New Roman" w:hAnsi="Times New Roman"/>
        </w:rPr>
        <w:t xml:space="preserve">the </w:t>
      </w:r>
      <w:ins w:id="419" w:author="Ram Shrestha" w:date="2013-11-13T08:23:00Z">
        <w:r>
          <w:rPr>
            <w:rFonts w:ascii="Times New Roman" w:hAnsi="Times New Roman"/>
          </w:rPr>
          <w:t>primer file</w:t>
        </w:r>
      </w:ins>
      <w:ins w:id="420" w:author="Ram Shrestha" w:date="2013-11-13T08:24:00Z">
        <w:r>
          <w:rPr>
            <w:rFonts w:ascii="Times New Roman" w:hAnsi="Times New Roman"/>
          </w:rPr>
          <w:t>.</w:t>
        </w:r>
      </w:ins>
      <w:r>
        <w:rPr>
          <w:rFonts w:ascii="Times New Roman" w:hAnsi="Times New Roman"/>
        </w:rPr>
        <w:t xml:space="preserve"> Seq2Res processes </w:t>
      </w:r>
      <w:ins w:id="421" w:author="Ram Shrestha" w:date="2013-11-13T08:28:00Z">
        <w:r>
          <w:rPr>
            <w:rFonts w:ascii="Times New Roman" w:hAnsi="Times New Roman"/>
          </w:rPr>
          <w:t>the</w:t>
        </w:r>
      </w:ins>
      <w:r w:rsidR="0002480B">
        <w:rPr>
          <w:rFonts w:ascii="Times New Roman" w:hAnsi="Times New Roman"/>
        </w:rPr>
        <w:t xml:space="preserve">se supplied </w:t>
      </w:r>
      <w:ins w:id="422" w:author="Ram Shrestha" w:date="2013-11-13T08:28:00Z">
        <w:r>
          <w:rPr>
            <w:rFonts w:ascii="Times New Roman" w:hAnsi="Times New Roman"/>
          </w:rPr>
          <w:t>position</w:t>
        </w:r>
      </w:ins>
      <w:r w:rsidR="0002480B">
        <w:rPr>
          <w:rFonts w:ascii="Times New Roman" w:hAnsi="Times New Roman"/>
        </w:rPr>
        <w:t>s</w:t>
      </w:r>
      <w:ins w:id="423" w:author="Ram Shrestha" w:date="2013-11-13T08:28:00Z">
        <w:r>
          <w:rPr>
            <w:rFonts w:ascii="Times New Roman" w:hAnsi="Times New Roman"/>
          </w:rPr>
          <w:t xml:space="preserve"> </w:t>
        </w:r>
      </w:ins>
      <w:r>
        <w:rPr>
          <w:rFonts w:ascii="Times New Roman" w:hAnsi="Times New Roman"/>
        </w:rPr>
        <w:t xml:space="preserve">to </w:t>
      </w:r>
      <w:r w:rsidR="0002480B">
        <w:rPr>
          <w:rFonts w:ascii="Times New Roman" w:hAnsi="Times New Roman"/>
        </w:rPr>
        <w:t xml:space="preserve">associate </w:t>
      </w:r>
      <w:r>
        <w:rPr>
          <w:rFonts w:ascii="Times New Roman" w:hAnsi="Times New Roman"/>
        </w:rPr>
        <w:t>the start and end codon positions</w:t>
      </w:r>
      <w:r w:rsidR="0002480B">
        <w:rPr>
          <w:rFonts w:ascii="Times New Roman" w:hAnsi="Times New Roman"/>
        </w:rPr>
        <w:t xml:space="preserve"> with</w:t>
      </w:r>
      <w:r>
        <w:rPr>
          <w:rFonts w:ascii="Times New Roman" w:hAnsi="Times New Roman"/>
        </w:rPr>
        <w:t xml:space="preserve"> the standard HIV </w:t>
      </w:r>
      <w:proofErr w:type="spellStart"/>
      <w:r w:rsidRPr="00486A23">
        <w:rPr>
          <w:rFonts w:ascii="Times New Roman" w:hAnsi="Times New Roman"/>
          <w:i/>
        </w:rPr>
        <w:t>pol</w:t>
      </w:r>
      <w:proofErr w:type="spellEnd"/>
      <w:r>
        <w:rPr>
          <w:rFonts w:ascii="Times New Roman" w:hAnsi="Times New Roman"/>
        </w:rPr>
        <w:t xml:space="preserve"> reference sequence.</w:t>
      </w:r>
      <w:ins w:id="424" w:author="Ram Shrestha" w:date="2013-11-13T08:37:00Z">
        <w:r>
          <w:rPr>
            <w:rFonts w:ascii="Times New Roman" w:hAnsi="Times New Roman"/>
          </w:rPr>
          <w:t xml:space="preserve"> Because Seq2Res only counts the drug resistant codon position</w:t>
        </w:r>
      </w:ins>
      <w:ins w:id="425" w:author="Ram Shrestha" w:date="2013-11-13T08:38:00Z">
        <w:r>
          <w:rPr>
            <w:rFonts w:ascii="Times New Roman" w:hAnsi="Times New Roman"/>
          </w:rPr>
          <w:t>s</w:t>
        </w:r>
      </w:ins>
      <w:ins w:id="426" w:author="Ram Shrestha" w:date="2013-11-13T08:37:00Z">
        <w:r>
          <w:rPr>
            <w:rFonts w:ascii="Times New Roman" w:hAnsi="Times New Roman"/>
          </w:rPr>
          <w:t xml:space="preserve"> in the amplicons,</w:t>
        </w:r>
      </w:ins>
      <w:ins w:id="427" w:author="Ram Shrestha" w:date="2013-11-13T08:39:00Z">
        <w:r>
          <w:rPr>
            <w:rFonts w:ascii="Times New Roman" w:hAnsi="Times New Roman"/>
          </w:rPr>
          <w:t xml:space="preserve"> </w:t>
        </w:r>
      </w:ins>
      <w:ins w:id="428" w:author="Ram Shrestha" w:date="2013-11-13T22:35:00Z">
        <w:r>
          <w:rPr>
            <w:rFonts w:ascii="Times New Roman" w:hAnsi="Times New Roman"/>
          </w:rPr>
          <w:t xml:space="preserve">the </w:t>
        </w:r>
      </w:ins>
      <w:ins w:id="429" w:author="Ram Shrestha" w:date="2013-11-13T08:40:00Z">
        <w:r>
          <w:rPr>
            <w:rFonts w:ascii="Times New Roman" w:hAnsi="Times New Roman"/>
          </w:rPr>
          <w:t>start and end codon positions for full length are processed to find the first and last drug resistant codon positions in the amplicons (</w:t>
        </w:r>
      </w:ins>
      <w:ins w:id="430" w:author="Ram Shrestha" w:date="2013-11-13T08:41:00Z">
        <w:r w:rsidRPr="00C85E47">
          <w:rPr>
            <w:rFonts w:ascii="Times New Roman" w:hAnsi="Times New Roman"/>
            <w:b/>
          </w:rPr>
          <w:t>Figure 4.</w:t>
        </w:r>
        <w:r>
          <w:rPr>
            <w:rFonts w:ascii="Times New Roman" w:hAnsi="Times New Roman"/>
            <w:b/>
          </w:rPr>
          <w:t>4</w:t>
        </w:r>
      </w:ins>
      <w:ins w:id="431" w:author="Ram Shrestha" w:date="2013-11-13T08:40:00Z">
        <w:r>
          <w:rPr>
            <w:rFonts w:ascii="Times New Roman" w:hAnsi="Times New Roman"/>
          </w:rPr>
          <w:t>)</w:t>
        </w:r>
      </w:ins>
      <w:ins w:id="432" w:author="Ram Shrestha" w:date="2013-11-13T08:41:00Z">
        <w:r>
          <w:rPr>
            <w:rFonts w:ascii="Times New Roman" w:hAnsi="Times New Roman"/>
          </w:rPr>
          <w:t>.</w:t>
        </w:r>
      </w:ins>
      <w:ins w:id="433" w:author="Ram Shrestha" w:date="2013-11-13T08:39:00Z">
        <w:r>
          <w:rPr>
            <w:rFonts w:ascii="Times New Roman" w:hAnsi="Times New Roman"/>
          </w:rPr>
          <w:t xml:space="preserve"> </w:t>
        </w:r>
      </w:ins>
      <w:ins w:id="434" w:author="Ram Shrestha" w:date="2013-11-13T08:45:00Z">
        <w:r>
          <w:rPr>
            <w:rFonts w:ascii="Times New Roman" w:hAnsi="Times New Roman"/>
          </w:rPr>
          <w:t xml:space="preserve">The start and end codon positions for the amplicons are redefined by the first and last </w:t>
        </w:r>
      </w:ins>
      <w:ins w:id="435" w:author="Ram Shrestha" w:date="2013-11-20T18:11:00Z">
        <w:r w:rsidR="00656752">
          <w:rPr>
            <w:rFonts w:ascii="Times New Roman" w:hAnsi="Times New Roman"/>
          </w:rPr>
          <w:t xml:space="preserve">drug resistant </w:t>
        </w:r>
      </w:ins>
      <w:ins w:id="436" w:author="Ram Shrestha" w:date="2013-11-13T08:45:00Z">
        <w:r>
          <w:rPr>
            <w:rFonts w:ascii="Times New Roman" w:hAnsi="Times New Roman"/>
          </w:rPr>
          <w:t>codon positions</w:t>
        </w:r>
      </w:ins>
      <w:ins w:id="437" w:author="Ram Shrestha" w:date="2013-11-13T08:46:00Z">
        <w:r>
          <w:rPr>
            <w:rFonts w:ascii="Times New Roman" w:hAnsi="Times New Roman"/>
          </w:rPr>
          <w:t xml:space="preserve"> </w:t>
        </w:r>
      </w:ins>
      <w:ins w:id="438" w:author="Ram Shrestha" w:date="2013-11-13T22:36:00Z">
        <w:r>
          <w:rPr>
            <w:rFonts w:ascii="Times New Roman" w:hAnsi="Times New Roman"/>
          </w:rPr>
          <w:t>in</w:t>
        </w:r>
      </w:ins>
      <w:ins w:id="439" w:author="Ram Shrestha" w:date="2013-11-13T08:46:00Z">
        <w:r>
          <w:rPr>
            <w:rFonts w:ascii="Times New Roman" w:hAnsi="Times New Roman"/>
          </w:rPr>
          <w:t xml:space="preserve"> the amplicons respectively and this new start and end codon positions are </w:t>
        </w:r>
      </w:ins>
      <w:r w:rsidR="0002480B">
        <w:rPr>
          <w:rFonts w:ascii="Times New Roman" w:hAnsi="Times New Roman"/>
        </w:rPr>
        <w:t xml:space="preserve">defined as the </w:t>
      </w:r>
      <w:ins w:id="440" w:author="Ram Shrestha" w:date="2013-11-13T08:46:00Z">
        <w:r>
          <w:rPr>
            <w:rFonts w:ascii="Times New Roman" w:hAnsi="Times New Roman"/>
          </w:rPr>
          <w:t>optimal full-length positions.</w:t>
        </w:r>
      </w:ins>
      <w:ins w:id="441" w:author="Ram Shrestha" w:date="2013-11-13T08:53:00Z">
        <w:r>
          <w:rPr>
            <w:rFonts w:ascii="Times New Roman" w:hAnsi="Times New Roman"/>
          </w:rPr>
          <w:t xml:space="preserve"> Seq2Res considers </w:t>
        </w:r>
      </w:ins>
      <w:ins w:id="442" w:author="Ram Shrestha" w:date="2013-11-13T09:09:00Z">
        <w:r>
          <w:rPr>
            <w:rFonts w:ascii="Times New Roman" w:hAnsi="Times New Roman"/>
          </w:rPr>
          <w:t>all</w:t>
        </w:r>
      </w:ins>
      <w:ins w:id="443" w:author="Ram Shrestha" w:date="2013-11-13T08:53:00Z">
        <w:r>
          <w:rPr>
            <w:rFonts w:ascii="Times New Roman" w:hAnsi="Times New Roman"/>
          </w:rPr>
          <w:t xml:space="preserve"> the amplicon sequence reads covering optimal full-length positions for downstream analysis</w:t>
        </w:r>
      </w:ins>
      <w:del w:id="444" w:author="Ram Shrestha" w:date="2013-11-13T08:54:00Z">
        <w:r w:rsidDel="004C7252">
          <w:rPr>
            <w:rFonts w:ascii="Times New Roman" w:hAnsi="Times New Roman"/>
          </w:rPr>
          <w:delText xml:space="preserve"> On the basis of the start and end codon positions of each amplicon, Seq2Res again processes to find the first and the last DRM codon positions of the amplicons in the HIV </w:delText>
        </w:r>
        <w:r w:rsidRPr="00486A23" w:rsidDel="004C7252">
          <w:rPr>
            <w:rFonts w:ascii="Times New Roman" w:hAnsi="Times New Roman"/>
            <w:i/>
          </w:rPr>
          <w:delText>pol</w:delText>
        </w:r>
        <w:r w:rsidDel="004C7252">
          <w:rPr>
            <w:rFonts w:ascii="Times New Roman" w:hAnsi="Times New Roman"/>
          </w:rPr>
          <w:delText xml:space="preserve"> reference sequence. The amplicon size from the first and the last DRM codon positions is called the optimal coverage amplicon. Seq2Res now defines a sequence that has the first DRM position and ends at the last DRM position or beyond as the optimal coverage full-length sequence.</w:delText>
        </w:r>
      </w:del>
      <w:ins w:id="445" w:author="Ram Shrestha" w:date="2013-11-13T08:54:00Z">
        <w:r>
          <w:rPr>
            <w:rFonts w:ascii="Times New Roman" w:hAnsi="Times New Roman"/>
          </w:rPr>
          <w:t>.</w:t>
        </w:r>
      </w:ins>
      <w:ins w:id="446" w:author="Ram Shrestha" w:date="2013-11-13T09:10:00Z">
        <w:r>
          <w:rPr>
            <w:rFonts w:ascii="Times New Roman" w:hAnsi="Times New Roman"/>
          </w:rPr>
          <w:t xml:space="preserve"> This is a critical step as there may be </w:t>
        </w:r>
      </w:ins>
      <w:r w:rsidR="0002480B">
        <w:rPr>
          <w:rFonts w:ascii="Times New Roman" w:hAnsi="Times New Roman"/>
        </w:rPr>
        <w:t xml:space="preserve">a </w:t>
      </w:r>
      <w:ins w:id="447" w:author="Ram Shrestha" w:date="2013-11-13T09:10:00Z">
        <w:r>
          <w:rPr>
            <w:rFonts w:ascii="Times New Roman" w:hAnsi="Times New Roman"/>
          </w:rPr>
          <w:t xml:space="preserve">large number of sequence reads that are not full length </w:t>
        </w:r>
      </w:ins>
      <w:r w:rsidR="008A6800">
        <w:rPr>
          <w:rFonts w:ascii="Times New Roman" w:hAnsi="Times New Roman"/>
        </w:rPr>
        <w:t xml:space="preserve">according to the amplicon borders </w:t>
      </w:r>
      <w:ins w:id="448" w:author="Ram Shrestha" w:date="2013-11-13T09:10:00Z">
        <w:r>
          <w:rPr>
            <w:rFonts w:ascii="Times New Roman" w:hAnsi="Times New Roman"/>
          </w:rPr>
          <w:t xml:space="preserve">but </w:t>
        </w:r>
      </w:ins>
      <w:r w:rsidR="008A6800">
        <w:rPr>
          <w:rFonts w:ascii="Times New Roman" w:hAnsi="Times New Roman"/>
        </w:rPr>
        <w:t>satisfy the</w:t>
      </w:r>
      <w:ins w:id="449" w:author="Ram Shrestha" w:date="2013-11-13T09:10:00Z">
        <w:r>
          <w:rPr>
            <w:rFonts w:ascii="Times New Roman" w:hAnsi="Times New Roman"/>
          </w:rPr>
          <w:t xml:space="preserve"> optimal full-length</w:t>
        </w:r>
      </w:ins>
      <w:r w:rsidR="008A6800">
        <w:rPr>
          <w:rFonts w:ascii="Times New Roman" w:hAnsi="Times New Roman"/>
        </w:rPr>
        <w:t xml:space="preserve"> criteria</w:t>
      </w:r>
      <w:ins w:id="450" w:author="Ram Shrestha" w:date="2013-11-13T09:10:00Z">
        <w:r>
          <w:rPr>
            <w:rFonts w:ascii="Times New Roman" w:hAnsi="Times New Roman"/>
          </w:rPr>
          <w:t>.</w:t>
        </w:r>
      </w:ins>
    </w:p>
    <w:p w:rsidR="001036CB" w:rsidRPr="007C21B7" w:rsidRDefault="001036CB" w:rsidP="001036CB">
      <w:pPr>
        <w:spacing w:line="480" w:lineRule="auto"/>
        <w:jc w:val="both"/>
        <w:rPr>
          <w:rFonts w:ascii="Times New Roman" w:hAnsi="Times New Roman"/>
        </w:rPr>
      </w:pPr>
    </w:p>
    <w:p w:rsidR="001036CB" w:rsidRPr="00E03A7F" w:rsidRDefault="001036CB" w:rsidP="001036CB">
      <w:pPr>
        <w:pStyle w:val="ListParagraph"/>
        <w:numPr>
          <w:ilvl w:val="0"/>
          <w:numId w:val="3"/>
        </w:numPr>
        <w:spacing w:line="480" w:lineRule="auto"/>
        <w:jc w:val="both"/>
        <w:rPr>
          <w:rFonts w:ascii="Times New Roman" w:hAnsi="Times New Roman"/>
          <w:b/>
        </w:rPr>
      </w:pPr>
      <w:proofErr w:type="spellStart"/>
      <w:r w:rsidRPr="00E03A7F">
        <w:rPr>
          <w:rFonts w:ascii="Times New Roman" w:hAnsi="Times New Roman"/>
          <w:b/>
        </w:rPr>
        <w:t>Demultiplexing</w:t>
      </w:r>
      <w:proofErr w:type="spellEnd"/>
    </w:p>
    <w:p w:rsidR="001036CB" w:rsidRDefault="001036CB" w:rsidP="001036CB">
      <w:pPr>
        <w:pStyle w:val="ListParagraph"/>
        <w:spacing w:line="480" w:lineRule="auto"/>
        <w:ind w:left="0"/>
        <w:jc w:val="both"/>
        <w:rPr>
          <w:rFonts w:ascii="Times New Roman" w:hAnsi="Times New Roman"/>
        </w:rPr>
      </w:pPr>
      <w:r w:rsidRPr="00B02821">
        <w:rPr>
          <w:rFonts w:ascii="Times New Roman" w:hAnsi="Times New Roman"/>
        </w:rPr>
        <w:t xml:space="preserve">Seq2Res </w:t>
      </w:r>
      <w:r>
        <w:rPr>
          <w:rFonts w:ascii="Times New Roman" w:hAnsi="Times New Roman"/>
        </w:rPr>
        <w:t>utilizes</w:t>
      </w:r>
      <w:r w:rsidRPr="00B02821">
        <w:rPr>
          <w:rFonts w:ascii="Times New Roman" w:hAnsi="Times New Roman"/>
        </w:rPr>
        <w:t xml:space="preserve"> </w:t>
      </w:r>
      <w:proofErr w:type="spellStart"/>
      <w:r w:rsidRPr="00B02821">
        <w:rPr>
          <w:rFonts w:ascii="Times New Roman" w:hAnsi="Times New Roman"/>
        </w:rPr>
        <w:t>Biopython</w:t>
      </w:r>
      <w:proofErr w:type="spellEnd"/>
      <w:r w:rsidRPr="00B02821">
        <w:rPr>
          <w:rFonts w:ascii="Times New Roman" w:hAnsi="Times New Roman"/>
        </w:rPr>
        <w:t xml:space="preserve"> (</w:t>
      </w:r>
      <w:hyperlink r:id="rId7" w:history="1">
        <w:r w:rsidRPr="00127646">
          <w:rPr>
            <w:rStyle w:val="Hyperlink"/>
            <w:rFonts w:ascii="Times New Roman" w:hAnsi="Times New Roman"/>
          </w:rPr>
          <w:t>www.biopython.org</w:t>
        </w:r>
      </w:hyperlink>
      <w:r>
        <w:rPr>
          <w:rFonts w:ascii="Times New Roman" w:hAnsi="Times New Roman"/>
        </w:rPr>
        <w:t>)</w:t>
      </w:r>
      <w:ins w:id="451" w:author="Ram Shrestha" w:date="2013-11-20T18:12:00Z">
        <w:r w:rsidR="00656752">
          <w:rPr>
            <w:rFonts w:ascii="Times New Roman" w:hAnsi="Times New Roman"/>
          </w:rPr>
          <w:t xml:space="preserve"> </w:t>
        </w:r>
        <w:r w:rsidR="001B72DC">
          <w:rPr>
            <w:rFonts w:ascii="Times New Roman" w:hAnsi="Times New Roman"/>
          </w:rPr>
          <w:fldChar w:fldCharType="begin"/>
        </w:r>
      </w:ins>
      <w:ins w:id="452" w:author="Ram Shrestha" w:date="2013-11-21T19:12:00Z">
        <w:r w:rsidR="00707E8E">
          <w:rPr>
            <w:rFonts w:ascii="Times New Roman" w:hAnsi="Times New Roman"/>
          </w:rPr>
          <w:instrText xml:space="preserve"> ADDIN EN.CITE &lt;EndNote&gt;&lt;Cite&gt;&lt;Author&gt;Cock&lt;/Author&gt;&lt;Year&gt;2009&lt;/Year&gt;&lt;RecNum&gt;1501&lt;/RecNum&gt;&lt;record&gt;&lt;rec-number&gt;1501&lt;/rec-number&gt;&lt;foreign-keys&gt;&lt;key app="EN" db-id="fp25zzvrxrd9vke5zxqp9stbssprwstvdddz"&gt;1501&lt;/key&gt;&lt;/foreign-keys&gt;&lt;ref-type name="Journal Article"&gt;17&lt;/ref-type&gt;&lt;contributors&gt;&lt;authors&gt;&lt;author&gt;Cock, P.J&lt;/author&gt;&lt;author&gt;Antao, T&lt;/author&gt;&lt;author&gt;Chang, J.T&lt;/author&gt;&lt;author&gt;Chapman, B.A&lt;/author&gt;&lt;author&gt;Cox, C.J&lt;/author&gt;&lt;author&gt;Dalke, A&lt;/author&gt;&lt;author&gt;Friedberg, I&lt;/author&gt;&lt;author&gt;Hamelryck, T&lt;/author&gt;&lt;author&gt;Kauff, F&lt;/author&gt;&lt;author&gt;Wilczynski, B&lt;/author&gt;&lt;/authors&gt;&lt;/contributors&gt;&lt;titles&gt;&lt;title&gt;Biopython:freely available Python tools for computational molecular biology and bioinformatics&lt;/title&gt;&lt;secondary-title&gt;Bioinformatics&lt;/secondary-title&gt;&lt;/titles&gt;&lt;periodical&gt;&lt;full-title&gt;Bioinformatics&lt;/full-title&gt;&lt;/periodical&gt;&lt;pages&gt;1422-1423&lt;/pages&gt;&lt;volume&gt;25&lt;/volume&gt;&lt;number&gt;11&lt;/number&gt;&lt;dates&gt;&lt;year&gt;2009&lt;/year&gt;&lt;/dates&gt;&lt;urls&gt;&lt;/urls&gt;&lt;/record&gt;&lt;/Cite&gt;&lt;/EndNote&gt;</w:instrText>
        </w:r>
      </w:ins>
      <w:r w:rsidR="001B72DC">
        <w:rPr>
          <w:rFonts w:ascii="Times New Roman" w:hAnsi="Times New Roman"/>
        </w:rPr>
        <w:fldChar w:fldCharType="separate"/>
      </w:r>
      <w:ins w:id="453" w:author="Ram Shrestha" w:date="2013-11-20T18:13:00Z">
        <w:r w:rsidR="00656752">
          <w:rPr>
            <w:rFonts w:ascii="Times New Roman" w:hAnsi="Times New Roman"/>
            <w:noProof/>
          </w:rPr>
          <w:t>(Cock et al., 2009)</w:t>
        </w:r>
      </w:ins>
      <w:ins w:id="454" w:author="Ram Shrestha" w:date="2013-11-20T18:12:00Z">
        <w:r w:rsidR="001B72DC">
          <w:rPr>
            <w:rFonts w:ascii="Times New Roman" w:hAnsi="Times New Roman"/>
          </w:rPr>
          <w:fldChar w:fldCharType="end"/>
        </w:r>
      </w:ins>
      <w:r>
        <w:rPr>
          <w:rFonts w:ascii="Times New Roman" w:hAnsi="Times New Roman"/>
        </w:rPr>
        <w:t xml:space="preserve"> </w:t>
      </w:r>
      <w:del w:id="455" w:author="Ram Shrestha" w:date="2013-11-20T18:12:00Z">
        <w:r w:rsidDel="00656752">
          <w:rPr>
            <w:rFonts w:ascii="Times New Roman" w:hAnsi="Times New Roman"/>
            <w:noProof/>
          </w:rPr>
          <w:delText>(Cock et al., 2009)</w:delText>
        </w:r>
        <w:r w:rsidRPr="00B02821" w:rsidDel="00656752">
          <w:rPr>
            <w:rFonts w:ascii="Times New Roman" w:hAnsi="Times New Roman"/>
          </w:rPr>
          <w:delText xml:space="preserve"> </w:delText>
        </w:r>
      </w:del>
      <w:r w:rsidRPr="00B02821">
        <w:rPr>
          <w:rFonts w:ascii="Times New Roman" w:hAnsi="Times New Roman"/>
        </w:rPr>
        <w:t xml:space="preserve">packages to read </w:t>
      </w:r>
      <w:r>
        <w:rPr>
          <w:rFonts w:ascii="Times New Roman" w:hAnsi="Times New Roman"/>
        </w:rPr>
        <w:t>individual sequence</w:t>
      </w:r>
      <w:del w:id="456" w:author="Ram Shrestha" w:date="2013-11-13T08:57:00Z">
        <w:r w:rsidDel="00C8099D">
          <w:rPr>
            <w:rFonts w:ascii="Times New Roman" w:hAnsi="Times New Roman"/>
          </w:rPr>
          <w:delText>s</w:delText>
        </w:r>
      </w:del>
      <w:ins w:id="457" w:author="Ram Shrestha" w:date="2013-11-13T08:57:00Z">
        <w:r>
          <w:rPr>
            <w:rFonts w:ascii="Times New Roman" w:hAnsi="Times New Roman"/>
          </w:rPr>
          <w:t xml:space="preserve"> reads</w:t>
        </w:r>
      </w:ins>
      <w:r>
        <w:rPr>
          <w:rFonts w:ascii="Times New Roman" w:hAnsi="Times New Roman"/>
        </w:rPr>
        <w:t xml:space="preserve"> from</w:t>
      </w:r>
      <w:r w:rsidRPr="00B02821">
        <w:rPr>
          <w:rFonts w:ascii="Times New Roman" w:hAnsi="Times New Roman"/>
        </w:rPr>
        <w:t xml:space="preserve"> </w:t>
      </w:r>
      <w:r>
        <w:rPr>
          <w:rFonts w:ascii="Times New Roman" w:hAnsi="Times New Roman"/>
        </w:rPr>
        <w:t xml:space="preserve">the </w:t>
      </w:r>
      <w:r w:rsidRPr="00B02821">
        <w:rPr>
          <w:rFonts w:ascii="Times New Roman" w:hAnsi="Times New Roman"/>
        </w:rPr>
        <w:t>FASTQ file</w:t>
      </w:r>
      <w:ins w:id="458" w:author="Ram Shrestha" w:date="2013-11-13T08:56:00Z">
        <w:r>
          <w:rPr>
            <w:rFonts w:ascii="Times New Roman" w:hAnsi="Times New Roman"/>
          </w:rPr>
          <w:t xml:space="preserve"> and removes any key sequence, if present, from the sequence reads.</w:t>
        </w:r>
      </w:ins>
      <w:del w:id="459" w:author="Ram Shrestha" w:date="2013-11-13T08:56:00Z">
        <w:r w:rsidDel="00C8099D">
          <w:rPr>
            <w:rFonts w:ascii="Times New Roman" w:hAnsi="Times New Roman"/>
          </w:rPr>
          <w:delText>.</w:delText>
        </w:r>
      </w:del>
      <w:r>
        <w:rPr>
          <w:rFonts w:ascii="Times New Roman" w:hAnsi="Times New Roman"/>
        </w:rPr>
        <w:t xml:space="preserve"> For the first step of the </w:t>
      </w:r>
      <w:proofErr w:type="spellStart"/>
      <w:r>
        <w:rPr>
          <w:rFonts w:ascii="Times New Roman" w:hAnsi="Times New Roman"/>
        </w:rPr>
        <w:t>demultiplexing</w:t>
      </w:r>
      <w:proofErr w:type="spellEnd"/>
      <w:r>
        <w:rPr>
          <w:rFonts w:ascii="Times New Roman" w:hAnsi="Times New Roman"/>
        </w:rPr>
        <w:t xml:space="preserve"> Seq2Res searches for the MID in every sequence read which is located </w:t>
      </w:r>
      <w:del w:id="460" w:author="Ram Shrestha" w:date="2013-11-14T15:35:00Z">
        <w:r w:rsidDel="00001164">
          <w:rPr>
            <w:rFonts w:ascii="Times New Roman" w:hAnsi="Times New Roman"/>
          </w:rPr>
          <w:delText xml:space="preserve">in the first X nucleotides </w:delText>
        </w:r>
      </w:del>
      <w:r>
        <w:rPr>
          <w:rFonts w:ascii="Times New Roman" w:hAnsi="Times New Roman"/>
        </w:rPr>
        <w:t xml:space="preserve">at the 5’ </w:t>
      </w:r>
      <w:del w:id="461" w:author="Ram Shrestha" w:date="2013-11-13T08:58:00Z">
        <w:r w:rsidDel="00C8099D">
          <w:rPr>
            <w:rFonts w:ascii="Times New Roman" w:hAnsi="Times New Roman"/>
          </w:rPr>
          <w:delText xml:space="preserve">end </w:delText>
        </w:r>
      </w:del>
      <w:ins w:id="462" w:author="Ram Shrestha" w:date="2013-11-13T08:58:00Z">
        <w:r>
          <w:rPr>
            <w:rFonts w:ascii="Times New Roman" w:hAnsi="Times New Roman"/>
          </w:rPr>
          <w:t xml:space="preserve">region </w:t>
        </w:r>
      </w:ins>
      <w:r>
        <w:rPr>
          <w:rFonts w:ascii="Times New Roman" w:hAnsi="Times New Roman"/>
        </w:rPr>
        <w:t>of a sequence read</w:t>
      </w:r>
      <w:del w:id="463" w:author="Ram Shrestha" w:date="2013-11-14T15:36:00Z">
        <w:r w:rsidDel="00001164">
          <w:rPr>
            <w:rFonts w:ascii="Times New Roman" w:hAnsi="Times New Roman"/>
          </w:rPr>
          <w:delText xml:space="preserve"> (</w:delText>
        </w:r>
      </w:del>
      <w:del w:id="464" w:author="Ram Shrestha" w:date="2013-11-13T08:57:00Z">
        <w:r w:rsidDel="00C8099D">
          <w:rPr>
            <w:rFonts w:ascii="Times New Roman" w:hAnsi="Times New Roman"/>
          </w:rPr>
          <w:delText>x</w:delText>
        </w:r>
      </w:del>
      <w:del w:id="465" w:author="Ram Shrestha" w:date="2013-11-14T15:36:00Z">
        <w:r w:rsidDel="00001164">
          <w:rPr>
            <w:rFonts w:ascii="Times New Roman" w:hAnsi="Times New Roman"/>
          </w:rPr>
          <w:delText xml:space="preserve"> is the MID length)</w:delText>
        </w:r>
      </w:del>
      <w:r>
        <w:rPr>
          <w:rFonts w:ascii="Times New Roman" w:hAnsi="Times New Roman"/>
        </w:rPr>
        <w:t>. A subsequence</w:t>
      </w:r>
      <w:r w:rsidR="008A6800">
        <w:rPr>
          <w:rFonts w:ascii="Times New Roman" w:hAnsi="Times New Roman"/>
        </w:rPr>
        <w:t>,</w:t>
      </w:r>
      <w:r>
        <w:rPr>
          <w:rFonts w:ascii="Times New Roman" w:hAnsi="Times New Roman"/>
        </w:rPr>
        <w:t xml:space="preserve"> of length</w:t>
      </w:r>
      <w:ins w:id="466" w:author="Ram Shrestha" w:date="2013-11-14T15:37:00Z">
        <w:r>
          <w:rPr>
            <w:rFonts w:ascii="Times New Roman" w:hAnsi="Times New Roman"/>
          </w:rPr>
          <w:t xml:space="preserve"> that is equal to MID length</w:t>
        </w:r>
      </w:ins>
      <w:r w:rsidR="008A6800">
        <w:rPr>
          <w:rFonts w:ascii="Times New Roman" w:hAnsi="Times New Roman"/>
        </w:rPr>
        <w:t>,</w:t>
      </w:r>
      <w:r>
        <w:rPr>
          <w:rFonts w:ascii="Times New Roman" w:hAnsi="Times New Roman"/>
        </w:rPr>
        <w:t xml:space="preserve"> </w:t>
      </w:r>
      <w:del w:id="467" w:author="Ram Shrestha" w:date="2013-11-14T15:36:00Z">
        <w:r w:rsidDel="00001164">
          <w:rPr>
            <w:rFonts w:ascii="Times New Roman" w:hAnsi="Times New Roman"/>
          </w:rPr>
          <w:delText xml:space="preserve">X </w:delText>
        </w:r>
      </w:del>
      <w:r>
        <w:rPr>
          <w:rFonts w:ascii="Times New Roman" w:hAnsi="Times New Roman"/>
        </w:rPr>
        <w:t xml:space="preserve">is </w:t>
      </w:r>
      <w:del w:id="468" w:author="Ram Shrestha" w:date="2013-11-14T15:37:00Z">
        <w:r w:rsidDel="00001164">
          <w:rPr>
            <w:rFonts w:ascii="Times New Roman" w:hAnsi="Times New Roman"/>
          </w:rPr>
          <w:delText xml:space="preserve">extracted </w:delText>
        </w:r>
      </w:del>
      <w:ins w:id="469" w:author="Ram Shrestha" w:date="2013-11-14T15:37:00Z">
        <w:r>
          <w:rPr>
            <w:rFonts w:ascii="Times New Roman" w:hAnsi="Times New Roman"/>
          </w:rPr>
          <w:t xml:space="preserve">obtained </w:t>
        </w:r>
      </w:ins>
      <w:r>
        <w:rPr>
          <w:rFonts w:ascii="Times New Roman" w:hAnsi="Times New Roman"/>
        </w:rPr>
        <w:t xml:space="preserve">from 5’ end of the sequence read. The subsequence is then pair-wise global aligned with every </w:t>
      </w:r>
      <w:proofErr w:type="spellStart"/>
      <w:r>
        <w:rPr>
          <w:rFonts w:ascii="Times New Roman" w:hAnsi="Times New Roman"/>
        </w:rPr>
        <w:t>MIDs</w:t>
      </w:r>
      <w:proofErr w:type="spellEnd"/>
      <w:r>
        <w:rPr>
          <w:rFonts w:ascii="Times New Roman" w:hAnsi="Times New Roman"/>
        </w:rPr>
        <w:t xml:space="preserve"> in the input list of </w:t>
      </w:r>
      <w:proofErr w:type="spellStart"/>
      <w:r>
        <w:rPr>
          <w:rFonts w:ascii="Times New Roman" w:hAnsi="Times New Roman"/>
        </w:rPr>
        <w:t>MIDs</w:t>
      </w:r>
      <w:proofErr w:type="spellEnd"/>
      <w:r>
        <w:rPr>
          <w:rFonts w:ascii="Times New Roman" w:hAnsi="Times New Roman"/>
        </w:rPr>
        <w:t xml:space="preserve">. The </w:t>
      </w:r>
      <w:del w:id="470" w:author="Ram Shrestha" w:date="2013-11-20T18:14:00Z">
        <w:r w:rsidDel="00656752">
          <w:rPr>
            <w:rFonts w:ascii="Times New Roman" w:hAnsi="Times New Roman"/>
          </w:rPr>
          <w:delText xml:space="preserve">details of the </w:delText>
        </w:r>
      </w:del>
      <w:r>
        <w:rPr>
          <w:rFonts w:ascii="Times New Roman" w:hAnsi="Times New Roman"/>
        </w:rPr>
        <w:t>MID with the number of mismatches less or equal to the MID tolerance in the alignment (default MID tolerance 2)</w:t>
      </w:r>
      <w:ins w:id="471" w:author="Ram Shrestha" w:date="2013-11-20T18:15:00Z">
        <w:r w:rsidR="00656752">
          <w:rPr>
            <w:rFonts w:ascii="Times New Roman" w:hAnsi="Times New Roman"/>
          </w:rPr>
          <w:t xml:space="preserve"> identifies the sample of the sequence. The MID is </w:t>
        </w:r>
      </w:ins>
      <w:del w:id="472" w:author="Ram Shrestha" w:date="2013-11-20T18:16:00Z">
        <w:r w:rsidDel="00656752">
          <w:rPr>
            <w:rFonts w:ascii="Times New Roman" w:hAnsi="Times New Roman"/>
          </w:rPr>
          <w:delText xml:space="preserve"> are </w:delText>
        </w:r>
      </w:del>
      <w:r>
        <w:rPr>
          <w:rFonts w:ascii="Times New Roman" w:hAnsi="Times New Roman"/>
        </w:rPr>
        <w:t xml:space="preserve">added at the sequence identifier and the MID subsequence is deleted from the sequence read.  Thus, every sequence read is either tagged with the details of the MID in the sequence identifier or is discarded from subsequent analysis.   </w:t>
      </w:r>
    </w:p>
    <w:p w:rsidR="001036CB" w:rsidRDefault="001036CB" w:rsidP="001036CB">
      <w:pPr>
        <w:pStyle w:val="ListParagraph"/>
        <w:spacing w:line="480" w:lineRule="auto"/>
        <w:ind w:left="0"/>
        <w:jc w:val="both"/>
        <w:rPr>
          <w:rFonts w:ascii="Times New Roman" w:hAnsi="Times New Roman"/>
        </w:rPr>
      </w:pPr>
    </w:p>
    <w:p w:rsidR="001036CB" w:rsidRDefault="001036CB" w:rsidP="001036CB">
      <w:pPr>
        <w:pStyle w:val="ListParagraph"/>
        <w:spacing w:line="480" w:lineRule="auto"/>
        <w:ind w:left="0"/>
        <w:jc w:val="both"/>
        <w:rPr>
          <w:rFonts w:ascii="Times New Roman" w:hAnsi="Times New Roman"/>
        </w:rPr>
      </w:pPr>
      <w:r>
        <w:rPr>
          <w:rFonts w:ascii="Times New Roman" w:hAnsi="Times New Roman"/>
        </w:rPr>
        <w:t xml:space="preserve">Next, </w:t>
      </w:r>
      <w:del w:id="473" w:author="Ram Shrestha" w:date="2013-11-13T09:00:00Z">
        <w:r w:rsidDel="00C8099D">
          <w:rPr>
            <w:rFonts w:ascii="Times New Roman" w:hAnsi="Times New Roman"/>
          </w:rPr>
          <w:delText xml:space="preserve">we </w:delText>
        </w:r>
      </w:del>
      <w:ins w:id="474" w:author="Ram Shrestha" w:date="2013-11-13T09:00:00Z">
        <w:r>
          <w:rPr>
            <w:rFonts w:ascii="Times New Roman" w:hAnsi="Times New Roman"/>
          </w:rPr>
          <w:t xml:space="preserve">Seq2Res </w:t>
        </w:r>
      </w:ins>
      <w:r>
        <w:rPr>
          <w:rFonts w:ascii="Times New Roman" w:hAnsi="Times New Roman"/>
        </w:rPr>
        <w:t>search</w:t>
      </w:r>
      <w:ins w:id="475" w:author="Ram Shrestha" w:date="2013-11-13T09:00:00Z">
        <w:r>
          <w:rPr>
            <w:rFonts w:ascii="Times New Roman" w:hAnsi="Times New Roman"/>
          </w:rPr>
          <w:t>es</w:t>
        </w:r>
      </w:ins>
      <w:r>
        <w:rPr>
          <w:rFonts w:ascii="Times New Roman" w:hAnsi="Times New Roman"/>
        </w:rPr>
        <w:t xml:space="preserve"> for the primer in each sequence read in a similar </w:t>
      </w:r>
      <w:del w:id="476" w:author="Ram Shrestha" w:date="2013-11-14T15:40:00Z">
        <w:r w:rsidDel="00001164">
          <w:rPr>
            <w:rFonts w:ascii="Times New Roman" w:hAnsi="Times New Roman"/>
          </w:rPr>
          <w:delText>manner as was done for identifying</w:delText>
        </w:r>
      </w:del>
      <w:ins w:id="477" w:author="Ram Shrestha" w:date="2013-11-14T15:40:00Z">
        <w:r>
          <w:rPr>
            <w:rFonts w:ascii="Times New Roman" w:hAnsi="Times New Roman"/>
          </w:rPr>
          <w:t>way to identify</w:t>
        </w:r>
      </w:ins>
      <w:r>
        <w:rPr>
          <w:rFonts w:ascii="Times New Roman" w:hAnsi="Times New Roman"/>
        </w:rPr>
        <w:t xml:space="preserve"> the MID.</w:t>
      </w:r>
      <w:del w:id="478" w:author="Ram Shrestha" w:date="2013-11-14T15:41:00Z">
        <w:r w:rsidDel="00001164">
          <w:rPr>
            <w:rFonts w:ascii="Times New Roman" w:hAnsi="Times New Roman"/>
          </w:rPr>
          <w:delText xml:space="preserve"> Again, a</w:delText>
        </w:r>
      </w:del>
      <w:ins w:id="479" w:author="Ram Shrestha" w:date="2013-11-14T15:41:00Z">
        <w:r>
          <w:rPr>
            <w:rFonts w:ascii="Times New Roman" w:hAnsi="Times New Roman"/>
          </w:rPr>
          <w:t xml:space="preserve"> A</w:t>
        </w:r>
      </w:ins>
      <w:r>
        <w:rPr>
          <w:rFonts w:ascii="Times New Roman" w:hAnsi="Times New Roman"/>
        </w:rPr>
        <w:t xml:space="preserve"> subsequence equal to a primer length is obtained from 5’ end of the sequence read. The subsequence is then pair-wise global</w:t>
      </w:r>
      <w:r w:rsidR="008A6800">
        <w:rPr>
          <w:rFonts w:ascii="Times New Roman" w:hAnsi="Times New Roman"/>
        </w:rPr>
        <w:t>ly</w:t>
      </w:r>
      <w:r>
        <w:rPr>
          <w:rFonts w:ascii="Times New Roman" w:hAnsi="Times New Roman"/>
        </w:rPr>
        <w:t xml:space="preserve"> aligned with every primer in the input list of forward and reverse primers. The primer</w:t>
      </w:r>
      <w:ins w:id="480" w:author="Ram Shrestha" w:date="2013-11-14T15:41:00Z">
        <w:r>
          <w:rPr>
            <w:rFonts w:ascii="Times New Roman" w:hAnsi="Times New Roman"/>
          </w:rPr>
          <w:t>,</w:t>
        </w:r>
      </w:ins>
      <w:r>
        <w:rPr>
          <w:rFonts w:ascii="Times New Roman" w:hAnsi="Times New Roman"/>
        </w:rPr>
        <w:t xml:space="preserve"> either forward or reverse</w:t>
      </w:r>
      <w:ins w:id="481" w:author="Ram Shrestha" w:date="2013-11-14T15:41:00Z">
        <w:r>
          <w:rPr>
            <w:rFonts w:ascii="Times New Roman" w:hAnsi="Times New Roman"/>
          </w:rPr>
          <w:t>,</w:t>
        </w:r>
      </w:ins>
      <w:r>
        <w:rPr>
          <w:rFonts w:ascii="Times New Roman" w:hAnsi="Times New Roman"/>
        </w:rPr>
        <w:t xml:space="preserve"> with the number of mismatches less or equal to user threshold o</w:t>
      </w:r>
      <w:r w:rsidR="008A6800">
        <w:rPr>
          <w:rFonts w:ascii="Times New Roman" w:hAnsi="Times New Roman"/>
        </w:rPr>
        <w:t>f</w:t>
      </w:r>
      <w:r>
        <w:rPr>
          <w:rFonts w:ascii="Times New Roman" w:hAnsi="Times New Roman"/>
        </w:rPr>
        <w:t xml:space="preserve"> primer tolerance (</w:t>
      </w:r>
      <w:r w:rsidR="008A6800">
        <w:rPr>
          <w:rFonts w:ascii="Times New Roman" w:hAnsi="Times New Roman"/>
        </w:rPr>
        <w:t>the d</w:t>
      </w:r>
      <w:r>
        <w:rPr>
          <w:rFonts w:ascii="Times New Roman" w:hAnsi="Times New Roman"/>
        </w:rPr>
        <w:t xml:space="preserve">efault primer tolerance </w:t>
      </w:r>
      <w:r w:rsidR="008A6800">
        <w:rPr>
          <w:rFonts w:ascii="Times New Roman" w:hAnsi="Times New Roman"/>
        </w:rPr>
        <w:t xml:space="preserve">is </w:t>
      </w:r>
      <w:r>
        <w:rPr>
          <w:rFonts w:ascii="Times New Roman" w:hAnsi="Times New Roman"/>
        </w:rPr>
        <w:t xml:space="preserve">3) is selected and </w:t>
      </w:r>
      <w:del w:id="482" w:author="Ram Shrestha" w:date="2013-11-21T17:35:00Z">
        <w:r w:rsidDel="004D6429">
          <w:rPr>
            <w:rFonts w:ascii="Times New Roman" w:hAnsi="Times New Roman"/>
          </w:rPr>
          <w:delText xml:space="preserve">tagged </w:delText>
        </w:r>
      </w:del>
      <w:ins w:id="483" w:author="Ram Shrestha" w:date="2013-11-21T17:36:00Z">
        <w:r w:rsidR="004D6429">
          <w:rPr>
            <w:rFonts w:ascii="Times New Roman" w:hAnsi="Times New Roman"/>
          </w:rPr>
          <w:t>added</w:t>
        </w:r>
      </w:ins>
      <w:ins w:id="484" w:author="Ram Shrestha" w:date="2013-11-21T17:35:00Z">
        <w:r w:rsidR="004D6429">
          <w:rPr>
            <w:rFonts w:ascii="Times New Roman" w:hAnsi="Times New Roman"/>
          </w:rPr>
          <w:t xml:space="preserve"> in </w:t>
        </w:r>
      </w:ins>
      <w:del w:id="485" w:author="Ram Shrestha" w:date="2013-11-21T17:36:00Z">
        <w:r w:rsidDel="004D6429">
          <w:rPr>
            <w:rFonts w:ascii="Times New Roman" w:hAnsi="Times New Roman"/>
          </w:rPr>
          <w:delText xml:space="preserve">at </w:delText>
        </w:r>
      </w:del>
      <w:r>
        <w:rPr>
          <w:rFonts w:ascii="Times New Roman" w:hAnsi="Times New Roman"/>
        </w:rPr>
        <w:t xml:space="preserve">the sequence </w:t>
      </w:r>
      <w:commentRangeStart w:id="486"/>
      <w:r>
        <w:rPr>
          <w:rFonts w:ascii="Times New Roman" w:hAnsi="Times New Roman"/>
        </w:rPr>
        <w:t>ID</w:t>
      </w:r>
      <w:commentRangeEnd w:id="486"/>
      <w:r w:rsidR="008A6800">
        <w:rPr>
          <w:rStyle w:val="CommentReference"/>
        </w:rPr>
        <w:commentReference w:id="486"/>
      </w:r>
      <w:r>
        <w:rPr>
          <w:rFonts w:ascii="Times New Roman" w:hAnsi="Times New Roman"/>
        </w:rPr>
        <w:t xml:space="preserve"> along with the strand forward (+) or strand reverse (-). </w:t>
      </w:r>
    </w:p>
    <w:p w:rsidR="001036CB" w:rsidRDefault="001036CB" w:rsidP="001036CB">
      <w:pPr>
        <w:pStyle w:val="ListParagraph"/>
        <w:spacing w:line="480" w:lineRule="auto"/>
        <w:ind w:left="0"/>
        <w:jc w:val="both"/>
        <w:rPr>
          <w:rFonts w:ascii="Times New Roman" w:hAnsi="Times New Roman"/>
        </w:rPr>
      </w:pPr>
    </w:p>
    <w:p w:rsidR="001036CB" w:rsidRDefault="001036CB" w:rsidP="001036CB">
      <w:pPr>
        <w:pStyle w:val="ListParagraph"/>
        <w:spacing w:line="480" w:lineRule="auto"/>
        <w:ind w:left="0"/>
        <w:jc w:val="both"/>
        <w:rPr>
          <w:rFonts w:ascii="Times New Roman" w:hAnsi="Times New Roman"/>
        </w:rPr>
      </w:pPr>
      <w:r>
        <w:rPr>
          <w:rFonts w:ascii="Times New Roman" w:hAnsi="Times New Roman"/>
        </w:rPr>
        <w:t>If the sequence reads are generated using Primer ID technology</w:t>
      </w:r>
      <w:ins w:id="487" w:author="Ram Shrestha" w:date="2013-11-20T22:20:00Z">
        <w:r w:rsidR="00C958B9">
          <w:rPr>
            <w:rFonts w:ascii="Times New Roman" w:hAnsi="Times New Roman"/>
          </w:rPr>
          <w:t xml:space="preserve"> </w:t>
        </w:r>
      </w:ins>
      <w:ins w:id="488" w:author="Ram Shrestha" w:date="2013-11-20T22:21:00Z">
        <w:r w:rsidR="00C958B9">
          <w:rPr>
            <w:rFonts w:ascii="Times New Roman" w:hAnsi="Times New Roman"/>
          </w:rPr>
          <w:t>[</w:t>
        </w:r>
        <w:proofErr w:type="spellStart"/>
        <w:r w:rsidR="00C958B9">
          <w:rPr>
            <w:rFonts w:ascii="Times New Roman" w:hAnsi="Times New Roman"/>
          </w:rPr>
          <w:t>Jabara</w:t>
        </w:r>
        <w:proofErr w:type="spellEnd"/>
        <w:r w:rsidR="00C958B9">
          <w:rPr>
            <w:rFonts w:ascii="Times New Roman" w:hAnsi="Times New Roman"/>
          </w:rPr>
          <w:t>, 2011 #1188]</w:t>
        </w:r>
      </w:ins>
      <w:r>
        <w:rPr>
          <w:rFonts w:ascii="Times New Roman" w:hAnsi="Times New Roman"/>
        </w:rPr>
        <w:t>, Seq2Res searches by primer, MID and Primer ID using the PIDA algorithm.  At this stage the PIDA algorithm also generates the consensus sequences representing each primer ID and it is only these consensus sequences that are passed through for subsequent analysis.</w:t>
      </w:r>
    </w:p>
    <w:p w:rsidR="001036CB" w:rsidRPr="00B02821" w:rsidRDefault="001036CB" w:rsidP="001036CB">
      <w:pPr>
        <w:pStyle w:val="ListParagraph"/>
        <w:spacing w:line="480" w:lineRule="auto"/>
        <w:ind w:left="0"/>
        <w:jc w:val="both"/>
        <w:rPr>
          <w:rFonts w:ascii="Times New Roman" w:hAnsi="Times New Roman"/>
        </w:rPr>
      </w:pPr>
    </w:p>
    <w:p w:rsidR="001036CB" w:rsidRPr="00E03A7F" w:rsidRDefault="001036CB" w:rsidP="001036CB">
      <w:pPr>
        <w:pStyle w:val="ListParagraph"/>
        <w:numPr>
          <w:ilvl w:val="0"/>
          <w:numId w:val="3"/>
        </w:numPr>
        <w:spacing w:line="480" w:lineRule="auto"/>
        <w:jc w:val="both"/>
        <w:rPr>
          <w:rFonts w:ascii="Times New Roman" w:hAnsi="Times New Roman"/>
          <w:b/>
        </w:rPr>
      </w:pPr>
      <w:r w:rsidRPr="00E03A7F">
        <w:rPr>
          <w:rFonts w:ascii="Times New Roman" w:hAnsi="Times New Roman"/>
          <w:b/>
        </w:rPr>
        <w:t xml:space="preserve">Advanced </w:t>
      </w:r>
      <w:r>
        <w:rPr>
          <w:rFonts w:ascii="Times New Roman" w:hAnsi="Times New Roman"/>
          <w:b/>
        </w:rPr>
        <w:t xml:space="preserve">Sequence Reads </w:t>
      </w:r>
      <w:r w:rsidRPr="00E03A7F">
        <w:rPr>
          <w:rFonts w:ascii="Times New Roman" w:hAnsi="Times New Roman"/>
          <w:b/>
        </w:rPr>
        <w:t>Quality Control</w:t>
      </w:r>
    </w:p>
    <w:p w:rsidR="001036CB" w:rsidRDefault="001036CB" w:rsidP="001036CB">
      <w:pPr>
        <w:spacing w:line="480" w:lineRule="auto"/>
        <w:contextualSpacing/>
        <w:jc w:val="both"/>
        <w:rPr>
          <w:rFonts w:ascii="Times New Roman" w:hAnsi="Times New Roman"/>
        </w:rPr>
      </w:pPr>
      <w:r>
        <w:rPr>
          <w:rFonts w:ascii="Times New Roman" w:hAnsi="Times New Roman"/>
        </w:rPr>
        <w:t xml:space="preserve">The non-discarded sequences are quality trimmed in the next step. </w:t>
      </w:r>
      <w:r w:rsidRPr="00B02821">
        <w:rPr>
          <w:rFonts w:ascii="Times New Roman" w:hAnsi="Times New Roman"/>
        </w:rPr>
        <w:t xml:space="preserve">During sequencing, </w:t>
      </w:r>
      <w:r>
        <w:rPr>
          <w:rFonts w:ascii="Times New Roman" w:hAnsi="Times New Roman"/>
        </w:rPr>
        <w:t>Roche/454</w:t>
      </w:r>
      <w:r w:rsidRPr="00B02821">
        <w:rPr>
          <w:rFonts w:ascii="Times New Roman" w:hAnsi="Times New Roman"/>
        </w:rPr>
        <w:t xml:space="preserve"> HTS calls a base with </w:t>
      </w:r>
      <w:r>
        <w:rPr>
          <w:rFonts w:ascii="Times New Roman" w:hAnsi="Times New Roman"/>
        </w:rPr>
        <w:t xml:space="preserve">a </w:t>
      </w:r>
      <w:r w:rsidRPr="00B02821">
        <w:rPr>
          <w:rFonts w:ascii="Times New Roman" w:hAnsi="Times New Roman"/>
        </w:rPr>
        <w:t>certain probability</w:t>
      </w:r>
      <w:ins w:id="489" w:author="Ram Shrestha" w:date="2013-11-21T09:00:00Z">
        <w:r w:rsidR="006052AD">
          <w:rPr>
            <w:rFonts w:ascii="Times New Roman" w:hAnsi="Times New Roman"/>
          </w:rPr>
          <w:t xml:space="preserve"> </w:t>
        </w:r>
      </w:ins>
      <w:ins w:id="490" w:author="Ram Shrestha" w:date="2013-11-21T19:12:00Z">
        <w:r w:rsidR="001B72DC">
          <w:rPr>
            <w:rFonts w:ascii="Times New Roman" w:hAnsi="Times New Roman"/>
          </w:rPr>
          <w:fldChar w:fldCharType="begin">
            <w:fldData xml:space="preserve">PEVuZE5vdGU+PENpdGU+PEF1dGhvcj5NYXJndWxpZXM8L0F1dGhvcj48WWVhcj4yMDA1PC9ZZWFy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</w:fldData>
          </w:fldChar>
        </w:r>
        <w:r w:rsidR="00707E8E">
          <w:rPr>
            <w:rFonts w:ascii="Times New Roman" w:hAnsi="Times New Roman"/>
          </w:rPr>
          <w:instrText xml:space="preserve"> ADDIN EN.CITE </w:instrText>
        </w:r>
        <w:r w:rsidR="001B72DC">
          <w:rPr>
            <w:rFonts w:ascii="Times New Roman" w:hAnsi="Times New Roman"/>
          </w:rPr>
          <w:fldChar w:fldCharType="begin">
            <w:fldData xml:space="preserve">PEVuZE5vdGU+PENpdGU+PEF1dGhvcj5NYXJndWxpZXM8L0F1dGhvcj48WWVhcj4yMDA1PC9ZZWFy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</w:fldData>
          </w:fldChar>
        </w:r>
        <w:r w:rsidR="00707E8E">
          <w:rPr>
            <w:rFonts w:ascii="Times New Roman" w:hAnsi="Times New Roman"/>
          </w:rPr>
          <w:instrText xml:space="preserve"> ADDIN EN.CITE.DATA </w:instrText>
        </w:r>
      </w:ins>
      <w:r w:rsidR="00913437" w:rsidRPr="001B72DC">
        <w:rPr>
          <w:rFonts w:ascii="Times New Roman" w:hAnsi="Times New Roman"/>
        </w:rPr>
      </w:r>
      <w:ins w:id="491" w:author="Ram Shrestha" w:date="2013-11-21T19:12:00Z">
        <w:r w:rsidR="001B72DC">
          <w:rPr>
            <w:rFonts w:ascii="Times New Roman" w:hAnsi="Times New Roman"/>
          </w:rPr>
          <w:fldChar w:fldCharType="end"/>
        </w:r>
      </w:ins>
      <w:r w:rsidR="00913437" w:rsidRPr="001B72DC">
        <w:rPr>
          <w:rFonts w:ascii="Times New Roman" w:hAnsi="Times New Roman"/>
        </w:rPr>
      </w:r>
      <w:r w:rsidR="001B72DC">
        <w:rPr>
          <w:rFonts w:ascii="Times New Roman" w:hAnsi="Times New Roman"/>
        </w:rPr>
        <w:fldChar w:fldCharType="separate"/>
      </w:r>
      <w:ins w:id="492" w:author="Ram Shrestha" w:date="2013-11-21T19:12:00Z">
        <w:r w:rsidR="00707E8E">
          <w:rPr>
            <w:rFonts w:ascii="Times New Roman" w:hAnsi="Times New Roman"/>
            <w:noProof/>
          </w:rPr>
          <w:t>(Margulies et al., 2005)</w:t>
        </w:r>
        <w:r w:rsidR="001B72DC">
          <w:rPr>
            <w:rFonts w:ascii="Times New Roman" w:hAnsi="Times New Roman"/>
          </w:rPr>
          <w:fldChar w:fldCharType="end"/>
        </w:r>
      </w:ins>
      <w:r>
        <w:rPr>
          <w:rFonts w:ascii="Times New Roman" w:hAnsi="Times New Roman"/>
        </w:rPr>
        <w:t>, and this score for each base</w:t>
      </w:r>
      <w:r w:rsidRPr="00B02821">
        <w:rPr>
          <w:rFonts w:ascii="Times New Roman" w:hAnsi="Times New Roman"/>
        </w:rPr>
        <w:t xml:space="preserve"> is saved in the </w:t>
      </w:r>
      <w:r>
        <w:rPr>
          <w:rFonts w:ascii="Times New Roman" w:hAnsi="Times New Roman"/>
        </w:rPr>
        <w:t xml:space="preserve">quality </w:t>
      </w:r>
      <w:r w:rsidRPr="00B02821">
        <w:rPr>
          <w:rFonts w:ascii="Times New Roman" w:hAnsi="Times New Roman"/>
        </w:rPr>
        <w:t>file. The score</w:t>
      </w:r>
      <w:r>
        <w:rPr>
          <w:rFonts w:ascii="Times New Roman" w:hAnsi="Times New Roman"/>
        </w:rPr>
        <w:t>s</w:t>
      </w:r>
      <w:r w:rsidRPr="00B02821">
        <w:rPr>
          <w:rFonts w:ascii="Times New Roman" w:hAnsi="Times New Roman"/>
        </w:rPr>
        <w:t xml:space="preserve"> range from minimum </w:t>
      </w:r>
      <w:r>
        <w:rPr>
          <w:rFonts w:ascii="Times New Roman" w:hAnsi="Times New Roman"/>
        </w:rPr>
        <w:t xml:space="preserve">of </w:t>
      </w:r>
      <w:r w:rsidRPr="00B02821">
        <w:rPr>
          <w:rFonts w:ascii="Times New Roman" w:hAnsi="Times New Roman"/>
        </w:rPr>
        <w:t xml:space="preserve">zero to </w:t>
      </w:r>
      <w:r>
        <w:rPr>
          <w:rFonts w:ascii="Times New Roman" w:hAnsi="Times New Roman"/>
        </w:rPr>
        <w:t xml:space="preserve">a </w:t>
      </w:r>
      <w:r w:rsidRPr="00B02821">
        <w:rPr>
          <w:rFonts w:ascii="Times New Roman" w:hAnsi="Times New Roman"/>
        </w:rPr>
        <w:t xml:space="preserve">maximum </w:t>
      </w:r>
      <w:r>
        <w:rPr>
          <w:rFonts w:ascii="Times New Roman" w:hAnsi="Times New Roman"/>
        </w:rPr>
        <w:t xml:space="preserve">of </w:t>
      </w:r>
      <w:r w:rsidRPr="00B02821">
        <w:rPr>
          <w:rFonts w:ascii="Times New Roman" w:hAnsi="Times New Roman"/>
        </w:rPr>
        <w:t xml:space="preserve">40. A score of 10 would mean that the probability of </w:t>
      </w:r>
      <w:r>
        <w:rPr>
          <w:rFonts w:ascii="Times New Roman" w:hAnsi="Times New Roman"/>
        </w:rPr>
        <w:t xml:space="preserve">a </w:t>
      </w:r>
      <w:r w:rsidRPr="00B02821">
        <w:rPr>
          <w:rFonts w:ascii="Times New Roman" w:hAnsi="Times New Roman"/>
        </w:rPr>
        <w:t xml:space="preserve">wrong base call is 1 in 10, 20 means 1 in </w:t>
      </w:r>
      <w:r>
        <w:rPr>
          <w:rFonts w:ascii="Times New Roman" w:hAnsi="Times New Roman"/>
        </w:rPr>
        <w:t xml:space="preserve">a </w:t>
      </w:r>
      <w:r w:rsidRPr="00B02821">
        <w:rPr>
          <w:rFonts w:ascii="Times New Roman" w:hAnsi="Times New Roman"/>
        </w:rPr>
        <w:t>100</w:t>
      </w:r>
      <w:r>
        <w:rPr>
          <w:rFonts w:ascii="Times New Roman" w:hAnsi="Times New Roman"/>
        </w:rPr>
        <w:t>,</w:t>
      </w:r>
      <w:r w:rsidRPr="00B02821">
        <w:rPr>
          <w:rFonts w:ascii="Times New Roman" w:hAnsi="Times New Roman"/>
        </w:rPr>
        <w:t xml:space="preserve"> and 40 means </w:t>
      </w:r>
      <w:r>
        <w:rPr>
          <w:rFonts w:ascii="Times New Roman" w:hAnsi="Times New Roman"/>
        </w:rPr>
        <w:t xml:space="preserve">1 </w:t>
      </w:r>
      <w:r w:rsidRPr="00B02821">
        <w:rPr>
          <w:rFonts w:ascii="Times New Roman" w:hAnsi="Times New Roman"/>
        </w:rPr>
        <w:t>in</w:t>
      </w:r>
      <w:r>
        <w:rPr>
          <w:rFonts w:ascii="Times New Roman" w:hAnsi="Times New Roman"/>
        </w:rPr>
        <w:t xml:space="preserve"> a</w:t>
      </w:r>
      <w:r w:rsidRPr="00B02821">
        <w:rPr>
          <w:rFonts w:ascii="Times New Roman" w:hAnsi="Times New Roman"/>
        </w:rPr>
        <w:t xml:space="preserve"> 10000</w:t>
      </w:r>
      <w:ins w:id="493" w:author="Ram Shrestha" w:date="2013-11-21T09:03:00Z">
        <w:r w:rsidR="006052AD">
          <w:rPr>
            <w:rFonts w:ascii="Times New Roman" w:hAnsi="Times New Roman"/>
          </w:rPr>
          <w:t xml:space="preserve"> </w:t>
        </w:r>
      </w:ins>
      <w:ins w:id="494" w:author="Ram Shrestha" w:date="2013-11-21T19:12:00Z">
        <w:r w:rsidR="001B72DC">
          <w:rPr>
            <w:rFonts w:ascii="Times New Roman" w:hAnsi="Times New Roman"/>
          </w:rPr>
          <w:fldChar w:fldCharType="begin"/>
        </w:r>
        <w:r w:rsidR="00707E8E">
          <w:rPr>
            <w:rFonts w:ascii="Times New Roman" w:hAnsi="Times New Roman"/>
          </w:rPr>
          <w:instrText xml:space="preserve"> ADDIN EN.CITE &lt;EndNote&gt;&lt;Cite&gt;&lt;Author&gt;Cock&lt;/Author&gt;&lt;Year&gt;2010&lt;/Year&gt;&lt;RecNum&gt;425&lt;/RecNum&gt;&lt;record&gt;&lt;rec-number&gt;425&lt;/rec-number&gt;&lt;foreign-keys&gt;&lt;key app="EN" db-id="fp25zzvrxrd9vke5zxqp9stbssprwstvdddz"&gt;425&lt;/key&gt;&lt;/foreign-keys&gt;&lt;ref-type name="Journal Article"&gt;17&lt;/ref-type&gt;&lt;contributors&gt;&lt;authors&gt;&lt;author&gt;Cock, Peter J. A.&lt;/author&gt;&lt;author&gt;Fields, Christopher J.&lt;/author&gt;&lt;author&gt;Goto, Naohisa&lt;/author&gt;&lt;author&gt;Heuer, Michael L.&lt;/author&gt;&lt;author&gt;Rice, Peter M.&lt;/author&gt;&lt;/authors&gt;&lt;/contributors&gt;&lt;auth-address&gt;http://nar.oxfordjournals.org/content/38/6/1767&lt;/auth-address&gt;&lt;titles&gt;&lt;title&gt;The Sanger FASTQ file format for sequences with quality scores, and the Solexa/Illumina FASTQ variants&lt;/title&gt;&lt;secondary-title&gt;Nucleic Acids Research&lt;/secondary-title&gt;&lt;/titles&gt;&lt;pages&gt;1767-1771&lt;/pages&gt;&lt;volume&gt;38&lt;/volume&gt;&lt;number&gt;6&lt;/number&gt;&lt;dates&gt;&lt;year&gt;2010&lt;/year&gt;&lt;pub-dates&gt;&lt;date&gt;April&lt;/date&gt;&lt;/pub-dates&gt;&lt;/dates&gt;&lt;isbn&gt;0305-1048, 1362-4962&lt;/isbn&gt;&lt;label&gt;cock_sanger_2010&lt;/label&gt;&lt;urls&gt;&lt;related-urls&gt;&lt;url&gt;10.1093/nar/gkp1137&lt;/url&gt;&lt;/related-urls&gt;&lt;/urls&gt;&lt;/record&gt;&lt;/Cite&gt;&lt;/EndNote&gt;</w:instrText>
        </w:r>
      </w:ins>
      <w:r w:rsidR="001B72DC">
        <w:rPr>
          <w:rFonts w:ascii="Times New Roman" w:hAnsi="Times New Roman"/>
        </w:rPr>
        <w:fldChar w:fldCharType="separate"/>
      </w:r>
      <w:ins w:id="495" w:author="Ram Shrestha" w:date="2013-11-21T19:12:00Z">
        <w:r w:rsidR="00707E8E">
          <w:rPr>
            <w:rFonts w:ascii="Times New Roman" w:hAnsi="Times New Roman"/>
            <w:noProof/>
          </w:rPr>
          <w:t>(Cock et al., 2010)</w:t>
        </w:r>
        <w:r w:rsidR="001B72DC">
          <w:rPr>
            <w:rFonts w:ascii="Times New Roman" w:hAnsi="Times New Roman"/>
          </w:rPr>
          <w:fldChar w:fldCharType="end"/>
        </w:r>
      </w:ins>
      <w:r w:rsidRPr="00B02821">
        <w:rPr>
          <w:rFonts w:ascii="Times New Roman" w:hAnsi="Times New Roman"/>
        </w:rPr>
        <w:t>.</w:t>
      </w:r>
      <w:r>
        <w:rPr>
          <w:rFonts w:ascii="Times New Roman" w:hAnsi="Times New Roman"/>
        </w:rPr>
        <w:t xml:space="preserve"> </w:t>
      </w:r>
      <w:r w:rsidRPr="00B02821">
        <w:rPr>
          <w:rFonts w:ascii="Times New Roman" w:hAnsi="Times New Roman"/>
        </w:rPr>
        <w:t xml:space="preserve">In general, the quality scores of </w:t>
      </w:r>
      <w:r>
        <w:rPr>
          <w:rFonts w:ascii="Times New Roman" w:hAnsi="Times New Roman"/>
        </w:rPr>
        <w:t xml:space="preserve">a </w:t>
      </w:r>
      <w:r w:rsidRPr="00B02821">
        <w:rPr>
          <w:rFonts w:ascii="Times New Roman" w:hAnsi="Times New Roman"/>
        </w:rPr>
        <w:t>base decrease as the sequence length increases. A lower quality score indicates that a base has a lower probability of being correct and</w:t>
      </w:r>
      <w:r>
        <w:rPr>
          <w:rFonts w:ascii="Times New Roman" w:hAnsi="Times New Roman"/>
        </w:rPr>
        <w:t xml:space="preserve"> including</w:t>
      </w:r>
      <w:r w:rsidRPr="00B02821">
        <w:rPr>
          <w:rFonts w:ascii="Times New Roman" w:hAnsi="Times New Roman"/>
        </w:rPr>
        <w:t xml:space="preserve"> these poor</w:t>
      </w:r>
      <w:r>
        <w:rPr>
          <w:rFonts w:ascii="Times New Roman" w:hAnsi="Times New Roman"/>
        </w:rPr>
        <w:t xml:space="preserve"> quality</w:t>
      </w:r>
      <w:r w:rsidRPr="00B02821">
        <w:rPr>
          <w:rFonts w:ascii="Times New Roman" w:hAnsi="Times New Roman"/>
        </w:rPr>
        <w:t xml:space="preserve"> bases </w:t>
      </w:r>
      <w:r>
        <w:rPr>
          <w:rFonts w:ascii="Times New Roman" w:hAnsi="Times New Roman"/>
        </w:rPr>
        <w:t xml:space="preserve">would compromise the </w:t>
      </w:r>
      <w:r w:rsidRPr="00B02821">
        <w:rPr>
          <w:rFonts w:ascii="Times New Roman" w:hAnsi="Times New Roman"/>
        </w:rPr>
        <w:t>data analysis.</w:t>
      </w:r>
      <w:r>
        <w:rPr>
          <w:rFonts w:ascii="Times New Roman" w:hAnsi="Times New Roman"/>
        </w:rPr>
        <w:t xml:space="preserve"> </w:t>
      </w:r>
      <w:r w:rsidRPr="00B02821">
        <w:rPr>
          <w:rFonts w:ascii="Times New Roman" w:hAnsi="Times New Roman"/>
        </w:rPr>
        <w:t xml:space="preserve"> Seq2Res uses QT</w:t>
      </w:r>
      <w:r>
        <w:rPr>
          <w:rFonts w:ascii="Times New Roman" w:hAnsi="Times New Roman"/>
        </w:rPr>
        <w:t>rim (</w:t>
      </w:r>
      <w:hyperlink r:id="rId9" w:history="1">
        <w:r w:rsidRPr="00AF120B">
          <w:rPr>
            <w:rStyle w:val="Hyperlink"/>
            <w:rFonts w:ascii="Times New Roman" w:hAnsi="Times New Roman"/>
          </w:rPr>
          <w:t>https://hiv.sanbi.ac.za/tools/qtrim</w:t>
        </w:r>
      </w:hyperlink>
      <w:r>
        <w:rPr>
          <w:rFonts w:ascii="Times New Roman" w:hAnsi="Times New Roman"/>
        </w:rPr>
        <w:t xml:space="preserve">) </w:t>
      </w:r>
      <w:r w:rsidRPr="00B02821">
        <w:rPr>
          <w:rFonts w:ascii="Times New Roman" w:hAnsi="Times New Roman"/>
        </w:rPr>
        <w:t xml:space="preserve">– an in-house designed quality-trimming tool for removing these lower quality bases. </w:t>
      </w:r>
      <w:ins w:id="496" w:author="Ram Shrestha" w:date="2013-11-13T09:04:00Z">
        <w:r>
          <w:rPr>
            <w:rFonts w:ascii="Times New Roman" w:hAnsi="Times New Roman"/>
          </w:rPr>
          <w:t>Default parameter settings in QTrim are</w:t>
        </w:r>
      </w:ins>
      <w:ins w:id="497" w:author="Ram Shrestha" w:date="2013-11-13T09:05:00Z">
        <w:r>
          <w:rPr>
            <w:rFonts w:ascii="Times New Roman" w:hAnsi="Times New Roman"/>
          </w:rPr>
          <w:t>:</w:t>
        </w:r>
      </w:ins>
      <w:ins w:id="498" w:author="Ram Shrestha" w:date="2013-11-13T09:04:00Z">
        <w:r>
          <w:rPr>
            <w:rFonts w:ascii="Times New Roman" w:hAnsi="Times New Roman"/>
          </w:rPr>
          <w:t xml:space="preserve"> mean quality</w:t>
        </w:r>
      </w:ins>
      <w:ins w:id="499" w:author="Ram Shrestha" w:date="2013-11-13T09:05:00Z">
        <w:r>
          <w:rPr>
            <w:rFonts w:ascii="Times New Roman" w:hAnsi="Times New Roman"/>
          </w:rPr>
          <w:t xml:space="preserve"> score of 20, minimum read length of 50 nucleotides and trimming from 3</w:t>
        </w:r>
      </w:ins>
      <w:ins w:id="500" w:author="Ram Shrestha" w:date="2013-11-13T09:06:00Z">
        <w:r>
          <w:rPr>
            <w:rFonts w:ascii="Times New Roman" w:hAnsi="Times New Roman"/>
          </w:rPr>
          <w:t xml:space="preserve">’ end of a sequence read. </w:t>
        </w:r>
      </w:ins>
      <w:r w:rsidRPr="00B02821">
        <w:rPr>
          <w:rFonts w:ascii="Times New Roman" w:hAnsi="Times New Roman"/>
        </w:rPr>
        <w:t xml:space="preserve">Seq2Res allows flexibility to control </w:t>
      </w:r>
      <w:del w:id="501" w:author="Ram Shrestha" w:date="2013-11-13T09:06:00Z">
        <w:r w:rsidRPr="00B02821" w:rsidDel="00C8099D">
          <w:rPr>
            <w:rFonts w:ascii="Times New Roman" w:hAnsi="Times New Roman"/>
          </w:rPr>
          <w:delText>all the features of</w:delText>
        </w:r>
      </w:del>
      <w:ins w:id="502" w:author="Ram Shrestha" w:date="2013-11-13T09:06:00Z">
        <w:r>
          <w:rPr>
            <w:rFonts w:ascii="Times New Roman" w:hAnsi="Times New Roman"/>
          </w:rPr>
          <w:t>these</w:t>
        </w:r>
      </w:ins>
      <w:ins w:id="503" w:author="Ram Shrestha" w:date="2013-11-13T09:11:00Z">
        <w:r>
          <w:rPr>
            <w:rFonts w:ascii="Times New Roman" w:hAnsi="Times New Roman"/>
          </w:rPr>
          <w:t xml:space="preserve"> default QTrim</w:t>
        </w:r>
      </w:ins>
      <w:ins w:id="504" w:author="Ram Shrestha" w:date="2013-11-13T09:06:00Z">
        <w:r>
          <w:rPr>
            <w:rFonts w:ascii="Times New Roman" w:hAnsi="Times New Roman"/>
          </w:rPr>
          <w:t xml:space="preserve"> parameter settings</w:t>
        </w:r>
      </w:ins>
      <w:del w:id="505" w:author="Ram Shrestha" w:date="2013-11-13T09:11:00Z">
        <w:r w:rsidRPr="00B02821" w:rsidDel="003D4A18">
          <w:rPr>
            <w:rFonts w:ascii="Times New Roman" w:hAnsi="Times New Roman"/>
          </w:rPr>
          <w:delText xml:space="preserve"> QTrim</w:delText>
        </w:r>
      </w:del>
      <w:r>
        <w:rPr>
          <w:rFonts w:ascii="Times New Roman" w:hAnsi="Times New Roman"/>
        </w:rPr>
        <w:t>.</w:t>
      </w:r>
    </w:p>
    <w:p w:rsidR="001036CB" w:rsidRDefault="001036CB" w:rsidP="001036CB">
      <w:pPr>
        <w:spacing w:line="480" w:lineRule="auto"/>
        <w:contextualSpacing/>
        <w:jc w:val="both"/>
        <w:rPr>
          <w:rFonts w:ascii="Times New Roman" w:hAnsi="Times New Roman"/>
        </w:rPr>
      </w:pPr>
    </w:p>
    <w:p w:rsidR="001036CB" w:rsidRPr="0052208B" w:rsidRDefault="001036CB" w:rsidP="001036CB">
      <w:pPr>
        <w:pStyle w:val="ListParagraph"/>
        <w:numPr>
          <w:ilvl w:val="0"/>
          <w:numId w:val="3"/>
        </w:numPr>
        <w:spacing w:line="480" w:lineRule="auto"/>
        <w:jc w:val="both"/>
        <w:rPr>
          <w:rFonts w:ascii="Times New Roman" w:hAnsi="Times New Roman"/>
          <w:b/>
        </w:rPr>
      </w:pPr>
      <w:r>
        <w:rPr>
          <w:rFonts w:ascii="Times New Roman" w:hAnsi="Times New Roman"/>
          <w:b/>
        </w:rPr>
        <w:t xml:space="preserve">Binning of sequence reads </w:t>
      </w:r>
      <w:r w:rsidRPr="0052208B">
        <w:rPr>
          <w:rFonts w:ascii="Times New Roman" w:hAnsi="Times New Roman"/>
          <w:b/>
        </w:rPr>
        <w:t xml:space="preserve">by </w:t>
      </w:r>
      <w:r>
        <w:rPr>
          <w:rFonts w:ascii="Times New Roman" w:hAnsi="Times New Roman"/>
          <w:b/>
        </w:rPr>
        <w:t xml:space="preserve">amplicon </w:t>
      </w:r>
      <w:r w:rsidRPr="0052208B">
        <w:rPr>
          <w:rFonts w:ascii="Times New Roman" w:hAnsi="Times New Roman"/>
          <w:b/>
        </w:rPr>
        <w:t>and MID</w:t>
      </w:r>
    </w:p>
    <w:p w:rsidR="001036CB" w:rsidRDefault="001036CB" w:rsidP="001036CB">
      <w:pPr>
        <w:spacing w:line="480" w:lineRule="auto"/>
        <w:jc w:val="both"/>
        <w:rPr>
          <w:rFonts w:ascii="Times New Roman" w:hAnsi="Times New Roman"/>
        </w:rPr>
      </w:pPr>
      <w:r>
        <w:rPr>
          <w:rFonts w:ascii="Times New Roman" w:hAnsi="Times New Roman"/>
        </w:rPr>
        <w:t>On</w:t>
      </w:r>
      <w:ins w:id="506" w:author="Ram Shrestha" w:date="2013-11-13T10:07:00Z">
        <w:r>
          <w:rPr>
            <w:rFonts w:ascii="Times New Roman" w:hAnsi="Times New Roman"/>
          </w:rPr>
          <w:t>c</w:t>
        </w:r>
      </w:ins>
      <w:r>
        <w:rPr>
          <w:rFonts w:ascii="Times New Roman" w:hAnsi="Times New Roman"/>
        </w:rPr>
        <w:t xml:space="preserve">e sequence reads have been quality trimmed the information contained in </w:t>
      </w:r>
      <w:r w:rsidR="008A6800">
        <w:rPr>
          <w:rFonts w:ascii="Times New Roman" w:hAnsi="Times New Roman"/>
        </w:rPr>
        <w:t xml:space="preserve">the </w:t>
      </w:r>
      <w:r>
        <w:rPr>
          <w:rFonts w:ascii="Times New Roman" w:hAnsi="Times New Roman"/>
        </w:rPr>
        <w:t xml:space="preserve">sequence </w:t>
      </w:r>
      <w:r w:rsidR="008A6800">
        <w:rPr>
          <w:rFonts w:ascii="Times New Roman" w:hAnsi="Times New Roman"/>
        </w:rPr>
        <w:t>ID</w:t>
      </w:r>
      <w:del w:id="507" w:author="Ram Shrestha" w:date="2013-11-20T18:19:00Z">
        <w:r w:rsidDel="00656752">
          <w:rPr>
            <w:rFonts w:ascii="Times New Roman" w:hAnsi="Times New Roman"/>
          </w:rPr>
          <w:delText>I</w:delText>
        </w:r>
      </w:del>
      <w:r>
        <w:rPr>
          <w:rFonts w:ascii="Times New Roman" w:hAnsi="Times New Roman"/>
        </w:rPr>
        <w:t xml:space="preserve">s is used to bin </w:t>
      </w:r>
      <w:r w:rsidR="008A6800">
        <w:rPr>
          <w:rFonts w:ascii="Times New Roman" w:hAnsi="Times New Roman"/>
        </w:rPr>
        <w:t xml:space="preserve">groups of sequences </w:t>
      </w:r>
      <w:r>
        <w:rPr>
          <w:rFonts w:ascii="Times New Roman" w:hAnsi="Times New Roman"/>
        </w:rPr>
        <w:t>on the basis of</w:t>
      </w:r>
      <w:r w:rsidRPr="00B02821">
        <w:rPr>
          <w:rFonts w:ascii="Times New Roman" w:hAnsi="Times New Roman"/>
        </w:rPr>
        <w:t xml:space="preserve"> sample</w:t>
      </w:r>
      <w:r>
        <w:rPr>
          <w:rFonts w:ascii="Times New Roman" w:hAnsi="Times New Roman"/>
        </w:rPr>
        <w:t>/MID</w:t>
      </w:r>
      <w:r w:rsidR="008A6800">
        <w:rPr>
          <w:rFonts w:ascii="Times New Roman" w:hAnsi="Times New Roman"/>
        </w:rPr>
        <w:t>,</w:t>
      </w:r>
      <w:r w:rsidRPr="00B02821">
        <w:rPr>
          <w:rFonts w:ascii="Times New Roman" w:hAnsi="Times New Roman"/>
        </w:rPr>
        <w:t xml:space="preserve"> </w:t>
      </w:r>
      <w:r>
        <w:rPr>
          <w:rFonts w:ascii="Times New Roman" w:hAnsi="Times New Roman"/>
        </w:rPr>
        <w:t>and then by amplicon</w:t>
      </w:r>
      <w:r w:rsidRPr="00B02821">
        <w:rPr>
          <w:rFonts w:ascii="Times New Roman" w:hAnsi="Times New Roman"/>
        </w:rPr>
        <w:t>.</w:t>
      </w:r>
      <w:r>
        <w:rPr>
          <w:rFonts w:ascii="Times New Roman" w:hAnsi="Times New Roman"/>
        </w:rPr>
        <w:t xml:space="preserve">  All subsequent analysis is performed on each ‘bin’ of sequences concurrently using a high-performance computing cluster. </w:t>
      </w:r>
    </w:p>
    <w:p w:rsidR="001036CB" w:rsidRPr="0052208B" w:rsidRDefault="001036CB" w:rsidP="001036CB">
      <w:pPr>
        <w:spacing w:line="480" w:lineRule="auto"/>
        <w:jc w:val="both"/>
        <w:rPr>
          <w:rFonts w:ascii="Times New Roman" w:hAnsi="Times New Roman"/>
        </w:rPr>
      </w:pPr>
    </w:p>
    <w:p w:rsidR="001036CB" w:rsidRPr="00B02821" w:rsidRDefault="001036CB" w:rsidP="001036CB">
      <w:pPr>
        <w:pStyle w:val="ListParagraph"/>
        <w:spacing w:line="480" w:lineRule="auto"/>
        <w:ind w:left="0"/>
        <w:jc w:val="both"/>
        <w:rPr>
          <w:rFonts w:ascii="Times New Roman" w:hAnsi="Times New Roman"/>
        </w:rPr>
      </w:pPr>
    </w:p>
    <w:p w:rsidR="001036CB" w:rsidRPr="00E03A7F" w:rsidRDefault="001036CB" w:rsidP="001036CB">
      <w:pPr>
        <w:pStyle w:val="ListParagraph"/>
        <w:numPr>
          <w:ilvl w:val="0"/>
          <w:numId w:val="3"/>
        </w:numPr>
        <w:spacing w:line="480" w:lineRule="auto"/>
        <w:jc w:val="both"/>
        <w:rPr>
          <w:rFonts w:ascii="Times New Roman" w:hAnsi="Times New Roman"/>
          <w:b/>
        </w:rPr>
      </w:pPr>
      <w:r w:rsidRPr="00E03A7F">
        <w:rPr>
          <w:rFonts w:ascii="Times New Roman" w:hAnsi="Times New Roman"/>
          <w:b/>
        </w:rPr>
        <w:t>Reference Mapping</w:t>
      </w:r>
    </w:p>
    <w:p w:rsidR="001036CB" w:rsidRDefault="001036CB" w:rsidP="001036CB">
      <w:pPr>
        <w:pStyle w:val="ListParagraph"/>
        <w:spacing w:line="480" w:lineRule="auto"/>
        <w:ind w:left="0"/>
        <w:jc w:val="both"/>
        <w:rPr>
          <w:rFonts w:ascii="Times New Roman" w:hAnsi="Times New Roman"/>
        </w:rPr>
      </w:pPr>
      <w:r>
        <w:rPr>
          <w:rFonts w:ascii="Times New Roman" w:hAnsi="Times New Roman"/>
        </w:rPr>
        <w:t>The high quality s</w:t>
      </w:r>
      <w:r w:rsidRPr="00B02821">
        <w:rPr>
          <w:rFonts w:ascii="Times New Roman" w:hAnsi="Times New Roman"/>
        </w:rPr>
        <w:t>equence</w:t>
      </w:r>
      <w:r>
        <w:rPr>
          <w:rFonts w:ascii="Times New Roman" w:hAnsi="Times New Roman"/>
        </w:rPr>
        <w:t xml:space="preserve"> reads in each bin </w:t>
      </w:r>
      <w:r w:rsidRPr="00B02821">
        <w:rPr>
          <w:rFonts w:ascii="Times New Roman" w:hAnsi="Times New Roman"/>
        </w:rPr>
        <w:t xml:space="preserve">are </w:t>
      </w:r>
      <w:r>
        <w:rPr>
          <w:rFonts w:ascii="Times New Roman" w:hAnsi="Times New Roman"/>
        </w:rPr>
        <w:t xml:space="preserve">mapped to the full HXB2 </w:t>
      </w:r>
      <w:proofErr w:type="spellStart"/>
      <w:r w:rsidR="00CE70A9" w:rsidRPr="00CE70A9">
        <w:rPr>
          <w:rFonts w:ascii="Times New Roman" w:hAnsi="Times New Roman"/>
          <w:i/>
        </w:rPr>
        <w:t>pol</w:t>
      </w:r>
      <w:proofErr w:type="spellEnd"/>
      <w:r>
        <w:rPr>
          <w:rFonts w:ascii="Times New Roman" w:hAnsi="Times New Roman"/>
        </w:rPr>
        <w:t xml:space="preserve"> gene reference sequence</w:t>
      </w:r>
      <w:r w:rsidRPr="00B02821">
        <w:rPr>
          <w:rFonts w:ascii="Times New Roman" w:hAnsi="Times New Roman"/>
        </w:rPr>
        <w:t xml:space="preserve">. </w:t>
      </w:r>
      <w:r>
        <w:rPr>
          <w:rFonts w:ascii="Times New Roman" w:hAnsi="Times New Roman"/>
        </w:rPr>
        <w:t xml:space="preserve">This mapping step is one of the most critical steps of the entire pipeline as it is here that we are able to correct both PCR- and sequencing-induced errors in sequence reads. </w:t>
      </w:r>
      <w:r w:rsidRPr="00B02821">
        <w:rPr>
          <w:rFonts w:ascii="Times New Roman" w:hAnsi="Times New Roman"/>
        </w:rPr>
        <w:t xml:space="preserve"> RAMICS (Rapid Am</w:t>
      </w:r>
      <w:r>
        <w:rPr>
          <w:rFonts w:ascii="Times New Roman" w:hAnsi="Times New Roman"/>
        </w:rPr>
        <w:t xml:space="preserve">plicon Mapping In Codon Space) is a tool that has been developed by </w:t>
      </w:r>
      <w:proofErr w:type="spellStart"/>
      <w:r>
        <w:rPr>
          <w:rFonts w:ascii="Times New Roman" w:hAnsi="Times New Roman"/>
        </w:rPr>
        <w:t>Imogen</w:t>
      </w:r>
      <w:proofErr w:type="spellEnd"/>
      <w:r>
        <w:rPr>
          <w:rFonts w:ascii="Times New Roman" w:hAnsi="Times New Roman"/>
        </w:rPr>
        <w:t xml:space="preserve"> Wright (a PhD student in the research group of Prof Simon Travers, manuscript currently under review in </w:t>
      </w:r>
      <w:r w:rsidR="008A6800">
        <w:rPr>
          <w:rFonts w:ascii="Times New Roman" w:hAnsi="Times New Roman"/>
        </w:rPr>
        <w:t>N</w:t>
      </w:r>
      <w:r>
        <w:rPr>
          <w:rFonts w:ascii="Times New Roman" w:hAnsi="Times New Roman"/>
        </w:rPr>
        <w:t xml:space="preserve">ucleic </w:t>
      </w:r>
      <w:r w:rsidR="008A6800">
        <w:rPr>
          <w:rFonts w:ascii="Times New Roman" w:hAnsi="Times New Roman"/>
        </w:rPr>
        <w:t>A</w:t>
      </w:r>
      <w:r>
        <w:rPr>
          <w:rFonts w:ascii="Times New Roman" w:hAnsi="Times New Roman"/>
        </w:rPr>
        <w:t xml:space="preserve">cids </w:t>
      </w:r>
      <w:r w:rsidR="008A6800">
        <w:rPr>
          <w:rFonts w:ascii="Times New Roman" w:hAnsi="Times New Roman"/>
        </w:rPr>
        <w:t>R</w:t>
      </w:r>
      <w:r>
        <w:rPr>
          <w:rFonts w:ascii="Times New Roman" w:hAnsi="Times New Roman"/>
        </w:rPr>
        <w:t>esearch) that maps sequence reads to a reference sequence using hidden Markov models in “codon-space” and is capable of identifying, and accounting for, PCR- and sequencing-induced errors in sequence reads during the mapping process.  RAMICS is particularly powerful at homopolymer regions, accurately identifying the over- or under-call of nucleotides. Further, RAMICS is able to identify whether each sequence read is full length and maps to the entire amplicon.</w:t>
      </w:r>
    </w:p>
    <w:p w:rsidR="001036CB" w:rsidRDefault="001036CB" w:rsidP="001036CB">
      <w:pPr>
        <w:pStyle w:val="ListParagraph"/>
        <w:spacing w:line="480" w:lineRule="auto"/>
        <w:ind w:left="0"/>
        <w:jc w:val="both"/>
        <w:rPr>
          <w:rFonts w:ascii="Times New Roman" w:hAnsi="Times New Roman"/>
        </w:rPr>
      </w:pPr>
    </w:p>
    <w:p w:rsidR="001036CB" w:rsidRDefault="001036CB" w:rsidP="001036CB">
      <w:pPr>
        <w:pStyle w:val="ListParagraph"/>
        <w:numPr>
          <w:ins w:id="508" w:author="Ram Shrestha" w:date="2013-11-13T09:35:00Z"/>
        </w:numPr>
        <w:spacing w:line="480" w:lineRule="auto"/>
        <w:ind w:left="0"/>
        <w:jc w:val="both"/>
        <w:rPr>
          <w:ins w:id="509" w:author="Ram Shrestha" w:date="2013-11-13T09:48:00Z"/>
          <w:rFonts w:ascii="Times New Roman" w:hAnsi="Times New Roman"/>
        </w:rPr>
      </w:pPr>
      <w:ins w:id="510" w:author="Ram Shrestha" w:date="2013-11-13T09:37:00Z">
        <w:r>
          <w:rPr>
            <w:rFonts w:ascii="Times New Roman" w:hAnsi="Times New Roman"/>
          </w:rPr>
          <w:t xml:space="preserve">In Seq2Res, RAMICS maps amplicon sequence reads to </w:t>
        </w:r>
      </w:ins>
      <w:ins w:id="511" w:author="Ram Shrestha" w:date="2013-11-13T09:40:00Z">
        <w:r>
          <w:rPr>
            <w:rFonts w:ascii="Times New Roman" w:hAnsi="Times New Roman"/>
          </w:rPr>
          <w:t>a</w:t>
        </w:r>
      </w:ins>
      <w:ins w:id="512" w:author="Ram Shrestha" w:date="2013-11-13T09:37:00Z">
        <w:r>
          <w:rPr>
            <w:rFonts w:ascii="Times New Roman" w:hAnsi="Times New Roman"/>
          </w:rPr>
          <w:t xml:space="preserve"> </w:t>
        </w:r>
      </w:ins>
      <w:ins w:id="513" w:author="Ram Shrestha" w:date="2013-11-13T09:40:00Z">
        <w:r>
          <w:rPr>
            <w:rFonts w:ascii="Times New Roman" w:hAnsi="Times New Roman"/>
          </w:rPr>
          <w:t xml:space="preserve">subsequence of the reference sequence </w:t>
        </w:r>
      </w:ins>
      <w:ins w:id="514" w:author="Ram Shrestha" w:date="2013-11-13T09:41:00Z">
        <w:r>
          <w:rPr>
            <w:rFonts w:ascii="Times New Roman" w:hAnsi="Times New Roman"/>
          </w:rPr>
          <w:t>that correspond to</w:t>
        </w:r>
      </w:ins>
      <w:ins w:id="515" w:author="Ram Shrestha" w:date="2013-11-13T09:39:00Z">
        <w:r>
          <w:rPr>
            <w:rFonts w:ascii="Times New Roman" w:hAnsi="Times New Roman"/>
          </w:rPr>
          <w:t xml:space="preserve"> </w:t>
        </w:r>
      </w:ins>
      <w:ins w:id="516" w:author="Ram Shrestha" w:date="2013-11-13T09:37:00Z">
        <w:r>
          <w:rPr>
            <w:rFonts w:ascii="Times New Roman" w:hAnsi="Times New Roman"/>
          </w:rPr>
          <w:t xml:space="preserve">amplicon specific </w:t>
        </w:r>
      </w:ins>
      <w:ins w:id="517" w:author="Ram Shrestha" w:date="2013-11-13T09:38:00Z">
        <w:r>
          <w:rPr>
            <w:rFonts w:ascii="Times New Roman" w:hAnsi="Times New Roman"/>
          </w:rPr>
          <w:t>optimal</w:t>
        </w:r>
      </w:ins>
      <w:ins w:id="518" w:author="Ram Shrestha" w:date="2013-11-13T09:37:00Z">
        <w:r>
          <w:rPr>
            <w:rFonts w:ascii="Times New Roman" w:hAnsi="Times New Roman"/>
          </w:rPr>
          <w:t xml:space="preserve"> </w:t>
        </w:r>
      </w:ins>
      <w:ins w:id="519" w:author="Ram Shrestha" w:date="2013-11-13T09:38:00Z">
        <w:r>
          <w:rPr>
            <w:rFonts w:ascii="Times New Roman" w:hAnsi="Times New Roman"/>
          </w:rPr>
          <w:t xml:space="preserve">full-length </w:t>
        </w:r>
      </w:ins>
      <w:ins w:id="520" w:author="Ram Shrestha" w:date="2013-11-13T09:40:00Z">
        <w:r>
          <w:rPr>
            <w:rFonts w:ascii="Times New Roman" w:hAnsi="Times New Roman"/>
          </w:rPr>
          <w:t xml:space="preserve">sequence. </w:t>
        </w:r>
      </w:ins>
      <w:ins w:id="521" w:author="Ram Shrestha" w:date="2013-11-13T09:44:00Z">
        <w:r>
          <w:rPr>
            <w:rFonts w:ascii="Times New Roman" w:hAnsi="Times New Roman"/>
          </w:rPr>
          <w:t>For example, if an amplicon optimal start and end codon positions are 66 and 100</w:t>
        </w:r>
      </w:ins>
      <w:ins w:id="522" w:author="Ram Shrestha" w:date="2013-11-21T17:37:00Z">
        <w:r w:rsidR="004D6429">
          <w:rPr>
            <w:rFonts w:ascii="Times New Roman" w:hAnsi="Times New Roman"/>
          </w:rPr>
          <w:t xml:space="preserve"> respectively</w:t>
        </w:r>
      </w:ins>
      <w:r w:rsidR="008A6800">
        <w:rPr>
          <w:rFonts w:ascii="Times New Roman" w:hAnsi="Times New Roman"/>
        </w:rPr>
        <w:t>, which</w:t>
      </w:r>
      <w:ins w:id="523" w:author="Ram Shrestha" w:date="2013-11-13T09:52:00Z">
        <w:r>
          <w:rPr>
            <w:rFonts w:ascii="Times New Roman" w:hAnsi="Times New Roman"/>
          </w:rPr>
          <w:t xml:space="preserve"> </w:t>
        </w:r>
      </w:ins>
      <w:ins w:id="524" w:author="Ram Shrestha" w:date="2013-11-20T18:20:00Z">
        <w:r w:rsidR="00656752">
          <w:rPr>
            <w:rFonts w:ascii="Times New Roman" w:hAnsi="Times New Roman"/>
          </w:rPr>
          <w:t>correspond</w:t>
        </w:r>
      </w:ins>
      <w:ins w:id="525" w:author="Ram Shrestha" w:date="2013-11-13T09:52:00Z">
        <w:r>
          <w:rPr>
            <w:rFonts w:ascii="Times New Roman" w:hAnsi="Times New Roman"/>
          </w:rPr>
          <w:t xml:space="preserve"> to the HIV </w:t>
        </w:r>
        <w:proofErr w:type="spellStart"/>
        <w:r w:rsidR="001B72DC" w:rsidRPr="001B72DC">
          <w:rPr>
            <w:rFonts w:ascii="Times New Roman" w:hAnsi="Times New Roman"/>
            <w:i/>
            <w:rPrChange w:id="526" w:author="Ram Shrestha" w:date="2013-11-13T09:52:00Z">
              <w:rPr>
                <w:rFonts w:ascii="Times New Roman" w:hAnsi="Times New Roman"/>
              </w:rPr>
            </w:rPrChange>
          </w:rPr>
          <w:t>pol</w:t>
        </w:r>
        <w:proofErr w:type="spellEnd"/>
        <w:r>
          <w:rPr>
            <w:rFonts w:ascii="Times New Roman" w:hAnsi="Times New Roman"/>
          </w:rPr>
          <w:t xml:space="preserve"> reference sequence</w:t>
        </w:r>
      </w:ins>
      <w:ins w:id="527" w:author="Ram Shrestha" w:date="2013-11-13T09:44:00Z">
        <w:r>
          <w:rPr>
            <w:rFonts w:ascii="Times New Roman" w:hAnsi="Times New Roman"/>
          </w:rPr>
          <w:t xml:space="preserve">, RAMICS </w:t>
        </w:r>
      </w:ins>
      <w:del w:id="528" w:author="Ram Shrestha" w:date="2013-11-21T17:38:00Z">
        <w:r w:rsidR="008A6800" w:rsidDel="004D6429">
          <w:rPr>
            <w:rFonts w:ascii="Times New Roman" w:hAnsi="Times New Roman"/>
          </w:rPr>
          <w:delText>finds</w:delText>
        </w:r>
      </w:del>
      <w:ins w:id="529" w:author="Ram Shrestha" w:date="2013-11-22T09:10:00Z">
        <w:r w:rsidR="00913437">
          <w:rPr>
            <w:rFonts w:ascii="Times New Roman" w:hAnsi="Times New Roman"/>
          </w:rPr>
          <w:t>copies</w:t>
        </w:r>
      </w:ins>
      <w:ins w:id="530" w:author="Ram Shrestha" w:date="2013-11-13T09:44:00Z">
        <w:r>
          <w:rPr>
            <w:rFonts w:ascii="Times New Roman" w:hAnsi="Times New Roman"/>
          </w:rPr>
          <w:t xml:space="preserve"> </w:t>
        </w:r>
      </w:ins>
      <w:ins w:id="531" w:author="Ram Shrestha" w:date="2013-11-13T09:47:00Z">
        <w:r>
          <w:rPr>
            <w:rFonts w:ascii="Times New Roman" w:hAnsi="Times New Roman"/>
          </w:rPr>
          <w:t>the</w:t>
        </w:r>
      </w:ins>
      <w:ins w:id="532" w:author="Ram Shrestha" w:date="2013-11-13T09:45:00Z">
        <w:r>
          <w:rPr>
            <w:rFonts w:ascii="Times New Roman" w:hAnsi="Times New Roman"/>
          </w:rPr>
          <w:t xml:space="preserve"> </w:t>
        </w:r>
      </w:ins>
      <w:ins w:id="533" w:author="Ram Shrestha" w:date="2013-11-13T09:47:00Z">
        <w:r>
          <w:rPr>
            <w:rFonts w:ascii="Times New Roman" w:hAnsi="Times New Roman"/>
          </w:rPr>
          <w:t xml:space="preserve">nucleotide </w:t>
        </w:r>
      </w:ins>
      <w:ins w:id="534" w:author="Ram Shrestha" w:date="2013-11-13T09:45:00Z">
        <w:r>
          <w:rPr>
            <w:rFonts w:ascii="Times New Roman" w:hAnsi="Times New Roman"/>
          </w:rPr>
          <w:t xml:space="preserve">sequence from codon 66 to 100 of </w:t>
        </w:r>
      </w:ins>
      <w:ins w:id="535" w:author="Ram Shrestha" w:date="2013-11-13T09:46:00Z">
        <w:r>
          <w:rPr>
            <w:rFonts w:ascii="Times New Roman" w:hAnsi="Times New Roman"/>
          </w:rPr>
          <w:t>the</w:t>
        </w:r>
      </w:ins>
      <w:ins w:id="536" w:author="Ram Shrestha" w:date="2013-11-13T09:45:00Z">
        <w:r>
          <w:rPr>
            <w:rFonts w:ascii="Times New Roman" w:hAnsi="Times New Roman"/>
          </w:rPr>
          <w:t xml:space="preserve"> </w:t>
        </w:r>
      </w:ins>
      <w:ins w:id="537" w:author="Ram Shrestha" w:date="2013-11-13T09:46:00Z">
        <w:r>
          <w:rPr>
            <w:rFonts w:ascii="Times New Roman" w:hAnsi="Times New Roman"/>
          </w:rPr>
          <w:t>reference sequence</w:t>
        </w:r>
      </w:ins>
      <w:ins w:id="538" w:author="Ram Shrestha" w:date="2013-11-13T09:48:00Z">
        <w:r>
          <w:rPr>
            <w:rFonts w:ascii="Times New Roman" w:hAnsi="Times New Roman"/>
          </w:rPr>
          <w:t xml:space="preserve"> and maps the amplicon sequence reads to </w:t>
        </w:r>
        <w:commentRangeStart w:id="539"/>
        <w:r>
          <w:rPr>
            <w:rFonts w:ascii="Times New Roman" w:hAnsi="Times New Roman"/>
          </w:rPr>
          <w:t>it</w:t>
        </w:r>
      </w:ins>
      <w:commentRangeEnd w:id="539"/>
      <w:r w:rsidR="00661489">
        <w:rPr>
          <w:rStyle w:val="CommentReference"/>
        </w:rPr>
        <w:commentReference w:id="539"/>
      </w:r>
      <w:ins w:id="540" w:author="Ram Shrestha" w:date="2013-11-13T09:48:00Z">
        <w:r>
          <w:rPr>
            <w:rFonts w:ascii="Times New Roman" w:hAnsi="Times New Roman"/>
          </w:rPr>
          <w:t>.</w:t>
        </w:r>
      </w:ins>
    </w:p>
    <w:p w:rsidR="001036CB" w:rsidRDefault="001036CB" w:rsidP="001036CB">
      <w:pPr>
        <w:pStyle w:val="ListParagraph"/>
        <w:numPr>
          <w:ins w:id="541" w:author="Ram Shrestha" w:date="2013-11-13T09:48:00Z"/>
        </w:numPr>
        <w:spacing w:line="480" w:lineRule="auto"/>
        <w:ind w:left="0"/>
        <w:jc w:val="both"/>
        <w:rPr>
          <w:ins w:id="542" w:author="Ram Shrestha" w:date="2013-11-13T09:35:00Z"/>
          <w:rFonts w:ascii="Times New Roman" w:hAnsi="Times New Roman"/>
        </w:rPr>
      </w:pPr>
    </w:p>
    <w:p w:rsidR="001036CB" w:rsidRDefault="001036CB" w:rsidP="001036CB">
      <w:pPr>
        <w:pStyle w:val="ListParagraph"/>
        <w:spacing w:line="480" w:lineRule="auto"/>
        <w:ind w:left="0"/>
        <w:jc w:val="both"/>
        <w:rPr>
          <w:rFonts w:ascii="Times New Roman" w:hAnsi="Times New Roman"/>
        </w:rPr>
      </w:pPr>
      <w:r>
        <w:rPr>
          <w:rFonts w:ascii="Times New Roman" w:hAnsi="Times New Roman"/>
        </w:rPr>
        <w:t xml:space="preserve">RAMICS </w:t>
      </w:r>
      <w:r w:rsidR="00661489">
        <w:rPr>
          <w:rFonts w:ascii="Times New Roman" w:hAnsi="Times New Roman"/>
        </w:rPr>
        <w:t xml:space="preserve">provides </w:t>
      </w:r>
      <w:r>
        <w:rPr>
          <w:rFonts w:ascii="Times New Roman" w:hAnsi="Times New Roman"/>
        </w:rPr>
        <w:t>a novel ‘</w:t>
      </w:r>
      <w:proofErr w:type="spellStart"/>
      <w:r>
        <w:rPr>
          <w:rFonts w:ascii="Times New Roman" w:hAnsi="Times New Roman"/>
        </w:rPr>
        <w:t>fasta</w:t>
      </w:r>
      <w:proofErr w:type="spellEnd"/>
      <w:r>
        <w:rPr>
          <w:rFonts w:ascii="Times New Roman" w:hAnsi="Times New Roman"/>
        </w:rPr>
        <w:t>-like’ (</w:t>
      </w:r>
      <w:proofErr w:type="spellStart"/>
      <w:r>
        <w:rPr>
          <w:rFonts w:ascii="Times New Roman" w:hAnsi="Times New Roman"/>
        </w:rPr>
        <w:t>fastm</w:t>
      </w:r>
      <w:proofErr w:type="spellEnd"/>
      <w:r>
        <w:rPr>
          <w:rFonts w:ascii="Times New Roman" w:hAnsi="Times New Roman"/>
        </w:rPr>
        <w:t xml:space="preserve">) </w:t>
      </w:r>
      <w:r w:rsidR="00661489">
        <w:rPr>
          <w:rFonts w:ascii="Times New Roman" w:hAnsi="Times New Roman"/>
        </w:rPr>
        <w:t xml:space="preserve">output </w:t>
      </w:r>
      <w:r>
        <w:rPr>
          <w:rFonts w:ascii="Times New Roman" w:hAnsi="Times New Roman"/>
        </w:rPr>
        <w:t>file (</w:t>
      </w:r>
      <w:r w:rsidRPr="00200EC3">
        <w:rPr>
          <w:rFonts w:ascii="Times New Roman" w:hAnsi="Times New Roman"/>
          <w:b/>
        </w:rPr>
        <w:t>Figure 4.</w:t>
      </w:r>
      <w:ins w:id="543" w:author="Ram Shrestha" w:date="2013-11-13T09:48:00Z">
        <w:r>
          <w:rPr>
            <w:rFonts w:ascii="Times New Roman" w:hAnsi="Times New Roman"/>
            <w:b/>
          </w:rPr>
          <w:t>5</w:t>
        </w:r>
      </w:ins>
      <w:del w:id="544" w:author="Ram Shrestha" w:date="2013-11-13T09:48:00Z">
        <w:r w:rsidRPr="00200EC3" w:rsidDel="00577659">
          <w:rPr>
            <w:rFonts w:ascii="Times New Roman" w:hAnsi="Times New Roman"/>
            <w:b/>
          </w:rPr>
          <w:delText>4</w:delText>
        </w:r>
      </w:del>
      <w:r>
        <w:rPr>
          <w:rFonts w:ascii="Times New Roman" w:hAnsi="Times New Roman"/>
        </w:rPr>
        <w:t xml:space="preserve">) that, for each read, details what amino acid is present at each position in the read relative to the HXB2 reference sequence.  Any single or double nucleotide insertions resulting from PCR or sequencing error are, thus, removed from subsequent analysis.  Any full codon sized insertions or deletions are identified and documented in the </w:t>
      </w:r>
      <w:proofErr w:type="spellStart"/>
      <w:r>
        <w:rPr>
          <w:rFonts w:ascii="Times New Roman" w:hAnsi="Times New Roman"/>
        </w:rPr>
        <w:t>fastm</w:t>
      </w:r>
      <w:proofErr w:type="spellEnd"/>
      <w:r>
        <w:rPr>
          <w:rFonts w:ascii="Times New Roman" w:hAnsi="Times New Roman"/>
        </w:rPr>
        <w:t xml:space="preserve"> output file.  </w:t>
      </w:r>
    </w:p>
    <w:p w:rsidR="001036CB" w:rsidRDefault="001036CB" w:rsidP="001036CB">
      <w:pPr>
        <w:pStyle w:val="ListParagraph"/>
        <w:spacing w:line="480" w:lineRule="auto"/>
        <w:ind w:left="0"/>
        <w:jc w:val="both"/>
        <w:rPr>
          <w:rFonts w:ascii="Times New Roman" w:hAnsi="Times New Roman"/>
        </w:rPr>
      </w:pPr>
    </w:p>
    <w:p w:rsidR="001036CB" w:rsidRDefault="001036CB" w:rsidP="001036CB">
      <w:pPr>
        <w:pStyle w:val="ListParagraph"/>
        <w:spacing w:line="480" w:lineRule="auto"/>
        <w:ind w:left="0"/>
        <w:jc w:val="both"/>
        <w:rPr>
          <w:rFonts w:ascii="Times New Roman" w:hAnsi="Times New Roman"/>
        </w:rPr>
      </w:pPr>
    </w:p>
    <w:p w:rsidR="001036CB" w:rsidRPr="00974189" w:rsidRDefault="001036CB" w:rsidP="001036CB">
      <w:pPr>
        <w:pStyle w:val="ListParagraph"/>
        <w:numPr>
          <w:ilvl w:val="0"/>
          <w:numId w:val="3"/>
        </w:numPr>
        <w:spacing w:line="480" w:lineRule="auto"/>
        <w:jc w:val="both"/>
        <w:rPr>
          <w:rFonts w:ascii="Times New Roman" w:hAnsi="Times New Roman"/>
          <w:b/>
        </w:rPr>
      </w:pPr>
      <w:r w:rsidRPr="00974189">
        <w:rPr>
          <w:rFonts w:ascii="Times New Roman" w:hAnsi="Times New Roman"/>
          <w:b/>
        </w:rPr>
        <w:t>Codon position translation</w:t>
      </w:r>
    </w:p>
    <w:p w:rsidR="001036CB" w:rsidRDefault="001036CB" w:rsidP="001036CB">
      <w:pPr>
        <w:pStyle w:val="ListParagraph"/>
        <w:spacing w:line="480" w:lineRule="auto"/>
        <w:ind w:left="0"/>
        <w:jc w:val="both"/>
        <w:rPr>
          <w:rFonts w:ascii="Times New Roman" w:hAnsi="Times New Roman"/>
        </w:rPr>
      </w:pPr>
      <w:r>
        <w:rPr>
          <w:rFonts w:ascii="Times New Roman" w:hAnsi="Times New Roman"/>
        </w:rPr>
        <w:t xml:space="preserve">For every sequence read written to the </w:t>
      </w:r>
      <w:proofErr w:type="spellStart"/>
      <w:r>
        <w:rPr>
          <w:rFonts w:ascii="Times New Roman" w:hAnsi="Times New Roman"/>
        </w:rPr>
        <w:t>fastm</w:t>
      </w:r>
      <w:proofErr w:type="spellEnd"/>
      <w:r>
        <w:rPr>
          <w:rFonts w:ascii="Times New Roman" w:hAnsi="Times New Roman"/>
        </w:rPr>
        <w:t xml:space="preserve"> file, </w:t>
      </w:r>
      <w:r w:rsidRPr="00B02821">
        <w:rPr>
          <w:rFonts w:ascii="Times New Roman" w:hAnsi="Times New Roman"/>
        </w:rPr>
        <w:t xml:space="preserve">Seq2Res translates </w:t>
      </w:r>
      <w:r>
        <w:rPr>
          <w:rFonts w:ascii="Times New Roman" w:hAnsi="Times New Roman"/>
        </w:rPr>
        <w:t xml:space="preserve">each </w:t>
      </w:r>
      <w:r w:rsidRPr="00B02821">
        <w:rPr>
          <w:rFonts w:ascii="Times New Roman" w:hAnsi="Times New Roman"/>
        </w:rPr>
        <w:t xml:space="preserve">codon position </w:t>
      </w:r>
      <w:r>
        <w:rPr>
          <w:rFonts w:ascii="Times New Roman" w:hAnsi="Times New Roman"/>
        </w:rPr>
        <w:t xml:space="preserve">that was </w:t>
      </w:r>
      <w:r w:rsidR="00661489">
        <w:rPr>
          <w:rFonts w:ascii="Times New Roman" w:hAnsi="Times New Roman"/>
        </w:rPr>
        <w:t xml:space="preserve">produced </w:t>
      </w:r>
      <w:r w:rsidRPr="00B02821">
        <w:rPr>
          <w:rFonts w:ascii="Times New Roman" w:hAnsi="Times New Roman"/>
        </w:rPr>
        <w:t>with respect to the reference sequence</w:t>
      </w:r>
      <w:r>
        <w:rPr>
          <w:rFonts w:ascii="Times New Roman" w:hAnsi="Times New Roman"/>
        </w:rPr>
        <w:t xml:space="preserve"> (the HXB2 full </w:t>
      </w:r>
      <w:proofErr w:type="spellStart"/>
      <w:r w:rsidRPr="00974189">
        <w:rPr>
          <w:rFonts w:ascii="Times New Roman" w:hAnsi="Times New Roman"/>
          <w:i/>
        </w:rPr>
        <w:t>pol</w:t>
      </w:r>
      <w:proofErr w:type="spellEnd"/>
      <w:r>
        <w:rPr>
          <w:rFonts w:ascii="Times New Roman" w:hAnsi="Times New Roman"/>
          <w:i/>
        </w:rPr>
        <w:t xml:space="preserve"> sequence</w:t>
      </w:r>
      <w:r>
        <w:rPr>
          <w:rFonts w:ascii="Times New Roman" w:hAnsi="Times New Roman"/>
        </w:rPr>
        <w:t>) in</w:t>
      </w:r>
      <w:r w:rsidRPr="00B02821">
        <w:rPr>
          <w:rFonts w:ascii="Times New Roman" w:hAnsi="Times New Roman"/>
        </w:rPr>
        <w:t xml:space="preserve">to codon positions </w:t>
      </w:r>
      <w:r>
        <w:rPr>
          <w:rFonts w:ascii="Times New Roman" w:hAnsi="Times New Roman"/>
        </w:rPr>
        <w:t>relative to the gene(s) that the amplicon covers (protease, reverse transcriptase or integrase)</w:t>
      </w:r>
      <w:r w:rsidRPr="00B02821">
        <w:rPr>
          <w:rFonts w:ascii="Times New Roman" w:hAnsi="Times New Roman"/>
        </w:rPr>
        <w:t xml:space="preserve">. </w:t>
      </w:r>
      <w:r>
        <w:rPr>
          <w:rFonts w:ascii="Times New Roman" w:hAnsi="Times New Roman"/>
        </w:rPr>
        <w:t xml:space="preserve">For example, the codon positions 57 and 156 in HIV </w:t>
      </w:r>
      <w:proofErr w:type="spellStart"/>
      <w:r w:rsidRPr="00974189">
        <w:rPr>
          <w:rFonts w:ascii="Times New Roman" w:hAnsi="Times New Roman"/>
          <w:i/>
        </w:rPr>
        <w:t>pol</w:t>
      </w:r>
      <w:proofErr w:type="spellEnd"/>
      <w:r>
        <w:rPr>
          <w:rFonts w:ascii="Times New Roman" w:hAnsi="Times New Roman"/>
        </w:rPr>
        <w:t xml:space="preserve"> sequence are translated to </w:t>
      </w:r>
      <w:r w:rsidR="00661489">
        <w:rPr>
          <w:rFonts w:ascii="Times New Roman" w:hAnsi="Times New Roman"/>
        </w:rPr>
        <w:t xml:space="preserve">the </w:t>
      </w:r>
      <w:r>
        <w:rPr>
          <w:rFonts w:ascii="Times New Roman" w:hAnsi="Times New Roman"/>
        </w:rPr>
        <w:t xml:space="preserve">protease codon position 1 and reverse transcriptase codon position 1 respectively. </w:t>
      </w:r>
    </w:p>
    <w:p w:rsidR="001036CB" w:rsidRDefault="001036CB" w:rsidP="001036CB">
      <w:pPr>
        <w:pStyle w:val="ListParagraph"/>
        <w:spacing w:line="480" w:lineRule="auto"/>
        <w:ind w:left="0"/>
        <w:jc w:val="both"/>
        <w:rPr>
          <w:rFonts w:ascii="Times New Roman" w:hAnsi="Times New Roman"/>
        </w:rPr>
      </w:pPr>
    </w:p>
    <w:p w:rsidR="001036CB" w:rsidRDefault="001036CB" w:rsidP="001036CB">
      <w:pPr>
        <w:pStyle w:val="ListParagraph"/>
        <w:spacing w:line="480" w:lineRule="auto"/>
        <w:ind w:left="0"/>
        <w:jc w:val="both"/>
        <w:rPr>
          <w:rFonts w:ascii="Times New Roman" w:hAnsi="Times New Roman"/>
        </w:rPr>
      </w:pPr>
      <w:r>
        <w:rPr>
          <w:rFonts w:ascii="Times New Roman" w:hAnsi="Times New Roman"/>
        </w:rPr>
        <w:t xml:space="preserve">For each read, the amino acid present at all positions evaluated as part of the Stanford HIV resistance testing algorithm </w:t>
      </w:r>
      <w:del w:id="545" w:author="Ram Shrestha" w:date="2013-11-15T12:45:00Z">
        <w:r w:rsidDel="00AE6972">
          <w:rPr>
            <w:rFonts w:ascii="Times New Roman" w:hAnsi="Times New Roman"/>
          </w:rPr>
          <w:delText>(Table 4.1)</w:delText>
        </w:r>
      </w:del>
      <w:ins w:id="546" w:author="Ram Shrestha" w:date="2013-11-13T09:55:00Z">
        <w:r>
          <w:rPr>
            <w:rFonts w:ascii="Times New Roman" w:hAnsi="Times New Roman"/>
          </w:rPr>
          <w:t xml:space="preserve"> </w:t>
        </w:r>
      </w:ins>
      <w:ins w:id="547" w:author="Ram Shrestha" w:date="2013-11-13T22:19:00Z">
        <w:r>
          <w:rPr>
            <w:rFonts w:ascii="Times New Roman" w:hAnsi="Times New Roman"/>
            <w:noProof/>
          </w:rPr>
          <w:t>(Liu and Shafer, 2006)</w:t>
        </w:r>
      </w:ins>
      <w:r>
        <w:rPr>
          <w:rFonts w:ascii="Times New Roman" w:hAnsi="Times New Roman"/>
        </w:rPr>
        <w:t xml:space="preserve"> </w:t>
      </w:r>
      <w:del w:id="548" w:author="Ram Shrestha" w:date="2013-11-13T09:54:00Z">
        <w:r w:rsidDel="001021F0">
          <w:rPr>
            <w:rFonts w:ascii="Times New Roman" w:hAnsi="Times New Roman"/>
          </w:rPr>
          <w:delText>(</w:delText>
        </w:r>
        <w:r w:rsidRPr="00200EC3" w:rsidDel="001021F0">
          <w:rPr>
            <w:rFonts w:ascii="Times New Roman" w:hAnsi="Times New Roman"/>
            <w:b/>
          </w:rPr>
          <w:delText>REF</w:delText>
        </w:r>
        <w:r w:rsidDel="001021F0">
          <w:rPr>
            <w:rFonts w:ascii="Times New Roman" w:hAnsi="Times New Roman"/>
          </w:rPr>
          <w:delText xml:space="preserve">) </w:delText>
        </w:r>
      </w:del>
      <w:r>
        <w:rPr>
          <w:rFonts w:ascii="Times New Roman" w:hAnsi="Times New Roman"/>
        </w:rPr>
        <w:t>are extracted and saved to a file in the format required for submission to the Stanford algorithm (</w:t>
      </w:r>
      <w:r w:rsidRPr="003B115B">
        <w:rPr>
          <w:rFonts w:ascii="Times New Roman" w:hAnsi="Times New Roman"/>
          <w:b/>
        </w:rPr>
        <w:t>Figure 4.</w:t>
      </w:r>
      <w:ins w:id="549" w:author="Ram Shrestha" w:date="2013-11-13T09:55:00Z">
        <w:r>
          <w:rPr>
            <w:rFonts w:ascii="Times New Roman" w:hAnsi="Times New Roman"/>
            <w:b/>
          </w:rPr>
          <w:t>6</w:t>
        </w:r>
      </w:ins>
      <w:del w:id="550" w:author="Ram Shrestha" w:date="2013-11-13T09:55:00Z">
        <w:r w:rsidRPr="003B115B" w:rsidDel="001021F0">
          <w:rPr>
            <w:rFonts w:ascii="Times New Roman" w:hAnsi="Times New Roman"/>
            <w:b/>
          </w:rPr>
          <w:delText>5</w:delText>
        </w:r>
      </w:del>
      <w:r>
        <w:rPr>
          <w:rFonts w:ascii="Times New Roman" w:hAnsi="Times New Roman"/>
        </w:rPr>
        <w:t xml:space="preserve">). </w:t>
      </w:r>
    </w:p>
    <w:p w:rsidR="001036CB" w:rsidRDefault="001036CB" w:rsidP="001036CB">
      <w:pPr>
        <w:pStyle w:val="ListParagraph"/>
        <w:spacing w:line="480" w:lineRule="auto"/>
        <w:ind w:left="0"/>
        <w:jc w:val="both"/>
        <w:rPr>
          <w:rFonts w:ascii="Times New Roman" w:hAnsi="Times New Roman"/>
        </w:rPr>
      </w:pPr>
    </w:p>
    <w:p w:rsidR="001036CB" w:rsidRPr="00E03A7F" w:rsidRDefault="001036CB" w:rsidP="001036CB">
      <w:pPr>
        <w:pStyle w:val="ListParagraph"/>
        <w:numPr>
          <w:ilvl w:val="0"/>
          <w:numId w:val="3"/>
        </w:numPr>
        <w:spacing w:line="480" w:lineRule="auto"/>
        <w:jc w:val="both"/>
        <w:rPr>
          <w:rFonts w:ascii="Times New Roman" w:hAnsi="Times New Roman"/>
          <w:b/>
        </w:rPr>
      </w:pPr>
      <w:r w:rsidRPr="00E03A7F">
        <w:rPr>
          <w:rFonts w:ascii="Times New Roman" w:hAnsi="Times New Roman"/>
          <w:b/>
        </w:rPr>
        <w:t>Resistance Testing</w:t>
      </w:r>
    </w:p>
    <w:p w:rsidR="001036CB" w:rsidRDefault="001036CB" w:rsidP="001036CB">
      <w:pPr>
        <w:pStyle w:val="ListParagraph"/>
        <w:spacing w:line="480" w:lineRule="auto"/>
        <w:ind w:left="0"/>
        <w:jc w:val="both"/>
        <w:rPr>
          <w:rFonts w:ascii="Times New Roman" w:hAnsi="Times New Roman"/>
        </w:rPr>
      </w:pPr>
      <w:r>
        <w:rPr>
          <w:rFonts w:ascii="Times New Roman" w:hAnsi="Times New Roman"/>
        </w:rPr>
        <w:t xml:space="preserve">For resistance testing we use </w:t>
      </w:r>
      <w:r w:rsidR="00661489">
        <w:rPr>
          <w:rFonts w:ascii="Times New Roman" w:hAnsi="Times New Roman"/>
        </w:rPr>
        <w:t xml:space="preserve">a </w:t>
      </w:r>
      <w:r>
        <w:rPr>
          <w:rFonts w:ascii="Times New Roman" w:hAnsi="Times New Roman"/>
        </w:rPr>
        <w:t xml:space="preserve">locally installed version of the Stanford </w:t>
      </w:r>
      <w:proofErr w:type="spellStart"/>
      <w:r>
        <w:rPr>
          <w:rFonts w:ascii="Times New Roman" w:hAnsi="Times New Roman"/>
        </w:rPr>
        <w:t>HIVdb</w:t>
      </w:r>
      <w:proofErr w:type="spellEnd"/>
      <w:r>
        <w:rPr>
          <w:rFonts w:ascii="Times New Roman" w:hAnsi="Times New Roman"/>
        </w:rPr>
        <w:t xml:space="preserve"> </w:t>
      </w:r>
      <w:r w:rsidR="00661489">
        <w:rPr>
          <w:rFonts w:ascii="Times New Roman" w:hAnsi="Times New Roman"/>
        </w:rPr>
        <w:t>resistance-testing</w:t>
      </w:r>
      <w:r>
        <w:rPr>
          <w:rFonts w:ascii="Times New Roman" w:hAnsi="Times New Roman"/>
        </w:rPr>
        <w:t xml:space="preserve"> algorithm (Sierra – kindly provided by Tommy Liu and Robert Schafer)</w:t>
      </w:r>
      <w:del w:id="551" w:author="Ram Shrestha" w:date="2013-11-21T09:12:00Z">
        <w:r w:rsidDel="009F3605">
          <w:rPr>
            <w:rFonts w:ascii="Times New Roman" w:hAnsi="Times New Roman"/>
          </w:rPr>
          <w:delText xml:space="preserve"> </w:delText>
        </w:r>
        <w:r w:rsidDel="009F3605">
          <w:rPr>
            <w:rFonts w:ascii="Times New Roman" w:hAnsi="Times New Roman"/>
            <w:noProof/>
          </w:rPr>
          <w:delText>(Liu and Shafer, 2006)</w:delText>
        </w:r>
      </w:del>
      <w:ins w:id="552" w:author="Ram Shrestha" w:date="2013-11-21T09:14:00Z">
        <w:r w:rsidR="009F3605">
          <w:rPr>
            <w:rFonts w:ascii="Times New Roman" w:hAnsi="Times New Roman"/>
            <w:noProof/>
          </w:rPr>
          <w:t xml:space="preserve"> </w:t>
        </w:r>
      </w:ins>
      <w:ins w:id="553" w:author="Ram Shrestha" w:date="2013-11-21T19:12:00Z">
        <w:r w:rsidR="001B72DC">
          <w:rPr>
            <w:rFonts w:ascii="Times New Roman" w:hAnsi="Times New Roman"/>
          </w:rPr>
          <w:fldChar w:fldCharType="begin"/>
        </w:r>
        <w:r w:rsidR="00707E8E">
          <w:rPr>
            <w:rFonts w:ascii="Times New Roman" w:hAnsi="Times New Roman"/>
          </w:rPr>
          <w:instrText xml:space="preserve"> ADDIN EN.CITE &lt;EndNote&gt;&lt;Cite&gt;&lt;Author&gt;Liu&lt;/Author&gt;&lt;Year&gt;2006&lt;/Year&gt;&lt;RecNum&gt;1271&lt;/RecNum&gt;&lt;record&gt;&lt;rec-number&gt;1271&lt;/rec-number&gt;&lt;foreign-keys&gt;&lt;key app="EN" db-id="fp25zzvrxrd9vke5zxqp9stbssprwstvdddz"&gt;1271&lt;/key&gt;&lt;/foreign-keys&gt;&lt;ref-type name="Journal Article"&gt;17&lt;/ref-type&gt;&lt;contributors&gt;&lt;authors&gt;&lt;author&gt;Liu, T. F.&lt;/author&gt;&lt;author&gt;Shafer, R. W.&lt;/author&gt;&lt;/authors&gt;&lt;/contributors&gt;&lt;auth-address&gt;Division of Infectious Diseases, Stanford University, Stanford, California 94301, USA.&lt;/auth-address&gt;&lt;titles&gt;&lt;title&gt;Web resources for HIV type 1 genotypic-resistance test interpretation&lt;/title&gt;&lt;secondary-title&gt;Clin Infect Dis&lt;/secondary-title&gt;&lt;/titles&gt;&lt;periodical&gt;&lt;full-title&gt;Clin Infect Dis&lt;/full-title&gt;&lt;/periodical&gt;&lt;pages&gt;1608-18&lt;/pages&gt;&lt;volume&gt;42&lt;/volume&gt;&lt;number&gt;11&lt;/number&gt;&lt;edition&gt;2006/05/03&lt;/edition&gt;&lt;keywords&gt;&lt;keyword&gt;Anti-HIV Agents/*pharmacology&lt;/keyword&gt;&lt;keyword&gt;Drug Resistance, Multiple, Viral/*genetics&lt;/keyword&gt;&lt;keyword&gt;Genotype&lt;/keyword&gt;&lt;keyword&gt;HIV Infections/*virology&lt;/keyword&gt;&lt;keyword&gt;HIV-1/*drug effects/genetics&lt;/keyword&gt;&lt;keyword&gt;Humans&lt;/keyword&gt;&lt;keyword&gt;*Internet&lt;/keyword&gt;&lt;/keywords&gt;&lt;dates&gt;&lt;year&gt;2006&lt;/year&gt;&lt;pub-dates&gt;&lt;date&gt;Jun 1&lt;/date&gt;&lt;/pub-dates&gt;&lt;/dates&gt;&lt;isbn&gt;1537-6591 (Electronic)&amp;#xD;1058-4838 (Linking)&lt;/isbn&gt;&lt;accession-num&gt;16652319&lt;/accession-num&gt;&lt;urls&gt;&lt;related-urls&gt;&lt;url&gt;http://www.ncbi.nlm.nih.gov/entrez/query.fcgi?cmd=Retrieve&amp;amp;db=PubMed&amp;amp;dopt=Citation&amp;amp;list_uids=16652319&lt;/url&gt;&lt;/related-urls&gt;&lt;/urls&gt;&lt;custom2&gt;2547473&lt;/custom2&gt;&lt;electronic-resource-num&gt;CID39160 [pii]&amp;#xD;10.1086/503914&lt;/electronic-resource-num&gt;&lt;language&gt;eng&lt;/language&gt;&lt;/record&gt;&lt;/Cite&gt;&lt;/EndNote&gt;</w:instrText>
        </w:r>
      </w:ins>
      <w:r w:rsidR="001B72DC">
        <w:rPr>
          <w:rFonts w:ascii="Times New Roman" w:hAnsi="Times New Roman"/>
        </w:rPr>
        <w:fldChar w:fldCharType="separate"/>
      </w:r>
      <w:ins w:id="554" w:author="Ram Shrestha" w:date="2013-11-21T19:12:00Z">
        <w:r w:rsidR="00707E8E">
          <w:rPr>
            <w:rFonts w:ascii="Times New Roman" w:hAnsi="Times New Roman"/>
            <w:noProof/>
          </w:rPr>
          <w:t>(Liu and Shafer, 2006)</w:t>
        </w:r>
        <w:r w:rsidR="001B72DC">
          <w:rPr>
            <w:rFonts w:ascii="Times New Roman" w:hAnsi="Times New Roman"/>
          </w:rPr>
          <w:fldChar w:fldCharType="end"/>
        </w:r>
      </w:ins>
      <w:r>
        <w:rPr>
          <w:rFonts w:ascii="Times New Roman" w:hAnsi="Times New Roman"/>
        </w:rPr>
        <w:t xml:space="preserve">. For each sequence read contained in the submitted file, the Sierra algorithm </w:t>
      </w:r>
      <w:r w:rsidR="00B661E9" w:rsidRPr="00913437">
        <w:rPr>
          <w:rFonts w:ascii="Times New Roman" w:hAnsi="Times New Roman"/>
          <w:rPrChange w:id="555" w:author="Ram Shrestha" w:date="2013-11-22T09:10:00Z">
            <w:rPr>
              <w:rFonts w:ascii="Times New Roman" w:hAnsi="Times New Roman"/>
              <w:highlight w:val="yellow"/>
            </w:rPr>
          </w:rPrChange>
        </w:rPr>
        <w:t>produces</w:t>
      </w:r>
      <w:r w:rsidR="00661489">
        <w:rPr>
          <w:rFonts w:ascii="Times New Roman" w:hAnsi="Times New Roman"/>
        </w:rPr>
        <w:t xml:space="preserve"> </w:t>
      </w:r>
      <w:r>
        <w:rPr>
          <w:rFonts w:ascii="Times New Roman" w:hAnsi="Times New Roman"/>
        </w:rPr>
        <w:t xml:space="preserve">the </w:t>
      </w:r>
      <w:ins w:id="556" w:author="Ram Shrestha" w:date="2013-11-14T19:14:00Z">
        <w:r>
          <w:rPr>
            <w:rFonts w:ascii="Times New Roman" w:hAnsi="Times New Roman"/>
          </w:rPr>
          <w:t>d</w:t>
        </w:r>
      </w:ins>
      <w:ins w:id="557" w:author="Ram Shrestha" w:date="2013-11-14T19:15:00Z">
        <w:r>
          <w:rPr>
            <w:rFonts w:ascii="Times New Roman" w:hAnsi="Times New Roman"/>
          </w:rPr>
          <w:t>rug resistance result</w:t>
        </w:r>
      </w:ins>
      <w:ins w:id="558" w:author="Ram Shrestha" w:date="2013-11-14T19:16:00Z">
        <w:r>
          <w:rPr>
            <w:rFonts w:ascii="Times New Roman" w:hAnsi="Times New Roman"/>
          </w:rPr>
          <w:t xml:space="preserve"> </w:t>
        </w:r>
      </w:ins>
      <w:del w:id="559" w:author="Ram Shrestha" w:date="2013-11-14T19:14:00Z">
        <w:r w:rsidDel="00C11A88">
          <w:rPr>
            <w:rFonts w:ascii="Times New Roman" w:hAnsi="Times New Roman"/>
          </w:rPr>
          <w:delText xml:space="preserve">result </w:delText>
        </w:r>
      </w:del>
      <w:r>
        <w:rPr>
          <w:rFonts w:ascii="Times New Roman" w:hAnsi="Times New Roman"/>
        </w:rPr>
        <w:t xml:space="preserve">in a XML file detailing their </w:t>
      </w:r>
      <w:del w:id="560" w:author="Ram Shrestha" w:date="2013-11-14T19:11:00Z">
        <w:r w:rsidDel="00C11A88">
          <w:rPr>
            <w:rFonts w:ascii="Times New Roman" w:hAnsi="Times New Roman"/>
          </w:rPr>
          <w:delText xml:space="preserve">their </w:delText>
        </w:r>
      </w:del>
      <w:del w:id="561" w:author="Ram Shrestha" w:date="2013-11-14T19:24:00Z">
        <w:r w:rsidDel="001036CB">
          <w:rPr>
            <w:rFonts w:ascii="Times New Roman" w:hAnsi="Times New Roman"/>
          </w:rPr>
          <w:delText xml:space="preserve">drug </w:delText>
        </w:r>
      </w:del>
      <w:r>
        <w:rPr>
          <w:rFonts w:ascii="Times New Roman" w:hAnsi="Times New Roman"/>
        </w:rPr>
        <w:t>resistance level to all drugs– Resistant (R), Intermediate (I) or Susceptible (S) as well as the relevant drug resistant mutations (DRMs) present.</w:t>
      </w:r>
    </w:p>
    <w:p w:rsidR="001036CB" w:rsidRDefault="001036CB" w:rsidP="001036CB">
      <w:pPr>
        <w:pStyle w:val="ListParagraph"/>
        <w:spacing w:line="480" w:lineRule="auto"/>
        <w:ind w:left="0"/>
        <w:jc w:val="both"/>
        <w:rPr>
          <w:rFonts w:ascii="Times New Roman" w:hAnsi="Times New Roman"/>
        </w:rPr>
      </w:pPr>
    </w:p>
    <w:p w:rsidR="001036CB" w:rsidRPr="00E03A7F" w:rsidRDefault="001036CB" w:rsidP="001036CB">
      <w:pPr>
        <w:pStyle w:val="ListParagraph"/>
        <w:numPr>
          <w:ilvl w:val="0"/>
          <w:numId w:val="3"/>
        </w:numPr>
        <w:spacing w:line="480" w:lineRule="auto"/>
        <w:jc w:val="both"/>
        <w:rPr>
          <w:rFonts w:ascii="Times New Roman" w:hAnsi="Times New Roman"/>
          <w:b/>
        </w:rPr>
      </w:pPr>
      <w:r>
        <w:rPr>
          <w:rFonts w:ascii="Times New Roman" w:hAnsi="Times New Roman"/>
          <w:b/>
        </w:rPr>
        <w:t>Resistance report presentation</w:t>
      </w:r>
    </w:p>
    <w:p w:rsidR="001036CB" w:rsidRDefault="001036CB" w:rsidP="001036CB">
      <w:pPr>
        <w:pStyle w:val="ListParagraph"/>
        <w:spacing w:line="480" w:lineRule="auto"/>
        <w:ind w:left="0"/>
        <w:jc w:val="both"/>
        <w:rPr>
          <w:rFonts w:ascii="Times New Roman" w:hAnsi="Times New Roman"/>
        </w:rPr>
      </w:pPr>
      <w:del w:id="562" w:author="Ram Shrestha" w:date="2013-11-14T19:25:00Z">
        <w:r w:rsidRPr="00B02821" w:rsidDel="001036CB">
          <w:rPr>
            <w:rFonts w:ascii="Times New Roman" w:hAnsi="Times New Roman"/>
          </w:rPr>
          <w:delText>Seq2Res extracts the resistance</w:delText>
        </w:r>
        <w:r w:rsidDel="001036CB">
          <w:rPr>
            <w:rFonts w:ascii="Times New Roman" w:hAnsi="Times New Roman"/>
          </w:rPr>
          <w:delText xml:space="preserve"> level for every DRMs in the</w:delText>
        </w:r>
        <w:r w:rsidRPr="00B02821" w:rsidDel="001036CB">
          <w:rPr>
            <w:rFonts w:ascii="Times New Roman" w:hAnsi="Times New Roman"/>
          </w:rPr>
          <w:delText xml:space="preserve"> sequence</w:delText>
        </w:r>
        <w:r w:rsidDel="001036CB">
          <w:rPr>
            <w:rFonts w:ascii="Times New Roman" w:hAnsi="Times New Roman"/>
          </w:rPr>
          <w:delText>s from the XML file,</w:delText>
        </w:r>
        <w:r w:rsidRPr="00B02821" w:rsidDel="001036CB">
          <w:rPr>
            <w:rFonts w:ascii="Times New Roman" w:hAnsi="Times New Roman"/>
          </w:rPr>
          <w:delText xml:space="preserve"> and tabulates it in a tab-delimited file</w:delText>
        </w:r>
      </w:del>
      <w:ins w:id="563" w:author="Ram Shrestha" w:date="2013-11-14T19:26:00Z">
        <w:r>
          <w:rPr>
            <w:rFonts w:ascii="Times New Roman" w:hAnsi="Times New Roman"/>
          </w:rPr>
          <w:t>Seq2Res processes a XML file to obtain sequence name, DRMs and resistance level of the DRMs in each sequence</w:t>
        </w:r>
      </w:ins>
      <w:ins w:id="564" w:author="Ram Shrestha" w:date="2013-11-14T19:28:00Z">
        <w:r>
          <w:rPr>
            <w:rFonts w:ascii="Times New Roman" w:hAnsi="Times New Roman"/>
          </w:rPr>
          <w:t>. The information obtained</w:t>
        </w:r>
      </w:ins>
      <w:ins w:id="565" w:author="Ram Shrestha" w:date="2013-11-14T19:56:00Z">
        <w:r w:rsidR="0025261C">
          <w:rPr>
            <w:rFonts w:ascii="Times New Roman" w:hAnsi="Times New Roman"/>
          </w:rPr>
          <w:t xml:space="preserve"> </w:t>
        </w:r>
      </w:ins>
      <w:ins w:id="566" w:author="Ram Shrestha" w:date="2013-11-14T19:58:00Z">
        <w:r w:rsidR="0025261C">
          <w:rPr>
            <w:rFonts w:ascii="Times New Roman" w:hAnsi="Times New Roman"/>
          </w:rPr>
          <w:t xml:space="preserve">per </w:t>
        </w:r>
      </w:ins>
      <w:ins w:id="567" w:author="Ram Shrestha" w:date="2013-11-14T19:56:00Z">
        <w:r w:rsidR="0025261C">
          <w:rPr>
            <w:rFonts w:ascii="Times New Roman" w:hAnsi="Times New Roman"/>
          </w:rPr>
          <w:t>sequence</w:t>
        </w:r>
      </w:ins>
      <w:ins w:id="568" w:author="Ram Shrestha" w:date="2013-11-14T19:28:00Z">
        <w:r>
          <w:rPr>
            <w:rFonts w:ascii="Times New Roman" w:hAnsi="Times New Roman"/>
          </w:rPr>
          <w:t xml:space="preserve"> </w:t>
        </w:r>
      </w:ins>
      <w:ins w:id="569" w:author="Ram Shrestha" w:date="2013-11-20T18:22:00Z">
        <w:r w:rsidR="00424358">
          <w:rPr>
            <w:rFonts w:ascii="Times New Roman" w:hAnsi="Times New Roman"/>
          </w:rPr>
          <w:t>is</w:t>
        </w:r>
      </w:ins>
      <w:ins w:id="570" w:author="Ram Shrestha" w:date="2013-11-14T19:28:00Z">
        <w:r>
          <w:rPr>
            <w:rFonts w:ascii="Times New Roman" w:hAnsi="Times New Roman"/>
          </w:rPr>
          <w:t xml:space="preserve"> stored </w:t>
        </w:r>
      </w:ins>
      <w:ins w:id="571" w:author="Ram Shrestha" w:date="2013-11-14T19:58:00Z">
        <w:r w:rsidR="0025261C">
          <w:rPr>
            <w:rFonts w:ascii="Times New Roman" w:hAnsi="Times New Roman"/>
          </w:rPr>
          <w:t xml:space="preserve">in a row </w:t>
        </w:r>
      </w:ins>
      <w:ins w:id="572" w:author="Ram Shrestha" w:date="2013-11-14T19:28:00Z">
        <w:r>
          <w:rPr>
            <w:rFonts w:ascii="Times New Roman" w:hAnsi="Times New Roman"/>
          </w:rPr>
          <w:t xml:space="preserve">in a </w:t>
        </w:r>
      </w:ins>
      <w:ins w:id="573" w:author="Ram Shrestha" w:date="2013-11-14T19:33:00Z">
        <w:r w:rsidR="008E74B8">
          <w:rPr>
            <w:rFonts w:ascii="Times New Roman" w:hAnsi="Times New Roman"/>
          </w:rPr>
          <w:t xml:space="preserve">tabulated </w:t>
        </w:r>
      </w:ins>
      <w:ins w:id="574" w:author="Ram Shrestha" w:date="2013-11-14T19:28:00Z">
        <w:r>
          <w:rPr>
            <w:rFonts w:ascii="Times New Roman" w:hAnsi="Times New Roman"/>
          </w:rPr>
          <w:t>tab-delimited file</w:t>
        </w:r>
      </w:ins>
      <w:ins w:id="575" w:author="Ram Shrestha" w:date="2013-11-14T19:59:00Z">
        <w:r w:rsidR="0025261C">
          <w:rPr>
            <w:rFonts w:ascii="Times New Roman" w:hAnsi="Times New Roman"/>
          </w:rPr>
          <w:t>.</w:t>
        </w:r>
      </w:ins>
      <w:ins w:id="576" w:author="Ram Shrestha" w:date="2013-11-14T19:46:00Z">
        <w:r w:rsidR="0044524D">
          <w:rPr>
            <w:rFonts w:ascii="Times New Roman" w:hAnsi="Times New Roman"/>
          </w:rPr>
          <w:t xml:space="preserve"> </w:t>
        </w:r>
      </w:ins>
      <w:ins w:id="577" w:author="Ram Shrestha" w:date="2013-11-14T19:59:00Z">
        <w:r w:rsidR="0025261C">
          <w:rPr>
            <w:rFonts w:ascii="Times New Roman" w:hAnsi="Times New Roman"/>
          </w:rPr>
          <w:t>T</w:t>
        </w:r>
      </w:ins>
      <w:ins w:id="578" w:author="Ram Shrestha" w:date="2013-11-14T19:46:00Z">
        <w:r w:rsidR="0044524D">
          <w:rPr>
            <w:rFonts w:ascii="Times New Roman" w:hAnsi="Times New Roman"/>
          </w:rPr>
          <w:t xml:space="preserve">he first ten </w:t>
        </w:r>
      </w:ins>
      <w:del w:id="579" w:author="Ram Shrestha" w:date="2013-11-14T19:46:00Z">
        <w:r w:rsidRPr="00B02821" w:rsidDel="0044524D">
          <w:rPr>
            <w:rFonts w:ascii="Times New Roman" w:hAnsi="Times New Roman"/>
          </w:rPr>
          <w:delText xml:space="preserve">. </w:delText>
        </w:r>
        <w:r w:rsidDel="0044524D">
          <w:rPr>
            <w:rFonts w:ascii="Times New Roman" w:hAnsi="Times New Roman"/>
          </w:rPr>
          <w:delText xml:space="preserve">Each row in the tabulated file </w:delText>
        </w:r>
      </w:del>
      <w:ins w:id="580" w:author="Ram Shrestha" w:date="2013-11-14T19:46:00Z">
        <w:r w:rsidR="0044524D">
          <w:rPr>
            <w:rFonts w:ascii="Times New Roman" w:hAnsi="Times New Roman"/>
          </w:rPr>
          <w:t xml:space="preserve">columns </w:t>
        </w:r>
      </w:ins>
      <w:ins w:id="581" w:author="Ram Shrestha" w:date="2013-11-14T19:59:00Z">
        <w:r w:rsidR="0025261C">
          <w:rPr>
            <w:rFonts w:ascii="Times New Roman" w:hAnsi="Times New Roman"/>
          </w:rPr>
          <w:t xml:space="preserve">of each row in the file </w:t>
        </w:r>
      </w:ins>
      <w:r>
        <w:rPr>
          <w:rFonts w:ascii="Times New Roman" w:hAnsi="Times New Roman"/>
        </w:rPr>
        <w:t>contain</w:t>
      </w:r>
      <w:del w:id="582" w:author="Ram Shrestha" w:date="2013-11-14T19:46:00Z">
        <w:r w:rsidDel="0044524D">
          <w:rPr>
            <w:rFonts w:ascii="Times New Roman" w:hAnsi="Times New Roman"/>
          </w:rPr>
          <w:delText>s</w:delText>
        </w:r>
      </w:del>
      <w:r>
        <w:rPr>
          <w:rFonts w:ascii="Times New Roman" w:hAnsi="Times New Roman"/>
        </w:rPr>
        <w:t xml:space="preserve"> user and sequence information</w:t>
      </w:r>
      <w:del w:id="583" w:author="Ram Shrestha" w:date="2013-11-14T19:46:00Z">
        <w:r w:rsidDel="0044524D">
          <w:rPr>
            <w:rFonts w:ascii="Times New Roman" w:hAnsi="Times New Roman"/>
          </w:rPr>
          <w:delText xml:space="preserve"> in the first ten columns</w:delText>
        </w:r>
      </w:del>
      <w:r>
        <w:rPr>
          <w:rFonts w:ascii="Times New Roman" w:hAnsi="Times New Roman"/>
        </w:rPr>
        <w:t>. The order of the information in the first ten columns are USERID, JOBID, input file name, sample name, the MID of the sample, a sequence read ID, number of the sequences with that sequence read ID, the amplicon name of the sequence, strand orientation (forward or reverse) of the sequence and the length of the sequence. From column 11, a resistance level</w:t>
      </w:r>
      <w:ins w:id="584" w:author="Ram Shrestha" w:date="2013-11-14T19:52:00Z">
        <w:r w:rsidR="0025261C">
          <w:rPr>
            <w:rFonts w:ascii="Times New Roman" w:hAnsi="Times New Roman"/>
          </w:rPr>
          <w:t xml:space="preserve"> (R, I or S)</w:t>
        </w:r>
      </w:ins>
      <w:r>
        <w:rPr>
          <w:rFonts w:ascii="Times New Roman" w:hAnsi="Times New Roman"/>
        </w:rPr>
        <w:t xml:space="preserve"> to a specific drug </w:t>
      </w:r>
      <w:del w:id="585" w:author="Ram Shrestha" w:date="2013-11-14T19:52:00Z">
        <w:r w:rsidDel="0025261C">
          <w:rPr>
            <w:rFonts w:ascii="Times New Roman" w:hAnsi="Times New Roman"/>
          </w:rPr>
          <w:delText xml:space="preserve">(R, I or S) </w:delText>
        </w:r>
      </w:del>
      <w:r>
        <w:rPr>
          <w:rFonts w:ascii="Times New Roman" w:hAnsi="Times New Roman"/>
        </w:rPr>
        <w:t>appears at odd columns and the pertinent DRMs to that resistance call follow in each of the even columns</w:t>
      </w:r>
      <w:del w:id="586" w:author="Ram Shrestha" w:date="2013-11-14T20:05:00Z">
        <w:r w:rsidDel="009E0D1A">
          <w:rPr>
            <w:rFonts w:ascii="Times New Roman" w:hAnsi="Times New Roman"/>
          </w:rPr>
          <w:delText xml:space="preserve"> (</w:delText>
        </w:r>
        <w:r w:rsidRPr="00E55400" w:rsidDel="009E0D1A">
          <w:rPr>
            <w:rFonts w:ascii="Times New Roman" w:hAnsi="Times New Roman"/>
            <w:b/>
          </w:rPr>
          <w:delText>Table 4.2</w:delText>
        </w:r>
        <w:r w:rsidDel="009E0D1A">
          <w:rPr>
            <w:rFonts w:ascii="Times New Roman" w:hAnsi="Times New Roman"/>
          </w:rPr>
          <w:delText>)</w:delText>
        </w:r>
      </w:del>
      <w:r>
        <w:rPr>
          <w:rFonts w:ascii="Times New Roman" w:hAnsi="Times New Roman"/>
        </w:rPr>
        <w:t xml:space="preserve">. For example, a resistance call “R” to </w:t>
      </w:r>
      <w:proofErr w:type="spellStart"/>
      <w:r>
        <w:rPr>
          <w:rFonts w:ascii="Times New Roman" w:hAnsi="Times New Roman"/>
        </w:rPr>
        <w:t>Abacavir</w:t>
      </w:r>
      <w:proofErr w:type="spellEnd"/>
      <w:r>
        <w:rPr>
          <w:rFonts w:ascii="Times New Roman" w:hAnsi="Times New Roman"/>
        </w:rPr>
        <w:t xml:space="preserve"> </w:t>
      </w:r>
      <w:ins w:id="587" w:author="Ram Shrestha" w:date="2013-11-20T18:23:00Z">
        <w:r w:rsidR="00424358">
          <w:rPr>
            <w:rFonts w:ascii="Times New Roman" w:hAnsi="Times New Roman"/>
          </w:rPr>
          <w:t>(ABC)</w:t>
        </w:r>
      </w:ins>
      <w:del w:id="588" w:author="Ram Shrestha" w:date="2013-11-19T09:02:00Z">
        <w:r w:rsidDel="00965DE5">
          <w:rPr>
            <w:rFonts w:ascii="Times New Roman" w:hAnsi="Times New Roman"/>
          </w:rPr>
          <w:delText>(AB</w:delText>
        </w:r>
      </w:del>
      <w:del w:id="589" w:author="Ram Shrestha" w:date="2013-11-13T10:12:00Z">
        <w:r w:rsidDel="00E75235">
          <w:rPr>
            <w:rFonts w:ascii="Times New Roman" w:hAnsi="Times New Roman"/>
          </w:rPr>
          <w:delText>D</w:delText>
        </w:r>
      </w:del>
      <w:del w:id="590" w:author="Ram Shrestha" w:date="2013-11-19T09:02:00Z">
        <w:r w:rsidDel="00965DE5">
          <w:rPr>
            <w:rFonts w:ascii="Times New Roman" w:hAnsi="Times New Roman"/>
          </w:rPr>
          <w:delText>)</w:delText>
        </w:r>
      </w:del>
      <w:r>
        <w:rPr>
          <w:rFonts w:ascii="Times New Roman" w:hAnsi="Times New Roman"/>
        </w:rPr>
        <w:t xml:space="preserve"> may appear at column 11 and DRMs </w:t>
      </w:r>
      <w:r w:rsidRPr="00CC6F4B">
        <w:rPr>
          <w:rFonts w:ascii="Times New Roman" w:hAnsi="Times New Roman"/>
        </w:rPr>
        <w:t>K65R</w:t>
      </w:r>
      <w:ins w:id="591" w:author="Ram Shrestha" w:date="2013-11-20T18:23:00Z">
        <w:r w:rsidR="00424358">
          <w:rPr>
            <w:rFonts w:ascii="Times New Roman" w:hAnsi="Times New Roman"/>
          </w:rPr>
          <w:t xml:space="preserve"> </w:t>
        </w:r>
      </w:ins>
      <w:del w:id="592" w:author="Ram Shrestha" w:date="2013-11-20T18:23:00Z">
        <w:r w:rsidDel="00424358">
          <w:rPr>
            <w:rFonts w:ascii="Times New Roman" w:hAnsi="Times New Roman"/>
          </w:rPr>
          <w:delText>,</w:delText>
        </w:r>
        <w:r w:rsidRPr="00CC6F4B" w:rsidDel="00424358">
          <w:rPr>
            <w:rFonts w:ascii="Times New Roman" w:hAnsi="Times New Roman"/>
          </w:rPr>
          <w:delText xml:space="preserve"> K70R</w:delText>
        </w:r>
        <w:r w:rsidDel="00424358">
          <w:rPr>
            <w:rFonts w:ascii="Times New Roman" w:hAnsi="Times New Roman"/>
          </w:rPr>
          <w:delText>,</w:delText>
        </w:r>
        <w:r w:rsidRPr="00CC6F4B" w:rsidDel="00424358">
          <w:rPr>
            <w:rFonts w:ascii="Times New Roman" w:hAnsi="Times New Roman"/>
          </w:rPr>
          <w:delText xml:space="preserve"> V75I</w:delText>
        </w:r>
        <w:r w:rsidDel="00424358">
          <w:rPr>
            <w:rFonts w:ascii="Times New Roman" w:hAnsi="Times New Roman"/>
          </w:rPr>
          <w:delText>,</w:delText>
        </w:r>
        <w:r w:rsidRPr="00CC6F4B" w:rsidDel="00424358">
          <w:rPr>
            <w:rFonts w:ascii="Times New Roman" w:hAnsi="Times New Roman"/>
          </w:rPr>
          <w:delText xml:space="preserve"> F77L</w:delText>
        </w:r>
        <w:r w:rsidDel="00424358">
          <w:rPr>
            <w:rFonts w:ascii="Times New Roman" w:hAnsi="Times New Roman"/>
          </w:rPr>
          <w:delText xml:space="preserve"> </w:delText>
        </w:r>
      </w:del>
      <w:r>
        <w:rPr>
          <w:rFonts w:ascii="Times New Roman" w:hAnsi="Times New Roman"/>
        </w:rPr>
        <w:t xml:space="preserve">from a sequence that are resistant (R) to the first drug </w:t>
      </w:r>
      <w:del w:id="593" w:author="Ram Shrestha" w:date="2013-11-20T18:24:00Z">
        <w:r w:rsidDel="00424358">
          <w:rPr>
            <w:rFonts w:ascii="Times New Roman" w:hAnsi="Times New Roman"/>
          </w:rPr>
          <w:delText xml:space="preserve">Abacavir </w:delText>
        </w:r>
      </w:del>
      <w:ins w:id="594" w:author="Ram Shrestha" w:date="2013-11-20T18:24:00Z">
        <w:r w:rsidR="00424358">
          <w:rPr>
            <w:rFonts w:ascii="Times New Roman" w:hAnsi="Times New Roman"/>
          </w:rPr>
          <w:t>ABC</w:t>
        </w:r>
      </w:ins>
      <w:del w:id="595" w:author="Ram Shrestha" w:date="2013-11-19T09:02:00Z">
        <w:r w:rsidDel="00965DE5">
          <w:rPr>
            <w:rFonts w:ascii="Times New Roman" w:hAnsi="Times New Roman"/>
          </w:rPr>
          <w:delText>(ABC)</w:delText>
        </w:r>
      </w:del>
      <w:r>
        <w:rPr>
          <w:rFonts w:ascii="Times New Roman" w:hAnsi="Times New Roman"/>
        </w:rPr>
        <w:t xml:space="preserve"> may appear in column 12. </w:t>
      </w:r>
      <w:ins w:id="596" w:author="Ram Shrestha" w:date="2013-11-14T20:03:00Z">
        <w:r w:rsidR="009E0D1A">
          <w:rPr>
            <w:rFonts w:ascii="Times New Roman" w:hAnsi="Times New Roman"/>
          </w:rPr>
          <w:t>Similarly, the resistance leve</w:t>
        </w:r>
      </w:ins>
      <w:ins w:id="597" w:author="Ram Shrestha" w:date="2013-11-14T20:05:00Z">
        <w:r w:rsidR="009E0D1A">
          <w:rPr>
            <w:rFonts w:ascii="Times New Roman" w:hAnsi="Times New Roman"/>
          </w:rPr>
          <w:t>l</w:t>
        </w:r>
      </w:ins>
      <w:ins w:id="598" w:author="Ram Shrestha" w:date="2013-11-14T20:03:00Z">
        <w:r w:rsidR="009E0D1A">
          <w:rPr>
            <w:rFonts w:ascii="Times New Roman" w:hAnsi="Times New Roman"/>
          </w:rPr>
          <w:t xml:space="preserve"> and DRMs for </w:t>
        </w:r>
      </w:ins>
      <w:ins w:id="599" w:author="Ram Shrestha" w:date="2013-11-14T20:04:00Z">
        <w:r w:rsidR="009E0D1A">
          <w:rPr>
            <w:rFonts w:ascii="Times New Roman" w:hAnsi="Times New Roman"/>
          </w:rPr>
          <w:t xml:space="preserve">the drug </w:t>
        </w:r>
        <w:proofErr w:type="spellStart"/>
        <w:r w:rsidR="009E0D1A">
          <w:rPr>
            <w:rFonts w:ascii="Times New Roman" w:hAnsi="Times New Roman"/>
          </w:rPr>
          <w:t>didanosine</w:t>
        </w:r>
        <w:proofErr w:type="spellEnd"/>
        <w:r w:rsidR="009E0D1A">
          <w:rPr>
            <w:rFonts w:ascii="Times New Roman" w:hAnsi="Times New Roman"/>
          </w:rPr>
          <w:t xml:space="preserve"> (d4T) appear in column 13 and 14 respectively. This is followed for a defined order of antiretroviral drugs</w:t>
        </w:r>
      </w:ins>
      <w:ins w:id="600" w:author="Ram Shrestha" w:date="2013-11-14T20:05:00Z">
        <w:r w:rsidR="009E0D1A">
          <w:rPr>
            <w:rFonts w:ascii="Times New Roman" w:hAnsi="Times New Roman"/>
          </w:rPr>
          <w:t xml:space="preserve"> (</w:t>
        </w:r>
        <w:r w:rsidR="001B72DC" w:rsidRPr="001B72DC">
          <w:rPr>
            <w:rFonts w:ascii="Times New Roman" w:hAnsi="Times New Roman"/>
            <w:b/>
            <w:rPrChange w:id="601" w:author="Ram Shrestha" w:date="2013-11-21T09:56:00Z">
              <w:rPr>
                <w:rFonts w:ascii="Times New Roman" w:hAnsi="Times New Roman"/>
                <w:sz w:val="18"/>
                <w:szCs w:val="18"/>
              </w:rPr>
            </w:rPrChange>
          </w:rPr>
          <w:t>Table 4.</w:t>
        </w:r>
        <w:r w:rsidR="004A221A">
          <w:rPr>
            <w:rFonts w:ascii="Times New Roman" w:hAnsi="Times New Roman"/>
            <w:b/>
          </w:rPr>
          <w:t>1</w:t>
        </w:r>
        <w:r w:rsidR="009E0D1A">
          <w:rPr>
            <w:rFonts w:ascii="Times New Roman" w:hAnsi="Times New Roman"/>
          </w:rPr>
          <w:t>)</w:t>
        </w:r>
      </w:ins>
      <w:ins w:id="602" w:author="Ram Shrestha" w:date="2013-11-14T20:04:00Z">
        <w:r w:rsidR="009E0D1A">
          <w:rPr>
            <w:rFonts w:ascii="Times New Roman" w:hAnsi="Times New Roman"/>
          </w:rPr>
          <w:t xml:space="preserve">. </w:t>
        </w:r>
      </w:ins>
      <w:del w:id="603" w:author="Ram Shrestha" w:date="2013-11-13T10:25:00Z">
        <w:r w:rsidDel="0005217A">
          <w:rPr>
            <w:rFonts w:ascii="Times New Roman" w:hAnsi="Times New Roman"/>
          </w:rPr>
          <w:delText>If DRMs that result in a resistance call to a particular drug are not present in the sequence, a dash appears in the columns for resistance level and DRMs for that drug</w:delText>
        </w:r>
      </w:del>
      <w:ins w:id="604" w:author="Ram Shrestha" w:date="2013-11-13T10:25:00Z">
        <w:r>
          <w:rPr>
            <w:rFonts w:ascii="Times New Roman" w:hAnsi="Times New Roman"/>
          </w:rPr>
          <w:t>If a sequence read does not cover DRM codon positions associated with a drug, a “-“ appears in the columns for that drug</w:t>
        </w:r>
      </w:ins>
      <w:r>
        <w:rPr>
          <w:rFonts w:ascii="Times New Roman" w:hAnsi="Times New Roman"/>
        </w:rPr>
        <w:t>.</w:t>
      </w:r>
      <w:ins w:id="605" w:author="Ram Shrestha" w:date="2013-11-13T10:27:00Z">
        <w:r>
          <w:rPr>
            <w:rFonts w:ascii="Times New Roman" w:hAnsi="Times New Roman"/>
          </w:rPr>
          <w:t xml:space="preserve"> For example, if a sequence covers only protease gene region and not reverse transcriptase gene, the table lists out resistance levels and the associated DRMs for PI drugs and </w:t>
        </w:r>
      </w:ins>
      <w:ins w:id="606" w:author="Ram Shrestha" w:date="2013-11-13T10:28:00Z">
        <w:r>
          <w:rPr>
            <w:rFonts w:ascii="Times New Roman" w:hAnsi="Times New Roman"/>
          </w:rPr>
          <w:t>“-“ for reverse transcriptase inhibitor drugs.</w:t>
        </w:r>
      </w:ins>
      <w:r>
        <w:rPr>
          <w:rFonts w:ascii="Times New Roman" w:hAnsi="Times New Roman"/>
        </w:rPr>
        <w:t xml:space="preserve">  Thus, this step generates an easily searchable table from which all other results and conclusions are generated. </w:t>
      </w:r>
    </w:p>
    <w:p w:rsidR="001036CB" w:rsidRDefault="001036CB" w:rsidP="001036CB">
      <w:pPr>
        <w:pStyle w:val="ListParagraph"/>
        <w:spacing w:line="480" w:lineRule="auto"/>
        <w:ind w:left="0"/>
        <w:jc w:val="both"/>
        <w:rPr>
          <w:rFonts w:ascii="Times New Roman" w:hAnsi="Times New Roman"/>
        </w:rPr>
      </w:pPr>
    </w:p>
    <w:p w:rsidR="001036CB" w:rsidRDefault="001036CB" w:rsidP="001036CB">
      <w:pPr>
        <w:pStyle w:val="ListParagraph"/>
        <w:spacing w:line="480" w:lineRule="auto"/>
        <w:ind w:left="0"/>
        <w:jc w:val="both"/>
        <w:rPr>
          <w:rFonts w:ascii="Times New Roman" w:hAnsi="Times New Roman"/>
        </w:rPr>
      </w:pPr>
      <w:r>
        <w:rPr>
          <w:rFonts w:ascii="Times New Roman" w:hAnsi="Times New Roman"/>
        </w:rPr>
        <w:t xml:space="preserve">From the table, the </w:t>
      </w:r>
      <w:r w:rsidR="00633237">
        <w:rPr>
          <w:rFonts w:ascii="Times New Roman" w:hAnsi="Times New Roman"/>
        </w:rPr>
        <w:t xml:space="preserve">number </w:t>
      </w:r>
      <w:r>
        <w:rPr>
          <w:rFonts w:ascii="Times New Roman" w:hAnsi="Times New Roman"/>
        </w:rPr>
        <w:t xml:space="preserve">of sequence reads that are </w:t>
      </w:r>
      <w:ins w:id="607" w:author="Ram Shrestha" w:date="2013-11-13T12:59:00Z">
        <w:r>
          <w:rPr>
            <w:rFonts w:ascii="Times New Roman" w:hAnsi="Times New Roman"/>
          </w:rPr>
          <w:t xml:space="preserve">predicted </w:t>
        </w:r>
      </w:ins>
      <w:r w:rsidR="00661489">
        <w:rPr>
          <w:rFonts w:ascii="Times New Roman" w:hAnsi="Times New Roman"/>
        </w:rPr>
        <w:t xml:space="preserve">to have </w:t>
      </w:r>
      <w:r>
        <w:rPr>
          <w:rFonts w:ascii="Times New Roman" w:hAnsi="Times New Roman"/>
        </w:rPr>
        <w:t>high resistan</w:t>
      </w:r>
      <w:r w:rsidR="00661489">
        <w:rPr>
          <w:rFonts w:ascii="Times New Roman" w:hAnsi="Times New Roman"/>
        </w:rPr>
        <w:t>ce</w:t>
      </w:r>
      <w:r>
        <w:rPr>
          <w:rFonts w:ascii="Times New Roman" w:hAnsi="Times New Roman"/>
        </w:rPr>
        <w:t xml:space="preserve"> (R), intermediate resistan</w:t>
      </w:r>
      <w:r w:rsidR="00661489">
        <w:rPr>
          <w:rFonts w:ascii="Times New Roman" w:hAnsi="Times New Roman"/>
        </w:rPr>
        <w:t>ce</w:t>
      </w:r>
      <w:r>
        <w:rPr>
          <w:rFonts w:ascii="Times New Roman" w:hAnsi="Times New Roman"/>
        </w:rPr>
        <w:t xml:space="preserve"> (I) or susceptib</w:t>
      </w:r>
      <w:r w:rsidR="00661489">
        <w:rPr>
          <w:rFonts w:ascii="Times New Roman" w:hAnsi="Times New Roman"/>
        </w:rPr>
        <w:t>ility</w:t>
      </w:r>
      <w:r>
        <w:rPr>
          <w:rFonts w:ascii="Times New Roman" w:hAnsi="Times New Roman"/>
        </w:rPr>
        <w:t xml:space="preserve"> (S)</w:t>
      </w:r>
      <w:ins w:id="608" w:author="Ram Shrestha" w:date="2013-11-13T12:59:00Z">
        <w:r>
          <w:rPr>
            <w:rFonts w:ascii="Times New Roman" w:hAnsi="Times New Roman"/>
          </w:rPr>
          <w:t xml:space="preserve"> by local Sierra</w:t>
        </w:r>
      </w:ins>
      <w:r>
        <w:rPr>
          <w:rFonts w:ascii="Times New Roman" w:hAnsi="Times New Roman"/>
        </w:rPr>
        <w:t xml:space="preserve"> to a particular antiretroviral drug </w:t>
      </w:r>
      <w:r w:rsidR="00633237">
        <w:rPr>
          <w:rFonts w:ascii="Times New Roman" w:hAnsi="Times New Roman"/>
        </w:rPr>
        <w:t xml:space="preserve">is </w:t>
      </w:r>
      <w:r>
        <w:rPr>
          <w:rFonts w:ascii="Times New Roman" w:hAnsi="Times New Roman"/>
        </w:rPr>
        <w:t>calculated</w:t>
      </w:r>
      <w:r w:rsidR="00633237">
        <w:rPr>
          <w:rFonts w:ascii="Times New Roman" w:hAnsi="Times New Roman"/>
        </w:rPr>
        <w:t>.</w:t>
      </w:r>
      <w:r>
        <w:rPr>
          <w:rFonts w:ascii="Times New Roman" w:hAnsi="Times New Roman"/>
        </w:rPr>
        <w:t xml:space="preserve"> </w:t>
      </w:r>
      <w:ins w:id="609" w:author="Ram Shrestha" w:date="2013-11-17T15:27:00Z">
        <w:r w:rsidR="00D41FAA">
          <w:rPr>
            <w:rFonts w:ascii="Times New Roman" w:hAnsi="Times New Roman"/>
          </w:rPr>
          <w:t>T</w:t>
        </w:r>
        <w:r w:rsidR="0022119B">
          <w:rPr>
            <w:rFonts w:ascii="Times New Roman" w:hAnsi="Times New Roman"/>
          </w:rPr>
          <w:t xml:space="preserve">he algorithm </w:t>
        </w:r>
      </w:ins>
      <w:ins w:id="610" w:author="Ram Shrestha" w:date="2013-11-13T13:26:00Z">
        <w:r w:rsidR="00D41FAA">
          <w:rPr>
            <w:rFonts w:ascii="Times New Roman" w:hAnsi="Times New Roman"/>
          </w:rPr>
          <w:t>classifies</w:t>
        </w:r>
      </w:ins>
      <w:ins w:id="611" w:author="Ram Shrestha" w:date="2013-11-13T13:23:00Z">
        <w:r w:rsidR="00A61713">
          <w:rPr>
            <w:rFonts w:ascii="Times New Roman" w:hAnsi="Times New Roman"/>
          </w:rPr>
          <w:t xml:space="preserve"> an antiretroviral drug</w:t>
        </w:r>
        <w:r>
          <w:rPr>
            <w:rFonts w:ascii="Times New Roman" w:hAnsi="Times New Roman"/>
          </w:rPr>
          <w:t xml:space="preserve"> </w:t>
        </w:r>
      </w:ins>
      <w:ins w:id="612" w:author="Ram Shrestha" w:date="2013-11-13T13:26:00Z">
        <w:r>
          <w:rPr>
            <w:rFonts w:ascii="Times New Roman" w:hAnsi="Times New Roman"/>
          </w:rPr>
          <w:t xml:space="preserve">as </w:t>
        </w:r>
      </w:ins>
      <w:ins w:id="613" w:author="Ram Shrestha" w:date="2013-11-13T13:25:00Z">
        <w:r>
          <w:rPr>
            <w:rFonts w:ascii="Times New Roman" w:hAnsi="Times New Roman"/>
          </w:rPr>
          <w:t>either resistant</w:t>
        </w:r>
      </w:ins>
      <w:ins w:id="614" w:author="Ram Shrestha" w:date="2013-11-13T13:26:00Z">
        <w:r>
          <w:rPr>
            <w:rFonts w:ascii="Times New Roman" w:hAnsi="Times New Roman"/>
          </w:rPr>
          <w:t xml:space="preserve"> or intermediate or susceptible</w:t>
        </w:r>
      </w:ins>
      <w:ins w:id="615" w:author="Ram Shrestha" w:date="2013-11-13T13:25:00Z">
        <w:r>
          <w:rPr>
            <w:rFonts w:ascii="Times New Roman" w:hAnsi="Times New Roman"/>
          </w:rPr>
          <w:t xml:space="preserve"> to the </w:t>
        </w:r>
      </w:ins>
      <w:ins w:id="616" w:author="Ram Shrestha" w:date="2013-11-14T23:50:00Z">
        <w:r w:rsidR="001A5FB2">
          <w:rPr>
            <w:rFonts w:ascii="Times New Roman" w:hAnsi="Times New Roman"/>
          </w:rPr>
          <w:t xml:space="preserve">viral population in a </w:t>
        </w:r>
      </w:ins>
      <w:ins w:id="617" w:author="Ram Shrestha" w:date="2013-11-13T13:25:00Z">
        <w:r>
          <w:rPr>
            <w:rFonts w:ascii="Times New Roman" w:hAnsi="Times New Roman"/>
          </w:rPr>
          <w:t>sample</w:t>
        </w:r>
      </w:ins>
      <w:ins w:id="618" w:author="Ram Shrestha" w:date="2013-11-17T17:12:00Z">
        <w:r w:rsidR="00D41FAA">
          <w:rPr>
            <w:rFonts w:ascii="Times New Roman" w:hAnsi="Times New Roman"/>
          </w:rPr>
          <w:t xml:space="preserve"> using the following conditions</w:t>
        </w:r>
      </w:ins>
      <w:ins w:id="619" w:author="Ram Shrestha" w:date="2013-11-13T13:27:00Z">
        <w:r>
          <w:rPr>
            <w:rFonts w:ascii="Times New Roman" w:hAnsi="Times New Roman"/>
          </w:rPr>
          <w:t>:</w:t>
        </w:r>
      </w:ins>
      <w:del w:id="620" w:author="Ram Shrestha" w:date="2013-11-13T13:27:00Z">
        <w:r w:rsidDel="00E8007D">
          <w:rPr>
            <w:rFonts w:ascii="Times New Roman" w:hAnsi="Times New Roman"/>
          </w:rPr>
          <w:delText>The prevalence of resistant and intermediate sequences for an antiretroviral drug are compared with the user defined cutoff prevalence and the antiretroviral drug is classified as resistant or intermediate resistance or susceptible to a drug using the following conditions in order:</w:delText>
        </w:r>
      </w:del>
    </w:p>
    <w:p w:rsidR="001036CB" w:rsidRDefault="001036CB" w:rsidP="001036CB">
      <w:pPr>
        <w:pStyle w:val="ListParagraph"/>
        <w:numPr>
          <w:ilvl w:val="0"/>
          <w:numId w:val="24"/>
        </w:numPr>
        <w:spacing w:line="480" w:lineRule="auto"/>
        <w:jc w:val="both"/>
        <w:rPr>
          <w:ins w:id="621" w:author="Ram Shrestha" w:date="2013-11-13T13:49:00Z"/>
          <w:rFonts w:ascii="Times New Roman" w:hAnsi="Times New Roman"/>
        </w:rPr>
      </w:pPr>
      <w:ins w:id="622" w:author="Ram Shrestha" w:date="2013-11-13T13:32:00Z">
        <w:r>
          <w:rPr>
            <w:rFonts w:ascii="Times New Roman" w:hAnsi="Times New Roman"/>
          </w:rPr>
          <w:t>If an amplicon covers one gene</w:t>
        </w:r>
      </w:ins>
      <w:ins w:id="623" w:author="Ram Shrestha" w:date="2013-11-21T19:21:00Z">
        <w:r w:rsidR="00620D86">
          <w:rPr>
            <w:rFonts w:ascii="Times New Roman" w:hAnsi="Times New Roman"/>
          </w:rPr>
          <w:t xml:space="preserve">, the percentage of sequence reads predicted resistant, intermediately resistant and sensitive are checked in order. </w:t>
        </w:r>
      </w:ins>
      <w:ins w:id="624" w:author="Ram Shrestha" w:date="2013-11-21T19:25:00Z">
        <w:r w:rsidR="00620D86">
          <w:rPr>
            <w:rFonts w:ascii="Times New Roman" w:hAnsi="Times New Roman"/>
          </w:rPr>
          <w:t xml:space="preserve">If </w:t>
        </w:r>
      </w:ins>
      <w:ins w:id="625" w:author="Ram Shrestha" w:date="2013-11-13T13:32:00Z">
        <w:r>
          <w:rPr>
            <w:rFonts w:ascii="Times New Roman" w:hAnsi="Times New Roman"/>
          </w:rPr>
          <w:t xml:space="preserve">the </w:t>
        </w:r>
      </w:ins>
      <w:ins w:id="626" w:author="Ram Shrestha" w:date="2013-11-13T13:33:00Z">
        <w:r>
          <w:rPr>
            <w:rFonts w:ascii="Times New Roman" w:hAnsi="Times New Roman"/>
          </w:rPr>
          <w:t xml:space="preserve">prevalence of </w:t>
        </w:r>
      </w:ins>
      <w:ins w:id="627" w:author="Ram Shrestha" w:date="2013-11-21T17:43:00Z">
        <w:r w:rsidR="004D6429">
          <w:rPr>
            <w:rFonts w:ascii="Times New Roman" w:hAnsi="Times New Roman"/>
          </w:rPr>
          <w:t xml:space="preserve">predicted </w:t>
        </w:r>
      </w:ins>
      <w:ins w:id="628" w:author="Ram Shrestha" w:date="2013-11-13T13:33:00Z">
        <w:r>
          <w:rPr>
            <w:rFonts w:ascii="Times New Roman" w:hAnsi="Times New Roman"/>
          </w:rPr>
          <w:t xml:space="preserve">resistant sequence reads </w:t>
        </w:r>
      </w:ins>
      <w:ins w:id="629" w:author="Ram Shrestha" w:date="2013-11-13T13:36:00Z">
        <w:r>
          <w:rPr>
            <w:rFonts w:ascii="Times New Roman" w:hAnsi="Times New Roman"/>
          </w:rPr>
          <w:t xml:space="preserve">to a drug </w:t>
        </w:r>
      </w:ins>
      <w:ins w:id="630" w:author="Ram Shrestha" w:date="2013-11-13T13:33:00Z">
        <w:r>
          <w:rPr>
            <w:rFonts w:ascii="Times New Roman" w:hAnsi="Times New Roman"/>
          </w:rPr>
          <w:t>is greater</w:t>
        </w:r>
      </w:ins>
      <w:ins w:id="631" w:author="Ram Shrestha" w:date="2013-11-21T19:16:00Z">
        <w:r w:rsidR="00E6042D">
          <w:rPr>
            <w:rFonts w:ascii="Times New Roman" w:hAnsi="Times New Roman"/>
          </w:rPr>
          <w:t xml:space="preserve"> or equal to p</w:t>
        </w:r>
      </w:ins>
      <w:ins w:id="632" w:author="Ram Shrestha" w:date="2013-11-13T13:36:00Z">
        <w:r>
          <w:rPr>
            <w:rFonts w:ascii="Times New Roman" w:hAnsi="Times New Roman"/>
          </w:rPr>
          <w:t xml:space="preserve">revalence </w:t>
        </w:r>
      </w:ins>
      <w:ins w:id="633" w:author="Ram Shrestha" w:date="2013-11-13T13:33:00Z">
        <w:r>
          <w:rPr>
            <w:rFonts w:ascii="Times New Roman" w:hAnsi="Times New Roman"/>
          </w:rPr>
          <w:t xml:space="preserve">cutoff, </w:t>
        </w:r>
      </w:ins>
      <w:ins w:id="634" w:author="Ram Shrestha" w:date="2013-11-21T17:43:00Z">
        <w:r w:rsidR="006C517F">
          <w:rPr>
            <w:rFonts w:ascii="Times New Roman" w:hAnsi="Times New Roman"/>
          </w:rPr>
          <w:t>the viral population in the sample is called as</w:t>
        </w:r>
      </w:ins>
      <w:ins w:id="635" w:author="Ram Shrestha" w:date="2013-11-21T17:44:00Z">
        <w:r w:rsidR="006C517F">
          <w:rPr>
            <w:rFonts w:ascii="Times New Roman" w:hAnsi="Times New Roman"/>
          </w:rPr>
          <w:t xml:space="preserve"> resistant to the drug</w:t>
        </w:r>
      </w:ins>
      <w:ins w:id="636" w:author="Ram Shrestha" w:date="2013-11-13T13:44:00Z">
        <w:r>
          <w:rPr>
            <w:rFonts w:ascii="Times New Roman" w:hAnsi="Times New Roman"/>
          </w:rPr>
          <w:t>.</w:t>
        </w:r>
      </w:ins>
      <w:ins w:id="637" w:author="Ram Shrestha" w:date="2013-11-13T13:36:00Z">
        <w:r>
          <w:rPr>
            <w:rFonts w:ascii="Times New Roman" w:hAnsi="Times New Roman"/>
          </w:rPr>
          <w:t xml:space="preserve"> </w:t>
        </w:r>
      </w:ins>
      <w:r>
        <w:rPr>
          <w:rFonts w:ascii="Times New Roman" w:hAnsi="Times New Roman"/>
        </w:rPr>
        <w:t xml:space="preserve">If </w:t>
      </w:r>
      <w:ins w:id="638" w:author="Ram Shrestha" w:date="2013-11-21T19:25:00Z">
        <w:r w:rsidR="00620D86">
          <w:rPr>
            <w:rFonts w:ascii="Times New Roman" w:hAnsi="Times New Roman"/>
          </w:rPr>
          <w:t xml:space="preserve">the </w:t>
        </w:r>
      </w:ins>
      <w:ins w:id="639" w:author="Ram Shrestha" w:date="2013-11-21T19:39:00Z">
        <w:r w:rsidR="00303CAA">
          <w:rPr>
            <w:rFonts w:ascii="Times New Roman" w:hAnsi="Times New Roman"/>
          </w:rPr>
          <w:t xml:space="preserve">viral </w:t>
        </w:r>
      </w:ins>
      <w:ins w:id="640" w:author="Ram Shrestha" w:date="2013-11-21T19:25:00Z">
        <w:r w:rsidR="00620D86">
          <w:rPr>
            <w:rFonts w:ascii="Times New Roman" w:hAnsi="Times New Roman"/>
          </w:rPr>
          <w:t xml:space="preserve">sample is not resistant and </w:t>
        </w:r>
      </w:ins>
      <w:r>
        <w:rPr>
          <w:rFonts w:ascii="Times New Roman" w:hAnsi="Times New Roman"/>
        </w:rPr>
        <w:t xml:space="preserve">the prevalence of </w:t>
      </w:r>
      <w:ins w:id="641" w:author="Ram Shrestha" w:date="2013-11-21T17:45:00Z">
        <w:r w:rsidR="006C517F">
          <w:rPr>
            <w:rFonts w:ascii="Times New Roman" w:hAnsi="Times New Roman"/>
          </w:rPr>
          <w:t xml:space="preserve">predicted </w:t>
        </w:r>
      </w:ins>
      <w:del w:id="642" w:author="Ram Shrestha" w:date="2013-11-13T13:45:00Z">
        <w:r w:rsidDel="00D63E5E">
          <w:rPr>
            <w:rFonts w:ascii="Times New Roman" w:hAnsi="Times New Roman"/>
          </w:rPr>
          <w:delText xml:space="preserve">resistant </w:delText>
        </w:r>
      </w:del>
      <w:ins w:id="643" w:author="Ram Shrestha" w:date="2013-11-13T13:45:00Z">
        <w:r>
          <w:rPr>
            <w:rFonts w:ascii="Times New Roman" w:hAnsi="Times New Roman"/>
          </w:rPr>
          <w:t xml:space="preserve">intermediate </w:t>
        </w:r>
      </w:ins>
      <w:r>
        <w:rPr>
          <w:rFonts w:ascii="Times New Roman" w:hAnsi="Times New Roman"/>
        </w:rPr>
        <w:t xml:space="preserve">sequences </w:t>
      </w:r>
      <w:ins w:id="644" w:author="Ram Shrestha" w:date="2013-11-13T13:45:00Z">
        <w:r w:rsidR="00E6042D">
          <w:rPr>
            <w:rFonts w:ascii="Times New Roman" w:hAnsi="Times New Roman"/>
          </w:rPr>
          <w:t>reads</w:t>
        </w:r>
      </w:ins>
      <w:ins w:id="645" w:author="Ram Shrestha" w:date="2013-11-13T13:47:00Z">
        <w:r>
          <w:rPr>
            <w:rFonts w:ascii="Times New Roman" w:hAnsi="Times New Roman"/>
          </w:rPr>
          <w:t xml:space="preserve"> </w:t>
        </w:r>
      </w:ins>
      <w:ins w:id="646" w:author="Ram Shrestha" w:date="2013-11-13T13:56:00Z">
        <w:r>
          <w:rPr>
            <w:rFonts w:ascii="Times New Roman" w:hAnsi="Times New Roman"/>
          </w:rPr>
          <w:t xml:space="preserve">to a drug is </w:t>
        </w:r>
      </w:ins>
      <w:ins w:id="647" w:author="Ram Shrestha" w:date="2013-11-13T13:45:00Z">
        <w:r>
          <w:rPr>
            <w:rFonts w:ascii="Times New Roman" w:hAnsi="Times New Roman"/>
          </w:rPr>
          <w:t xml:space="preserve">greater or equal to prevalence cutoff, the </w:t>
        </w:r>
      </w:ins>
      <w:ins w:id="648" w:author="Ram Shrestha" w:date="2013-11-21T17:44:00Z">
        <w:r w:rsidR="006C517F">
          <w:rPr>
            <w:rFonts w:ascii="Times New Roman" w:hAnsi="Times New Roman"/>
          </w:rPr>
          <w:t xml:space="preserve">viral population in a </w:t>
        </w:r>
      </w:ins>
      <w:ins w:id="649" w:author="Ram Shrestha" w:date="2013-11-21T19:14:00Z">
        <w:r w:rsidR="00E6042D">
          <w:rPr>
            <w:rFonts w:ascii="Times New Roman" w:hAnsi="Times New Roman"/>
          </w:rPr>
          <w:t>sample is</w:t>
        </w:r>
      </w:ins>
      <w:ins w:id="650" w:author="Ram Shrestha" w:date="2013-11-13T13:45:00Z">
        <w:r>
          <w:rPr>
            <w:rFonts w:ascii="Times New Roman" w:hAnsi="Times New Roman"/>
          </w:rPr>
          <w:t xml:space="preserve"> called </w:t>
        </w:r>
      </w:ins>
      <w:ins w:id="651" w:author="Ram Shrestha" w:date="2013-11-13T13:56:00Z">
        <w:r>
          <w:rPr>
            <w:rFonts w:ascii="Times New Roman" w:hAnsi="Times New Roman"/>
          </w:rPr>
          <w:t xml:space="preserve">as </w:t>
        </w:r>
      </w:ins>
      <w:ins w:id="652" w:author="Ram Shrestha" w:date="2013-11-13T13:45:00Z">
        <w:r>
          <w:rPr>
            <w:rFonts w:ascii="Times New Roman" w:hAnsi="Times New Roman"/>
          </w:rPr>
          <w:t>intermediate resistant</w:t>
        </w:r>
      </w:ins>
      <w:ins w:id="653" w:author="Ram Shrestha" w:date="2013-11-21T17:44:00Z">
        <w:r w:rsidR="006C517F">
          <w:rPr>
            <w:rFonts w:ascii="Times New Roman" w:hAnsi="Times New Roman"/>
          </w:rPr>
          <w:t xml:space="preserve"> to the drug</w:t>
        </w:r>
      </w:ins>
      <w:ins w:id="654" w:author="Ram Shrestha" w:date="2013-11-13T13:45:00Z">
        <w:r>
          <w:rPr>
            <w:rFonts w:ascii="Times New Roman" w:hAnsi="Times New Roman"/>
          </w:rPr>
          <w:t xml:space="preserve">. </w:t>
        </w:r>
      </w:ins>
      <w:ins w:id="655" w:author="Ram Shrestha" w:date="2013-11-13T13:47:00Z">
        <w:r>
          <w:rPr>
            <w:rFonts w:ascii="Times New Roman" w:hAnsi="Times New Roman"/>
          </w:rPr>
          <w:t xml:space="preserve">If </w:t>
        </w:r>
      </w:ins>
      <w:ins w:id="656" w:author="Ram Shrestha" w:date="2013-11-21T19:28:00Z">
        <w:r w:rsidR="009957A8">
          <w:rPr>
            <w:rFonts w:ascii="Times New Roman" w:hAnsi="Times New Roman"/>
          </w:rPr>
          <w:t xml:space="preserve">the viral sample is neither resistant </w:t>
        </w:r>
      </w:ins>
      <w:ins w:id="657" w:author="Ram Shrestha" w:date="2013-11-21T19:29:00Z">
        <w:r w:rsidR="009957A8">
          <w:rPr>
            <w:rFonts w:ascii="Times New Roman" w:hAnsi="Times New Roman"/>
          </w:rPr>
          <w:t>n</w:t>
        </w:r>
      </w:ins>
      <w:ins w:id="658" w:author="Ram Shrestha" w:date="2013-11-21T19:28:00Z">
        <w:r w:rsidR="009957A8">
          <w:rPr>
            <w:rFonts w:ascii="Times New Roman" w:hAnsi="Times New Roman"/>
          </w:rPr>
          <w:t>or intermediate resistant,</w:t>
        </w:r>
      </w:ins>
      <w:ins w:id="659" w:author="Ram Shrestha" w:date="2013-11-21T19:29:00Z">
        <w:r w:rsidR="009957A8">
          <w:rPr>
            <w:rFonts w:ascii="Times New Roman" w:hAnsi="Times New Roman"/>
          </w:rPr>
          <w:t xml:space="preserve"> it</w:t>
        </w:r>
      </w:ins>
      <w:ins w:id="660" w:author="Ram Shrestha" w:date="2013-11-13T13:47:00Z">
        <w:r>
          <w:rPr>
            <w:rFonts w:ascii="Times New Roman" w:hAnsi="Times New Roman"/>
          </w:rPr>
          <w:t xml:space="preserve"> is called </w:t>
        </w:r>
      </w:ins>
      <w:ins w:id="661" w:author="Ram Shrestha" w:date="2013-11-13T13:48:00Z">
        <w:r>
          <w:rPr>
            <w:rFonts w:ascii="Times New Roman" w:hAnsi="Times New Roman"/>
          </w:rPr>
          <w:t xml:space="preserve">as </w:t>
        </w:r>
      </w:ins>
      <w:ins w:id="662" w:author="Ram Shrestha" w:date="2013-11-13T13:47:00Z">
        <w:r>
          <w:rPr>
            <w:rFonts w:ascii="Times New Roman" w:hAnsi="Times New Roman"/>
          </w:rPr>
          <w:t>susceptible</w:t>
        </w:r>
      </w:ins>
      <w:ins w:id="663" w:author="Ram Shrestha" w:date="2013-11-21T19:29:00Z">
        <w:r w:rsidR="009957A8">
          <w:rPr>
            <w:rFonts w:ascii="Times New Roman" w:hAnsi="Times New Roman"/>
          </w:rPr>
          <w:t xml:space="preserve"> to the associated drug</w:t>
        </w:r>
      </w:ins>
      <w:ins w:id="664" w:author="Ram Shrestha" w:date="2013-11-13T13:48:00Z">
        <w:r>
          <w:rPr>
            <w:rFonts w:ascii="Times New Roman" w:hAnsi="Times New Roman"/>
          </w:rPr>
          <w:t>.</w:t>
        </w:r>
      </w:ins>
      <w:del w:id="665" w:author="Ram Shrestha" w:date="2013-11-13T13:48:00Z">
        <w:r w:rsidDel="00D63E5E">
          <w:rPr>
            <w:rFonts w:ascii="Times New Roman" w:hAnsi="Times New Roman"/>
          </w:rPr>
          <w:delText>to a drug is greater than user defined cutoff, the drug is classified as Resistant</w:delText>
        </w:r>
      </w:del>
    </w:p>
    <w:p w:rsidR="001036CB" w:rsidRDefault="001036CB" w:rsidP="001036CB">
      <w:pPr>
        <w:pStyle w:val="ListParagraph"/>
        <w:numPr>
          <w:ilvl w:val="0"/>
          <w:numId w:val="24"/>
          <w:ins w:id="666" w:author="Ram Shrestha" w:date="2013-11-13T13:49:00Z"/>
        </w:numPr>
        <w:spacing w:line="480" w:lineRule="auto"/>
        <w:jc w:val="both"/>
        <w:rPr>
          <w:ins w:id="667" w:author="Ram Shrestha" w:date="2013-11-13T13:51:00Z"/>
          <w:rFonts w:ascii="Times New Roman" w:hAnsi="Times New Roman"/>
        </w:rPr>
      </w:pPr>
      <w:ins w:id="668" w:author="Ram Shrestha" w:date="2013-11-13T13:49:00Z">
        <w:r>
          <w:rPr>
            <w:rFonts w:ascii="Times New Roman" w:hAnsi="Times New Roman"/>
          </w:rPr>
          <w:t>If more than one amplicon cover</w:t>
        </w:r>
      </w:ins>
      <w:r w:rsidR="00633237">
        <w:rPr>
          <w:rFonts w:ascii="Times New Roman" w:hAnsi="Times New Roman"/>
        </w:rPr>
        <w:t>s</w:t>
      </w:r>
      <w:ins w:id="669" w:author="Ram Shrestha" w:date="2013-11-13T13:49:00Z">
        <w:r>
          <w:rPr>
            <w:rFonts w:ascii="Times New Roman" w:hAnsi="Times New Roman"/>
          </w:rPr>
          <w:t xml:space="preserve"> one gene,</w:t>
        </w:r>
      </w:ins>
      <w:ins w:id="670" w:author="Ram Shrestha" w:date="2013-11-13T13:50:00Z">
        <w:r>
          <w:rPr>
            <w:rFonts w:ascii="Times New Roman" w:hAnsi="Times New Roman"/>
          </w:rPr>
          <w:t xml:space="preserve"> for example </w:t>
        </w:r>
      </w:ins>
      <w:ins w:id="671" w:author="Ram Shrestha" w:date="2013-11-13T14:14:00Z">
        <w:r>
          <w:rPr>
            <w:rFonts w:ascii="Times New Roman" w:hAnsi="Times New Roman"/>
          </w:rPr>
          <w:t>X</w:t>
        </w:r>
      </w:ins>
      <w:ins w:id="672" w:author="Ram Shrestha" w:date="2013-11-13T13:50:00Z">
        <w:r>
          <w:rPr>
            <w:rFonts w:ascii="Times New Roman" w:hAnsi="Times New Roman"/>
          </w:rPr>
          <w:t xml:space="preserve"> and </w:t>
        </w:r>
      </w:ins>
      <w:ins w:id="673" w:author="Ram Shrestha" w:date="2013-11-13T14:14:00Z">
        <w:r>
          <w:rPr>
            <w:rFonts w:ascii="Times New Roman" w:hAnsi="Times New Roman"/>
          </w:rPr>
          <w:t>Y</w:t>
        </w:r>
      </w:ins>
      <w:ins w:id="674" w:author="Ram Shrestha" w:date="2013-11-13T13:50:00Z">
        <w:r>
          <w:rPr>
            <w:rFonts w:ascii="Times New Roman" w:hAnsi="Times New Roman"/>
          </w:rPr>
          <w:t xml:space="preserve"> amplicon for </w:t>
        </w:r>
      </w:ins>
      <w:r w:rsidR="00633237">
        <w:rPr>
          <w:rFonts w:ascii="Times New Roman" w:hAnsi="Times New Roman"/>
        </w:rPr>
        <w:t xml:space="preserve">the </w:t>
      </w:r>
      <w:ins w:id="675" w:author="Ram Shrestha" w:date="2013-11-13T13:50:00Z">
        <w:r>
          <w:rPr>
            <w:rFonts w:ascii="Times New Roman" w:hAnsi="Times New Roman"/>
          </w:rPr>
          <w:t>RT gene</w:t>
        </w:r>
      </w:ins>
      <w:ins w:id="676" w:author="Ram Shrestha" w:date="2013-11-13T13:51:00Z">
        <w:r>
          <w:rPr>
            <w:rFonts w:ascii="Times New Roman" w:hAnsi="Times New Roman"/>
          </w:rPr>
          <w:t xml:space="preserve">, </w:t>
        </w:r>
      </w:ins>
      <w:r w:rsidR="00633237">
        <w:rPr>
          <w:rFonts w:ascii="Times New Roman" w:hAnsi="Times New Roman"/>
        </w:rPr>
        <w:t xml:space="preserve">the </w:t>
      </w:r>
      <w:ins w:id="677" w:author="Ram Shrestha" w:date="2013-11-13T13:51:00Z">
        <w:r>
          <w:rPr>
            <w:rFonts w:ascii="Times New Roman" w:hAnsi="Times New Roman"/>
          </w:rPr>
          <w:t>following conditions are applied:</w:t>
        </w:r>
      </w:ins>
    </w:p>
    <w:p w:rsidR="001036CB" w:rsidRPr="00633237" w:rsidRDefault="00633237" w:rsidP="001036CB">
      <w:pPr>
        <w:pStyle w:val="ListParagraph"/>
        <w:numPr>
          <w:ilvl w:val="1"/>
          <w:numId w:val="24"/>
          <w:ins w:id="678" w:author="Ram Shrestha" w:date="2013-11-13T13:51:00Z"/>
        </w:numPr>
        <w:spacing w:line="480" w:lineRule="auto"/>
        <w:jc w:val="both"/>
        <w:rPr>
          <w:ins w:id="679" w:author="Ram Shrestha" w:date="2013-11-13T13:58:00Z"/>
          <w:rFonts w:ascii="Times New Roman" w:hAnsi="Times New Roman"/>
          <w:strike/>
        </w:rPr>
      </w:pPr>
      <w:r>
        <w:rPr>
          <w:rFonts w:ascii="Times New Roman" w:hAnsi="Times New Roman"/>
        </w:rPr>
        <w:t>If the percentage resistance for either X or Y is above the prevalence cutoff, the sample is considered resistant to the associated drugs.</w:t>
      </w:r>
      <w:ins w:id="680" w:author="Ram Shrestha" w:date="2013-11-21T18:30:00Z">
        <w:r w:rsidR="00277DB3">
          <w:rPr>
            <w:rFonts w:ascii="Times New Roman" w:hAnsi="Times New Roman"/>
          </w:rPr>
          <w:t xml:space="preserve"> </w:t>
        </w:r>
      </w:ins>
      <w:ins w:id="681" w:author="Ram Shrestha" w:date="2013-11-21T18:32:00Z">
        <w:r w:rsidR="00277DB3">
          <w:rPr>
            <w:rFonts w:ascii="Times New Roman" w:hAnsi="Times New Roman"/>
          </w:rPr>
          <w:t xml:space="preserve">If both X and Y </w:t>
        </w:r>
      </w:ins>
      <w:ins w:id="682" w:author="Ram Shrestha" w:date="2013-11-21T18:34:00Z">
        <w:r w:rsidR="00277DB3">
          <w:rPr>
            <w:rFonts w:ascii="Times New Roman" w:hAnsi="Times New Roman"/>
          </w:rPr>
          <w:t>has</w:t>
        </w:r>
      </w:ins>
      <w:ins w:id="683" w:author="Ram Shrestha" w:date="2013-11-21T18:32:00Z">
        <w:r w:rsidR="00277DB3">
          <w:rPr>
            <w:rFonts w:ascii="Times New Roman" w:hAnsi="Times New Roman"/>
          </w:rPr>
          <w:t xml:space="preserve"> the percentage resistance greater than the cutoff, t</w:t>
        </w:r>
      </w:ins>
      <w:ins w:id="684" w:author="Ram Shrestha" w:date="2013-11-21T18:30:00Z">
        <w:r w:rsidR="00277DB3">
          <w:rPr>
            <w:rFonts w:ascii="Times New Roman" w:hAnsi="Times New Roman"/>
          </w:rPr>
          <w:t xml:space="preserve">he </w:t>
        </w:r>
      </w:ins>
      <w:ins w:id="685" w:author="Ram Shrestha" w:date="2013-11-21T18:31:00Z">
        <w:r w:rsidR="00277DB3">
          <w:rPr>
            <w:rFonts w:ascii="Times New Roman" w:hAnsi="Times New Roman"/>
          </w:rPr>
          <w:t xml:space="preserve">call </w:t>
        </w:r>
      </w:ins>
      <w:ins w:id="686" w:author="Ram Shrestha" w:date="2013-11-21T18:36:00Z">
        <w:r w:rsidR="00277DB3">
          <w:rPr>
            <w:rFonts w:ascii="Times New Roman" w:hAnsi="Times New Roman"/>
          </w:rPr>
          <w:t>of</w:t>
        </w:r>
      </w:ins>
      <w:ins w:id="687" w:author="Ram Shrestha" w:date="2013-11-21T18:31:00Z">
        <w:r w:rsidR="00277DB3">
          <w:rPr>
            <w:rFonts w:ascii="Times New Roman" w:hAnsi="Times New Roman"/>
          </w:rPr>
          <w:t xml:space="preserve"> </w:t>
        </w:r>
      </w:ins>
      <w:ins w:id="688" w:author="Ram Shrestha" w:date="2013-11-21T18:30:00Z">
        <w:r w:rsidR="00277DB3">
          <w:rPr>
            <w:rFonts w:ascii="Times New Roman" w:hAnsi="Times New Roman"/>
          </w:rPr>
          <w:t xml:space="preserve">resistance </w:t>
        </w:r>
      </w:ins>
      <w:ins w:id="689" w:author="Ram Shrestha" w:date="2013-11-21T18:36:00Z">
        <w:r w:rsidR="00277DB3">
          <w:rPr>
            <w:rFonts w:ascii="Times New Roman" w:hAnsi="Times New Roman"/>
          </w:rPr>
          <w:t xml:space="preserve">for the sample </w:t>
        </w:r>
      </w:ins>
      <w:ins w:id="690" w:author="Ram Shrestha" w:date="2013-11-21T18:30:00Z">
        <w:r w:rsidR="00277DB3">
          <w:rPr>
            <w:rFonts w:ascii="Times New Roman" w:hAnsi="Times New Roman"/>
          </w:rPr>
          <w:t>is</w:t>
        </w:r>
      </w:ins>
      <w:ins w:id="691" w:author="Ram Shrestha" w:date="2013-11-21T18:31:00Z">
        <w:r w:rsidR="00277DB3">
          <w:rPr>
            <w:rFonts w:ascii="Times New Roman" w:hAnsi="Times New Roman"/>
          </w:rPr>
          <w:t xml:space="preserve"> made from the amplicon with higher percentage of resistance.</w:t>
        </w:r>
      </w:ins>
    </w:p>
    <w:p w:rsidR="001036CB" w:rsidRDefault="00277DB3" w:rsidP="001036CB">
      <w:pPr>
        <w:pStyle w:val="ListParagraph"/>
        <w:numPr>
          <w:ilvl w:val="1"/>
          <w:numId w:val="24"/>
          <w:ins w:id="692" w:author="Ram Shrestha" w:date="2013-11-13T14:05:00Z"/>
        </w:numPr>
        <w:spacing w:line="480" w:lineRule="auto"/>
        <w:jc w:val="both"/>
        <w:rPr>
          <w:ins w:id="693" w:author="Ram Shrestha" w:date="2013-11-13T14:13:00Z"/>
          <w:rFonts w:ascii="Times New Roman" w:hAnsi="Times New Roman"/>
        </w:rPr>
      </w:pPr>
      <w:ins w:id="694" w:author="Ram Shrestha" w:date="2013-11-21T18:33:00Z">
        <w:r>
          <w:rPr>
            <w:rFonts w:ascii="Times New Roman" w:hAnsi="Times New Roman"/>
          </w:rPr>
          <w:t xml:space="preserve">If </w:t>
        </w:r>
      </w:ins>
      <w:ins w:id="695" w:author="Ram Shrestha" w:date="2013-11-21T18:34:00Z">
        <w:r>
          <w:rPr>
            <w:rFonts w:ascii="Times New Roman" w:hAnsi="Times New Roman"/>
          </w:rPr>
          <w:t xml:space="preserve">percentage resistance for both X and Y are less than cutoff, the percentage intermediate </w:t>
        </w:r>
      </w:ins>
      <w:ins w:id="696" w:author="Ram Shrestha" w:date="2013-11-21T18:35:00Z">
        <w:r>
          <w:rPr>
            <w:rFonts w:ascii="Times New Roman" w:hAnsi="Times New Roman"/>
          </w:rPr>
          <w:t>resistant</w:t>
        </w:r>
      </w:ins>
      <w:ins w:id="697" w:author="Ram Shrestha" w:date="2013-11-21T18:34:00Z">
        <w:r>
          <w:rPr>
            <w:rFonts w:ascii="Times New Roman" w:hAnsi="Times New Roman"/>
          </w:rPr>
          <w:t xml:space="preserve"> </w:t>
        </w:r>
      </w:ins>
      <w:ins w:id="698" w:author="Ram Shrestha" w:date="2013-11-21T18:35:00Z">
        <w:r>
          <w:rPr>
            <w:rFonts w:ascii="Times New Roman" w:hAnsi="Times New Roman"/>
          </w:rPr>
          <w:t>above the cutoff in either X or Y is used t</w:t>
        </w:r>
      </w:ins>
      <w:ins w:id="699" w:author="Ram Shrestha" w:date="2013-11-21T18:37:00Z">
        <w:r>
          <w:rPr>
            <w:rFonts w:ascii="Times New Roman" w:hAnsi="Times New Roman"/>
          </w:rPr>
          <w:t>o call the sample as intermediate resistant to the associated drug. If both X and Y have the percentage intermediate resistance above the cutoff, the call of intermediate resistance is made from the a</w:t>
        </w:r>
      </w:ins>
      <w:ins w:id="700" w:author="Ram Shrestha" w:date="2013-11-21T18:39:00Z">
        <w:r>
          <w:rPr>
            <w:rFonts w:ascii="Times New Roman" w:hAnsi="Times New Roman"/>
          </w:rPr>
          <w:t>m</w:t>
        </w:r>
      </w:ins>
      <w:ins w:id="701" w:author="Ram Shrestha" w:date="2013-11-21T18:37:00Z">
        <w:r>
          <w:rPr>
            <w:rFonts w:ascii="Times New Roman" w:hAnsi="Times New Roman"/>
          </w:rPr>
          <w:t>plicon with higher pe</w:t>
        </w:r>
      </w:ins>
      <w:ins w:id="702" w:author="Ram Shrestha" w:date="2013-11-21T18:39:00Z">
        <w:r>
          <w:rPr>
            <w:rFonts w:ascii="Times New Roman" w:hAnsi="Times New Roman"/>
          </w:rPr>
          <w:t>r</w:t>
        </w:r>
      </w:ins>
      <w:ins w:id="703" w:author="Ram Shrestha" w:date="2013-11-21T18:37:00Z">
        <w:r>
          <w:rPr>
            <w:rFonts w:ascii="Times New Roman" w:hAnsi="Times New Roman"/>
          </w:rPr>
          <w:t>centage of intermediate resistance.</w:t>
        </w:r>
      </w:ins>
    </w:p>
    <w:p w:rsidR="001036CB" w:rsidRDefault="00277DB3" w:rsidP="001036CB">
      <w:pPr>
        <w:pStyle w:val="ListParagraph"/>
        <w:numPr>
          <w:ilvl w:val="1"/>
          <w:numId w:val="24"/>
          <w:ins w:id="704" w:author="Ram Shrestha" w:date="2013-11-13T14:17:00Z"/>
        </w:numPr>
        <w:spacing w:line="480" w:lineRule="auto"/>
        <w:jc w:val="both"/>
        <w:rPr>
          <w:rFonts w:ascii="Times New Roman" w:hAnsi="Times New Roman"/>
        </w:rPr>
      </w:pPr>
      <w:ins w:id="705" w:author="Ram Shrestha" w:date="2013-11-21T18:41:00Z">
        <w:r>
          <w:rPr>
            <w:rFonts w:ascii="Times New Roman" w:hAnsi="Times New Roman"/>
          </w:rPr>
          <w:t>If the percentage of resistance and intermediate resistance in X and Y are less than the cutoff, the sample is call as susceptible to the associated drug.</w:t>
        </w:r>
      </w:ins>
    </w:p>
    <w:p w:rsidR="001036CB" w:rsidRDefault="001036CB" w:rsidP="001036CB">
      <w:pPr>
        <w:numPr>
          <w:ins w:id="706" w:author="Ram Shrestha" w:date="2013-11-13T16:10:00Z"/>
        </w:numPr>
        <w:spacing w:line="480" w:lineRule="auto"/>
        <w:jc w:val="both"/>
        <w:rPr>
          <w:ins w:id="707" w:author="Ram Shrestha" w:date="2013-11-13T16:10:00Z"/>
          <w:rFonts w:ascii="Times New Roman" w:hAnsi="Times New Roman"/>
        </w:rPr>
      </w:pPr>
    </w:p>
    <w:p w:rsidR="001036CB" w:rsidRDefault="001036CB" w:rsidP="001036CB">
      <w:pPr>
        <w:spacing w:line="480" w:lineRule="auto"/>
        <w:jc w:val="both"/>
        <w:rPr>
          <w:ins w:id="708" w:author="Ram Shrestha" w:date="2013-11-13T16:15:00Z"/>
          <w:rFonts w:ascii="Times New Roman" w:hAnsi="Times New Roman"/>
        </w:rPr>
      </w:pPr>
      <w:ins w:id="709" w:author="Ram Shrestha" w:date="2013-11-13T16:07:00Z">
        <w:r>
          <w:rPr>
            <w:rFonts w:ascii="Times New Roman" w:hAnsi="Times New Roman"/>
          </w:rPr>
          <w:t xml:space="preserve">For example, </w:t>
        </w:r>
      </w:ins>
      <w:r w:rsidR="00633237">
        <w:rPr>
          <w:rFonts w:ascii="Times New Roman" w:hAnsi="Times New Roman"/>
        </w:rPr>
        <w:t xml:space="preserve">if </w:t>
      </w:r>
      <w:ins w:id="710" w:author="Ram Shrestha" w:date="2013-11-13T16:07:00Z">
        <w:r>
          <w:rPr>
            <w:rFonts w:ascii="Times New Roman" w:hAnsi="Times New Roman"/>
          </w:rPr>
          <w:t xml:space="preserve">the prevalence cutoff is 15% and two amplicons RT1 and RT2 cover the gene RT. </w:t>
        </w:r>
      </w:ins>
      <w:ins w:id="711" w:author="Ram Shrestha" w:date="2013-11-13T16:15:00Z">
        <w:r>
          <w:rPr>
            <w:rFonts w:ascii="Times New Roman" w:hAnsi="Times New Roman"/>
          </w:rPr>
          <w:t>Then</w:t>
        </w:r>
      </w:ins>
    </w:p>
    <w:p w:rsidR="001036CB" w:rsidRDefault="001036CB" w:rsidP="001036CB">
      <w:pPr>
        <w:pStyle w:val="ListParagraph"/>
        <w:numPr>
          <w:ilvl w:val="0"/>
          <w:numId w:val="28"/>
          <w:ins w:id="712" w:author="Ram Shrestha" w:date="2013-11-13T16:15:00Z"/>
        </w:numPr>
        <w:spacing w:line="480" w:lineRule="auto"/>
        <w:jc w:val="both"/>
        <w:rPr>
          <w:ins w:id="713" w:author="Ram Shrestha" w:date="2013-11-13T16:16:00Z"/>
          <w:rFonts w:ascii="Times New Roman" w:hAnsi="Times New Roman"/>
        </w:rPr>
      </w:pPr>
      <w:ins w:id="714" w:author="Ram Shrestha" w:date="2013-11-13T16:07:00Z">
        <w:r w:rsidRPr="00826358">
          <w:rPr>
            <w:rFonts w:ascii="Times New Roman" w:hAnsi="Times New Roman"/>
          </w:rPr>
          <w:t>If</w:t>
        </w:r>
      </w:ins>
      <w:r w:rsidR="00633237">
        <w:rPr>
          <w:rFonts w:ascii="Times New Roman" w:hAnsi="Times New Roman"/>
        </w:rPr>
        <w:t xml:space="preserve"> the</w:t>
      </w:r>
      <w:ins w:id="715" w:author="Ram Shrestha" w:date="2013-11-13T16:07:00Z">
        <w:r w:rsidRPr="00826358">
          <w:rPr>
            <w:rFonts w:ascii="Times New Roman" w:hAnsi="Times New Roman"/>
          </w:rPr>
          <w:t xml:space="preserve"> </w:t>
        </w:r>
      </w:ins>
      <w:r w:rsidR="00633237">
        <w:rPr>
          <w:rFonts w:ascii="Times New Roman" w:hAnsi="Times New Roman"/>
        </w:rPr>
        <w:t>percentage resistance found for</w:t>
      </w:r>
      <w:ins w:id="716" w:author="Ram Shrestha" w:date="2013-11-13T16:07:00Z">
        <w:r w:rsidRPr="00826358">
          <w:rPr>
            <w:rFonts w:ascii="Times New Roman" w:hAnsi="Times New Roman"/>
          </w:rPr>
          <w:t xml:space="preserve"> RT1 is 4% and </w:t>
        </w:r>
      </w:ins>
      <w:r w:rsidR="00633237">
        <w:rPr>
          <w:rFonts w:ascii="Times New Roman" w:hAnsi="Times New Roman"/>
        </w:rPr>
        <w:t>the percentage resistance found for</w:t>
      </w:r>
      <w:ins w:id="717" w:author="Ram Shrestha" w:date="2013-11-13T16:07:00Z">
        <w:r w:rsidRPr="00826358">
          <w:rPr>
            <w:rFonts w:ascii="Times New Roman" w:hAnsi="Times New Roman"/>
          </w:rPr>
          <w:t xml:space="preserve"> RT2 is 60%, the </w:t>
        </w:r>
      </w:ins>
      <w:r w:rsidR="00633237">
        <w:rPr>
          <w:rFonts w:ascii="Times New Roman" w:hAnsi="Times New Roman"/>
        </w:rPr>
        <w:t xml:space="preserve">sample </w:t>
      </w:r>
      <w:ins w:id="718" w:author="Ram Shrestha" w:date="2013-11-13T16:07:00Z">
        <w:r w:rsidRPr="00826358">
          <w:rPr>
            <w:rFonts w:ascii="Times New Roman" w:hAnsi="Times New Roman"/>
          </w:rPr>
          <w:t>is called as resistant</w:t>
        </w:r>
      </w:ins>
      <w:r w:rsidR="00633237">
        <w:rPr>
          <w:rFonts w:ascii="Times New Roman" w:hAnsi="Times New Roman"/>
        </w:rPr>
        <w:t xml:space="preserve"> to the associated drug</w:t>
      </w:r>
      <w:ins w:id="719" w:author="Ram Shrestha" w:date="2013-11-13T16:07:00Z">
        <w:r w:rsidRPr="00826358">
          <w:rPr>
            <w:rFonts w:ascii="Times New Roman" w:hAnsi="Times New Roman"/>
          </w:rPr>
          <w:t>.</w:t>
        </w:r>
      </w:ins>
    </w:p>
    <w:p w:rsidR="001036CB" w:rsidRDefault="001036CB" w:rsidP="001036CB">
      <w:pPr>
        <w:pStyle w:val="ListParagraph"/>
        <w:numPr>
          <w:ilvl w:val="0"/>
          <w:numId w:val="28"/>
          <w:ins w:id="720" w:author="Ram Shrestha" w:date="2013-11-13T16:16:00Z"/>
        </w:numPr>
        <w:spacing w:line="480" w:lineRule="auto"/>
        <w:jc w:val="both"/>
        <w:rPr>
          <w:ins w:id="721" w:author="Ram Shrestha" w:date="2013-11-13T16:07:00Z"/>
          <w:rFonts w:ascii="Times New Roman" w:hAnsi="Times New Roman"/>
        </w:rPr>
      </w:pPr>
      <w:ins w:id="722" w:author="Ram Shrestha" w:date="2013-11-13T16:07:00Z">
        <w:r w:rsidRPr="00826358">
          <w:rPr>
            <w:rFonts w:ascii="Times New Roman" w:hAnsi="Times New Roman"/>
          </w:rPr>
          <w:t>If for t</w:t>
        </w:r>
        <w:r w:rsidR="00277DB3">
          <w:rPr>
            <w:rFonts w:ascii="Times New Roman" w:hAnsi="Times New Roman"/>
          </w:rPr>
          <w:t xml:space="preserve">he drug ABC, </w:t>
        </w:r>
      </w:ins>
      <w:ins w:id="723" w:author="Ram Shrestha" w:date="2013-11-21T18:42:00Z">
        <w:r w:rsidR="00277DB3">
          <w:rPr>
            <w:rFonts w:ascii="Times New Roman" w:hAnsi="Times New Roman"/>
          </w:rPr>
          <w:t>the</w:t>
        </w:r>
        <w:r w:rsidR="00277DB3" w:rsidRPr="00826358">
          <w:rPr>
            <w:rFonts w:ascii="Times New Roman" w:hAnsi="Times New Roman"/>
          </w:rPr>
          <w:t xml:space="preserve"> </w:t>
        </w:r>
        <w:r w:rsidR="00277DB3">
          <w:rPr>
            <w:rFonts w:ascii="Times New Roman" w:hAnsi="Times New Roman"/>
          </w:rPr>
          <w:t>percentage resistance found for</w:t>
        </w:r>
        <w:r w:rsidR="00277DB3" w:rsidRPr="00826358">
          <w:rPr>
            <w:rFonts w:ascii="Times New Roman" w:hAnsi="Times New Roman"/>
          </w:rPr>
          <w:t xml:space="preserve"> </w:t>
        </w:r>
      </w:ins>
      <w:ins w:id="724" w:author="Ram Shrestha" w:date="2013-11-13T16:07:00Z">
        <w:r w:rsidR="00277DB3">
          <w:rPr>
            <w:rFonts w:ascii="Times New Roman" w:hAnsi="Times New Roman"/>
          </w:rPr>
          <w:t xml:space="preserve">RT1 amplicon is 16% and </w:t>
        </w:r>
      </w:ins>
      <w:ins w:id="725" w:author="Ram Shrestha" w:date="2013-11-21T18:42:00Z">
        <w:r w:rsidR="00277DB3">
          <w:rPr>
            <w:rFonts w:ascii="Times New Roman" w:hAnsi="Times New Roman"/>
          </w:rPr>
          <w:t>the</w:t>
        </w:r>
        <w:r w:rsidR="00277DB3" w:rsidRPr="00826358">
          <w:rPr>
            <w:rFonts w:ascii="Times New Roman" w:hAnsi="Times New Roman"/>
          </w:rPr>
          <w:t xml:space="preserve"> </w:t>
        </w:r>
        <w:r w:rsidR="00277DB3">
          <w:rPr>
            <w:rFonts w:ascii="Times New Roman" w:hAnsi="Times New Roman"/>
          </w:rPr>
          <w:t>percentage resistance found for</w:t>
        </w:r>
        <w:r w:rsidR="00277DB3" w:rsidRPr="00826358">
          <w:rPr>
            <w:rFonts w:ascii="Times New Roman" w:hAnsi="Times New Roman"/>
          </w:rPr>
          <w:t xml:space="preserve"> </w:t>
        </w:r>
      </w:ins>
      <w:ins w:id="726" w:author="Ram Shrestha" w:date="2013-11-13T16:07:00Z">
        <w:r w:rsidRPr="00826358">
          <w:rPr>
            <w:rFonts w:ascii="Times New Roman" w:hAnsi="Times New Roman"/>
          </w:rPr>
          <w:t xml:space="preserve">RT2 amplicon is 20%, the </w:t>
        </w:r>
      </w:ins>
      <w:ins w:id="727" w:author="Ram Shrestha" w:date="2013-11-21T18:43:00Z">
        <w:r w:rsidR="00277DB3">
          <w:rPr>
            <w:rFonts w:ascii="Times New Roman" w:hAnsi="Times New Roman"/>
          </w:rPr>
          <w:t>sample is called as resistant to the associated drug from amplicon RT2</w:t>
        </w:r>
      </w:ins>
      <w:ins w:id="728" w:author="Ram Shrestha" w:date="2013-11-13T16:07:00Z">
        <w:r>
          <w:rPr>
            <w:rFonts w:ascii="Times New Roman" w:hAnsi="Times New Roman"/>
          </w:rPr>
          <w:t>.</w:t>
        </w:r>
      </w:ins>
    </w:p>
    <w:p w:rsidR="001036CB" w:rsidRDefault="00277DB3" w:rsidP="001036CB">
      <w:pPr>
        <w:pStyle w:val="ListParagraph"/>
        <w:numPr>
          <w:ilvl w:val="0"/>
          <w:numId w:val="28"/>
          <w:ins w:id="729" w:author="Ram Shrestha" w:date="2013-11-13T16:16:00Z"/>
        </w:numPr>
        <w:spacing w:line="480" w:lineRule="auto"/>
        <w:jc w:val="both"/>
        <w:rPr>
          <w:ins w:id="730" w:author="Ram Shrestha" w:date="2013-11-13T16:07:00Z"/>
          <w:rFonts w:ascii="Times New Roman" w:hAnsi="Times New Roman"/>
        </w:rPr>
      </w:pPr>
      <w:ins w:id="731" w:author="Ram Shrestha" w:date="2013-11-13T16:07:00Z">
        <w:r>
          <w:rPr>
            <w:rFonts w:ascii="Times New Roman" w:hAnsi="Times New Roman"/>
          </w:rPr>
          <w:t xml:space="preserve">If </w:t>
        </w:r>
      </w:ins>
      <w:ins w:id="732" w:author="Ram Shrestha" w:date="2013-11-21T18:45:00Z">
        <w:r>
          <w:rPr>
            <w:rFonts w:ascii="Times New Roman" w:hAnsi="Times New Roman"/>
          </w:rPr>
          <w:t>the percentage intermediate resistance found for</w:t>
        </w:r>
      </w:ins>
      <w:ins w:id="733" w:author="Ram Shrestha" w:date="2013-11-13T16:07:00Z">
        <w:r>
          <w:rPr>
            <w:rFonts w:ascii="Times New Roman" w:hAnsi="Times New Roman"/>
          </w:rPr>
          <w:t xml:space="preserve"> of RT1 is 2% and </w:t>
        </w:r>
      </w:ins>
      <w:ins w:id="734" w:author="Ram Shrestha" w:date="2013-11-21T18:45:00Z">
        <w:r>
          <w:rPr>
            <w:rFonts w:ascii="Times New Roman" w:hAnsi="Times New Roman"/>
          </w:rPr>
          <w:t>the percentage intermediate resistance found for</w:t>
        </w:r>
      </w:ins>
      <w:ins w:id="735" w:author="Ram Shrestha" w:date="2013-11-13T16:07:00Z">
        <w:r w:rsidR="001036CB" w:rsidRPr="00826358">
          <w:rPr>
            <w:rFonts w:ascii="Times New Roman" w:hAnsi="Times New Roman"/>
          </w:rPr>
          <w:t xml:space="preserve"> RT2 is 20%,</w:t>
        </w:r>
      </w:ins>
      <w:ins w:id="736" w:author="Ram Shrestha" w:date="2013-11-21T18:45:00Z">
        <w:r w:rsidRPr="00277DB3">
          <w:rPr>
            <w:rFonts w:ascii="Times New Roman" w:hAnsi="Times New Roman"/>
          </w:rPr>
          <w:t xml:space="preserve"> </w:t>
        </w:r>
        <w:r w:rsidRPr="00826358">
          <w:rPr>
            <w:rFonts w:ascii="Times New Roman" w:hAnsi="Times New Roman"/>
          </w:rPr>
          <w:t xml:space="preserve">the </w:t>
        </w:r>
        <w:r>
          <w:rPr>
            <w:rFonts w:ascii="Times New Roman" w:hAnsi="Times New Roman"/>
          </w:rPr>
          <w:t>sample is called as intermediate resistant to the associated drug</w:t>
        </w:r>
      </w:ins>
      <w:ins w:id="737" w:author="Ram Shrestha" w:date="2013-11-13T16:07:00Z">
        <w:r w:rsidR="001036CB">
          <w:rPr>
            <w:rFonts w:ascii="Times New Roman" w:hAnsi="Times New Roman"/>
          </w:rPr>
          <w:t>.</w:t>
        </w:r>
      </w:ins>
    </w:p>
    <w:p w:rsidR="001036CB" w:rsidRDefault="001036CB" w:rsidP="001036CB">
      <w:pPr>
        <w:pStyle w:val="ListParagraph"/>
        <w:numPr>
          <w:ilvl w:val="0"/>
          <w:numId w:val="28"/>
          <w:ins w:id="738" w:author="Ram Shrestha" w:date="2013-11-13T16:16:00Z"/>
        </w:numPr>
        <w:spacing w:line="480" w:lineRule="auto"/>
        <w:jc w:val="both"/>
        <w:rPr>
          <w:ins w:id="739" w:author="Ram Shrestha" w:date="2013-11-13T16:07:00Z"/>
          <w:rFonts w:ascii="Times New Roman" w:hAnsi="Times New Roman"/>
        </w:rPr>
      </w:pPr>
      <w:ins w:id="740" w:author="Ram Shrestha" w:date="2013-11-13T16:07:00Z">
        <w:r w:rsidRPr="00826358">
          <w:rPr>
            <w:rFonts w:ascii="Times New Roman" w:hAnsi="Times New Roman"/>
          </w:rPr>
          <w:t xml:space="preserve">If </w:t>
        </w:r>
      </w:ins>
      <w:ins w:id="741" w:author="Ram Shrestha" w:date="2013-11-21T18:46:00Z">
        <w:r w:rsidR="00277DB3">
          <w:rPr>
            <w:rFonts w:ascii="Times New Roman" w:hAnsi="Times New Roman"/>
          </w:rPr>
          <w:t>the percentage intermediate resistance found for</w:t>
        </w:r>
      </w:ins>
      <w:ins w:id="742" w:author="Ram Shrestha" w:date="2013-11-13T16:07:00Z">
        <w:r w:rsidRPr="00826358">
          <w:rPr>
            <w:rFonts w:ascii="Times New Roman" w:hAnsi="Times New Roman"/>
          </w:rPr>
          <w:t xml:space="preserve"> RT1 is 20% and </w:t>
        </w:r>
      </w:ins>
      <w:ins w:id="743" w:author="Ram Shrestha" w:date="2013-11-21T18:46:00Z">
        <w:r w:rsidR="00F67E6D">
          <w:rPr>
            <w:rFonts w:ascii="Times New Roman" w:hAnsi="Times New Roman"/>
          </w:rPr>
          <w:t>the percentage intermediate resistance found for</w:t>
        </w:r>
      </w:ins>
      <w:ins w:id="744" w:author="Ram Shrestha" w:date="2013-11-13T16:07:00Z">
        <w:r w:rsidRPr="00826358">
          <w:rPr>
            <w:rFonts w:ascii="Times New Roman" w:hAnsi="Times New Roman"/>
          </w:rPr>
          <w:t xml:space="preserve"> RT2 is 25%,</w:t>
        </w:r>
      </w:ins>
      <w:ins w:id="745" w:author="Ram Shrestha" w:date="2013-11-21T18:45:00Z">
        <w:r w:rsidR="00277DB3" w:rsidRPr="00277DB3">
          <w:rPr>
            <w:rFonts w:ascii="Times New Roman" w:hAnsi="Times New Roman"/>
          </w:rPr>
          <w:t xml:space="preserve"> </w:t>
        </w:r>
        <w:r w:rsidR="00277DB3" w:rsidRPr="00826358">
          <w:rPr>
            <w:rFonts w:ascii="Times New Roman" w:hAnsi="Times New Roman"/>
          </w:rPr>
          <w:t xml:space="preserve">the </w:t>
        </w:r>
        <w:r w:rsidR="00277DB3">
          <w:rPr>
            <w:rFonts w:ascii="Times New Roman" w:hAnsi="Times New Roman"/>
          </w:rPr>
          <w:t>sample is called as intermediate resistant to the associated drug</w:t>
        </w:r>
      </w:ins>
      <w:ins w:id="746" w:author="Ram Shrestha" w:date="2013-11-21T18:46:00Z">
        <w:r w:rsidR="00F67E6D">
          <w:rPr>
            <w:rFonts w:ascii="Times New Roman" w:hAnsi="Times New Roman"/>
          </w:rPr>
          <w:t xml:space="preserve"> from amplicon RT2</w:t>
        </w:r>
      </w:ins>
      <w:ins w:id="747" w:author="Ram Shrestha" w:date="2013-11-13T16:07:00Z">
        <w:r>
          <w:rPr>
            <w:rFonts w:ascii="Times New Roman" w:hAnsi="Times New Roman"/>
          </w:rPr>
          <w:t>.</w:t>
        </w:r>
      </w:ins>
    </w:p>
    <w:p w:rsidR="001036CB" w:rsidRDefault="001036CB">
      <w:pPr>
        <w:pStyle w:val="ListParagraph"/>
        <w:numPr>
          <w:ilvl w:val="0"/>
          <w:numId w:val="28"/>
          <w:ins w:id="748" w:author="Ram Shrestha" w:date="2013-11-13T16:16:00Z"/>
        </w:numPr>
        <w:spacing w:line="480" w:lineRule="auto"/>
        <w:jc w:val="both"/>
        <w:rPr>
          <w:ins w:id="749" w:author="Ram Shrestha" w:date="2013-11-13T16:07:00Z"/>
          <w:rFonts w:ascii="Times New Roman" w:hAnsi="Times New Roman"/>
        </w:rPr>
      </w:pPr>
      <w:ins w:id="750" w:author="Ram Shrestha" w:date="2013-11-13T16:07:00Z">
        <w:r w:rsidRPr="00826358">
          <w:rPr>
            <w:rFonts w:ascii="Times New Roman" w:hAnsi="Times New Roman"/>
          </w:rPr>
          <w:t xml:space="preserve">If </w:t>
        </w:r>
      </w:ins>
      <w:ins w:id="751" w:author="Ram Shrestha" w:date="2013-11-21T18:47:00Z">
        <w:r w:rsidR="00F67E6D">
          <w:rPr>
            <w:rFonts w:ascii="Times New Roman" w:hAnsi="Times New Roman"/>
          </w:rPr>
          <w:t>the percentage of sensitive for</w:t>
        </w:r>
      </w:ins>
      <w:ins w:id="752" w:author="Ram Shrestha" w:date="2013-11-13T16:07:00Z">
        <w:r w:rsidR="00F67E6D">
          <w:rPr>
            <w:rFonts w:ascii="Times New Roman" w:hAnsi="Times New Roman"/>
          </w:rPr>
          <w:t xml:space="preserve"> RT1 is 90% </w:t>
        </w:r>
        <w:proofErr w:type="gramStart"/>
        <w:r w:rsidR="00F67E6D">
          <w:rPr>
            <w:rFonts w:ascii="Times New Roman" w:hAnsi="Times New Roman"/>
          </w:rPr>
          <w:t>and  the</w:t>
        </w:r>
        <w:proofErr w:type="gramEnd"/>
        <w:r w:rsidR="00F67E6D">
          <w:rPr>
            <w:rFonts w:ascii="Times New Roman" w:hAnsi="Times New Roman"/>
          </w:rPr>
          <w:t xml:space="preserve"> percentage of sensitive for</w:t>
        </w:r>
        <w:r w:rsidRPr="00826358">
          <w:rPr>
            <w:rFonts w:ascii="Times New Roman" w:hAnsi="Times New Roman"/>
          </w:rPr>
          <w:t xml:space="preserve"> RT2 is 99%, the drug is called as susceptible</w:t>
        </w:r>
      </w:ins>
      <w:ins w:id="753" w:author="Ram Shrestha" w:date="2013-11-21T18:47:00Z">
        <w:r w:rsidR="00F67E6D">
          <w:rPr>
            <w:rFonts w:ascii="Times New Roman" w:hAnsi="Times New Roman"/>
          </w:rPr>
          <w:t xml:space="preserve"> from amplicon RT2</w:t>
        </w:r>
      </w:ins>
      <w:ins w:id="754" w:author="Ram Shrestha" w:date="2013-11-13T16:07:00Z">
        <w:r w:rsidRPr="00826358">
          <w:rPr>
            <w:rFonts w:ascii="Times New Roman" w:hAnsi="Times New Roman"/>
          </w:rPr>
          <w:t>.</w:t>
        </w:r>
      </w:ins>
    </w:p>
    <w:p w:rsidR="001036CB" w:rsidDel="00F77991" w:rsidRDefault="001036CB" w:rsidP="001036CB">
      <w:pPr>
        <w:pStyle w:val="ListParagraph"/>
        <w:numPr>
          <w:ilvl w:val="0"/>
          <w:numId w:val="24"/>
          <w:ins w:id="755" w:author="Ram Shrestha" w:date="2013-11-13T16:07:00Z"/>
        </w:numPr>
        <w:spacing w:line="480" w:lineRule="auto"/>
        <w:jc w:val="both"/>
        <w:rPr>
          <w:del w:id="756" w:author="Ram Shrestha" w:date="2013-11-13T13:49:00Z"/>
          <w:rFonts w:ascii="Times New Roman" w:hAnsi="Times New Roman"/>
        </w:rPr>
      </w:pPr>
      <w:del w:id="757" w:author="Ram Shrestha" w:date="2013-11-13T13:49:00Z">
        <w:r w:rsidDel="00F77991">
          <w:rPr>
            <w:rFonts w:ascii="Times New Roman" w:hAnsi="Times New Roman"/>
          </w:rPr>
          <w:delText>If the prevalence of resistant sequences and intermediate resistant sequences to a drug is collectively greater or equal to user-defined cutoff or the prevalence of intermediate resistance to a drug is greater than user defined cutoff, the drug is classified as intermediate resistant.</w:delText>
        </w:r>
      </w:del>
    </w:p>
    <w:p w:rsidR="001036CB" w:rsidDel="00F77991" w:rsidRDefault="001036CB" w:rsidP="001036CB">
      <w:pPr>
        <w:pStyle w:val="ListParagraph"/>
        <w:numPr>
          <w:ilvl w:val="0"/>
          <w:numId w:val="24"/>
          <w:numberingChange w:id="758" w:author="Ram Shrestha" w:date="2013-11-12T13:00:00Z" w:original="%1:3:3:)"/>
        </w:numPr>
        <w:spacing w:line="480" w:lineRule="auto"/>
        <w:jc w:val="both"/>
        <w:rPr>
          <w:del w:id="759" w:author="Ram Shrestha" w:date="2013-11-13T13:49:00Z"/>
          <w:rFonts w:ascii="Times New Roman" w:hAnsi="Times New Roman"/>
        </w:rPr>
      </w:pPr>
      <w:del w:id="760" w:author="Ram Shrestha" w:date="2013-11-13T13:49:00Z">
        <w:r w:rsidDel="00F77991">
          <w:rPr>
            <w:rFonts w:ascii="Times New Roman" w:hAnsi="Times New Roman"/>
          </w:rPr>
          <w:delText>If not both of the above, then the drug is classified as susceptible.</w:delText>
        </w:r>
      </w:del>
    </w:p>
    <w:p w:rsidR="001036CB" w:rsidDel="004C5F52" w:rsidRDefault="001036CB" w:rsidP="001036CB">
      <w:pPr>
        <w:spacing w:line="480" w:lineRule="auto"/>
        <w:jc w:val="both"/>
        <w:rPr>
          <w:del w:id="761" w:author="Ram Shrestha" w:date="2013-11-14T08:29:00Z"/>
          <w:rFonts w:ascii="Times New Roman" w:hAnsi="Times New Roman"/>
        </w:rPr>
      </w:pPr>
    </w:p>
    <w:p w:rsidR="001036CB" w:rsidRDefault="001036CB" w:rsidP="001036CB">
      <w:pPr>
        <w:numPr>
          <w:ins w:id="762" w:author="Ram Shrestha" w:date="2013-11-14T08:29:00Z"/>
        </w:numPr>
        <w:spacing w:line="480" w:lineRule="auto"/>
        <w:jc w:val="both"/>
        <w:rPr>
          <w:ins w:id="763" w:author="Ram Shrestha" w:date="2013-11-14T08:29:00Z"/>
          <w:rFonts w:ascii="Times New Roman" w:hAnsi="Times New Roman"/>
        </w:rPr>
      </w:pPr>
    </w:p>
    <w:p w:rsidR="001036CB" w:rsidRDefault="001036CB" w:rsidP="001036CB">
      <w:pPr>
        <w:spacing w:line="480" w:lineRule="auto"/>
        <w:jc w:val="both"/>
        <w:rPr>
          <w:ins w:id="764" w:author="Ram Shrestha" w:date="2013-11-13T14:39:00Z"/>
          <w:rFonts w:ascii="Times New Roman" w:hAnsi="Times New Roman"/>
        </w:rPr>
      </w:pPr>
      <w:r>
        <w:rPr>
          <w:rFonts w:ascii="Times New Roman" w:hAnsi="Times New Roman"/>
        </w:rPr>
        <w:t xml:space="preserve">The antiretroviral drugs and </w:t>
      </w:r>
      <w:r w:rsidR="00633237">
        <w:rPr>
          <w:rFonts w:ascii="Times New Roman" w:hAnsi="Times New Roman"/>
        </w:rPr>
        <w:t xml:space="preserve">the </w:t>
      </w:r>
      <w:ins w:id="765" w:author="Ram Shrestha" w:date="2013-11-13T16:12:00Z">
        <w:r>
          <w:rPr>
            <w:rFonts w:ascii="Times New Roman" w:hAnsi="Times New Roman"/>
          </w:rPr>
          <w:t>predicted resistance level</w:t>
        </w:r>
      </w:ins>
      <w:r w:rsidR="007B1639">
        <w:rPr>
          <w:rFonts w:ascii="Times New Roman" w:hAnsi="Times New Roman"/>
        </w:rPr>
        <w:t>s of the sample to each drug</w:t>
      </w:r>
      <w:ins w:id="766" w:author="Ram Shrestha" w:date="2013-11-13T16:12:00Z">
        <w:r>
          <w:rPr>
            <w:rFonts w:ascii="Times New Roman" w:hAnsi="Times New Roman"/>
          </w:rPr>
          <w:t xml:space="preserve"> </w:t>
        </w:r>
      </w:ins>
      <w:r>
        <w:rPr>
          <w:rFonts w:ascii="Times New Roman" w:hAnsi="Times New Roman"/>
        </w:rPr>
        <w:t xml:space="preserve">are </w:t>
      </w:r>
      <w:ins w:id="767" w:author="Ram Shrestha" w:date="2013-11-13T16:12:00Z">
        <w:r>
          <w:rPr>
            <w:rFonts w:ascii="Times New Roman" w:hAnsi="Times New Roman"/>
          </w:rPr>
          <w:t xml:space="preserve">shown in the </w:t>
        </w:r>
      </w:ins>
      <w:r>
        <w:rPr>
          <w:rFonts w:ascii="Times New Roman" w:hAnsi="Times New Roman"/>
        </w:rPr>
        <w:t xml:space="preserve">drug resistant report. </w:t>
      </w:r>
    </w:p>
    <w:p w:rsidR="001036CB" w:rsidRDefault="001036CB" w:rsidP="001036CB">
      <w:pPr>
        <w:numPr>
          <w:ins w:id="768" w:author="Ram Shrestha" w:date="2013-11-13T14:39:00Z"/>
        </w:numPr>
        <w:spacing w:line="480" w:lineRule="auto"/>
        <w:jc w:val="both"/>
        <w:rPr>
          <w:ins w:id="769" w:author="Ram Shrestha" w:date="2013-11-13T14:39:00Z"/>
          <w:rFonts w:ascii="Times New Roman" w:hAnsi="Times New Roman"/>
        </w:rPr>
      </w:pPr>
    </w:p>
    <w:p w:rsidR="001036CB" w:rsidRPr="00274221" w:rsidDel="004C5F52" w:rsidRDefault="001036CB" w:rsidP="001036CB">
      <w:pPr>
        <w:spacing w:line="480" w:lineRule="auto"/>
        <w:jc w:val="both"/>
        <w:rPr>
          <w:ins w:id="770" w:author="Ram Shrestha" w:date="2013-11-14T08:30:00Z"/>
          <w:rFonts w:ascii="Times New Roman" w:hAnsi="Times New Roman"/>
        </w:rPr>
      </w:pPr>
      <w:r w:rsidRPr="00274221">
        <w:rPr>
          <w:rFonts w:ascii="Times New Roman" w:hAnsi="Times New Roman"/>
        </w:rPr>
        <w:t>The frequency of drug resistant mutations (DRMs)</w:t>
      </w:r>
      <w:ins w:id="771" w:author="Ram Shrestha" w:date="2013-11-13T16:22:00Z">
        <w:r>
          <w:rPr>
            <w:rFonts w:ascii="Times New Roman" w:hAnsi="Times New Roman"/>
          </w:rPr>
          <w:t>, grouped by drug class</w:t>
        </w:r>
      </w:ins>
      <w:ins w:id="772" w:author="Ram Shrestha" w:date="2013-11-13T16:23:00Z">
        <w:r>
          <w:rPr>
            <w:rFonts w:ascii="Times New Roman" w:hAnsi="Times New Roman"/>
          </w:rPr>
          <w:t xml:space="preserve"> which the DRMs confer resistance</w:t>
        </w:r>
      </w:ins>
      <w:ins w:id="773" w:author="Ram Shrestha" w:date="2013-11-13T16:22:00Z">
        <w:r>
          <w:rPr>
            <w:rFonts w:ascii="Times New Roman" w:hAnsi="Times New Roman"/>
          </w:rPr>
          <w:t>,</w:t>
        </w:r>
      </w:ins>
      <w:r w:rsidRPr="00274221">
        <w:rPr>
          <w:rFonts w:ascii="Times New Roman" w:hAnsi="Times New Roman"/>
        </w:rPr>
        <w:t xml:space="preserve"> is also calculated from RAMICS output </w:t>
      </w:r>
      <w:proofErr w:type="spellStart"/>
      <w:ins w:id="774" w:author="Ram Shrestha" w:date="2013-11-13T09:13:00Z">
        <w:r>
          <w:rPr>
            <w:rFonts w:ascii="Times New Roman" w:hAnsi="Times New Roman"/>
          </w:rPr>
          <w:t>fastm</w:t>
        </w:r>
      </w:ins>
      <w:proofErr w:type="spellEnd"/>
      <w:r w:rsidRPr="00274221">
        <w:rPr>
          <w:rFonts w:ascii="Times New Roman" w:hAnsi="Times New Roman"/>
        </w:rPr>
        <w:t xml:space="preserve"> file and generates an “ultra deep prevalence plot”</w:t>
      </w:r>
      <w:r>
        <w:rPr>
          <w:rFonts w:ascii="Times New Roman" w:hAnsi="Times New Roman"/>
        </w:rPr>
        <w:t xml:space="preserve"> showing the prevalence of each DRM</w:t>
      </w:r>
      <w:r w:rsidRPr="00274221">
        <w:rPr>
          <w:rFonts w:ascii="Times New Roman" w:hAnsi="Times New Roman"/>
        </w:rPr>
        <w:t xml:space="preserve"> </w:t>
      </w:r>
      <w:r>
        <w:rPr>
          <w:rFonts w:ascii="Times New Roman" w:hAnsi="Times New Roman"/>
        </w:rPr>
        <w:t>and</w:t>
      </w:r>
      <w:r w:rsidRPr="00274221">
        <w:rPr>
          <w:rFonts w:ascii="Times New Roman" w:hAnsi="Times New Roman"/>
        </w:rPr>
        <w:t xml:space="preserve"> a horizontal red line representing the </w:t>
      </w:r>
      <w:ins w:id="775" w:author="Ram Shrestha" w:date="2013-11-13T16:23:00Z">
        <w:r>
          <w:rPr>
            <w:rFonts w:ascii="Times New Roman" w:hAnsi="Times New Roman"/>
          </w:rPr>
          <w:t>prevalen</w:t>
        </w:r>
      </w:ins>
      <w:ins w:id="776" w:author="Ram Shrestha" w:date="2013-11-13T16:24:00Z">
        <w:r>
          <w:rPr>
            <w:rFonts w:ascii="Times New Roman" w:hAnsi="Times New Roman"/>
          </w:rPr>
          <w:t>c</w:t>
        </w:r>
      </w:ins>
      <w:ins w:id="777" w:author="Ram Shrestha" w:date="2013-11-13T16:23:00Z">
        <w:r>
          <w:rPr>
            <w:rFonts w:ascii="Times New Roman" w:hAnsi="Times New Roman"/>
          </w:rPr>
          <w:t xml:space="preserve">e </w:t>
        </w:r>
      </w:ins>
      <w:r w:rsidRPr="00274221">
        <w:rPr>
          <w:rFonts w:ascii="Times New Roman" w:hAnsi="Times New Roman"/>
        </w:rPr>
        <w:t>cutoff.</w:t>
      </w:r>
    </w:p>
    <w:p w:rsidR="001A5FB2" w:rsidRDefault="001A5FB2" w:rsidP="001036CB">
      <w:pPr>
        <w:spacing w:line="480" w:lineRule="auto"/>
        <w:jc w:val="both"/>
        <w:rPr>
          <w:ins w:id="778" w:author="Ram Shrestha" w:date="2013-11-14T23:50:00Z"/>
        </w:rPr>
      </w:pPr>
    </w:p>
    <w:p w:rsidR="001A5FB2" w:rsidRDefault="001A5FB2" w:rsidP="00D41FAA">
      <w:pPr>
        <w:pStyle w:val="Heading3"/>
        <w:numPr>
          <w:ins w:id="779" w:author="Ram Shrestha" w:date="2013-11-14T23:55:00Z"/>
        </w:numPr>
        <w:rPr>
          <w:ins w:id="780" w:author="Ram Shrestha" w:date="2013-11-17T17:08:00Z"/>
        </w:rPr>
      </w:pPr>
      <w:ins w:id="781" w:author="Ram Shrestha" w:date="2013-11-14T23:55:00Z">
        <w:r>
          <w:t xml:space="preserve">4.2.3 </w:t>
        </w:r>
        <w:bookmarkStart w:id="782" w:name="_GoBack"/>
        <w:r>
          <w:t>Quality Analysis in Seq2Res</w:t>
        </w:r>
      </w:ins>
    </w:p>
    <w:bookmarkEnd w:id="782"/>
    <w:p w:rsidR="00000000" w:rsidRDefault="00913437">
      <w:pPr>
        <w:numPr>
          <w:ins w:id="783" w:author="Ram Shrestha" w:date="2013-11-17T17:08:00Z"/>
        </w:numPr>
        <w:rPr>
          <w:ins w:id="784" w:author="Ram Shrestha" w:date="2013-11-14T23:55:00Z"/>
        </w:rPr>
        <w:pPrChange w:id="785" w:author="Ram Shrestha" w:date="2013-11-17T17:08:00Z">
          <w:pPr>
            <w:pStyle w:val="ListParagraph"/>
            <w:spacing w:line="480" w:lineRule="auto"/>
            <w:ind w:left="0"/>
            <w:jc w:val="both"/>
          </w:pPr>
        </w:pPrChange>
      </w:pPr>
    </w:p>
    <w:p w:rsidR="001A5FB2" w:rsidRDefault="001A5FB2" w:rsidP="00A64935">
      <w:pPr>
        <w:pStyle w:val="ListParagraph"/>
        <w:numPr>
          <w:ins w:id="786" w:author="Ram Shrestha" w:date="2013-11-14T23:55:00Z"/>
        </w:numPr>
        <w:spacing w:line="480" w:lineRule="auto"/>
        <w:ind w:left="0"/>
        <w:jc w:val="both"/>
        <w:rPr>
          <w:ins w:id="787" w:author="Ram Shrestha" w:date="2013-11-14T23:55:00Z"/>
          <w:rFonts w:ascii="Times New Roman" w:hAnsi="Times New Roman"/>
        </w:rPr>
      </w:pPr>
      <w:ins w:id="788" w:author="Ram Shrestha" w:date="2013-11-14T23:55:00Z">
        <w:r>
          <w:rPr>
            <w:rFonts w:ascii="Times New Roman" w:hAnsi="Times New Roman"/>
          </w:rPr>
          <w:t>Seq2Res inherits all the features of the</w:t>
        </w:r>
        <w:r w:rsidR="00895705">
          <w:rPr>
            <w:rFonts w:ascii="Times New Roman" w:hAnsi="Times New Roman"/>
          </w:rPr>
          <w:t xml:space="preserve"> </w:t>
        </w:r>
      </w:ins>
      <w:ins w:id="789" w:author="Ram Shrestha" w:date="2013-11-15T00:04:00Z">
        <w:r w:rsidR="00895705">
          <w:rPr>
            <w:rFonts w:ascii="Times New Roman" w:hAnsi="Times New Roman"/>
          </w:rPr>
          <w:t xml:space="preserve">QTrim </w:t>
        </w:r>
      </w:ins>
      <w:ins w:id="790" w:author="Ram Shrestha" w:date="2013-11-14T23:55:00Z">
        <w:r w:rsidR="007871AE">
          <w:rPr>
            <w:rFonts w:ascii="Times New Roman" w:hAnsi="Times New Roman"/>
          </w:rPr>
          <w:t>quality-trimming tool. All the trimming results are available in Seq2Res.</w:t>
        </w:r>
      </w:ins>
      <w:ins w:id="791" w:author="Ram Shrestha" w:date="2013-11-15T10:55:00Z">
        <w:r w:rsidR="007871AE">
          <w:rPr>
            <w:rFonts w:ascii="Times New Roman" w:hAnsi="Times New Roman"/>
          </w:rPr>
          <w:t xml:space="preserve"> The </w:t>
        </w:r>
        <w:proofErr w:type="spellStart"/>
        <w:r w:rsidR="007871AE">
          <w:rPr>
            <w:rFonts w:ascii="Times New Roman" w:hAnsi="Times New Roman"/>
          </w:rPr>
          <w:t>demultiplexed</w:t>
        </w:r>
        <w:proofErr w:type="spellEnd"/>
        <w:r w:rsidR="007871AE">
          <w:rPr>
            <w:rFonts w:ascii="Times New Roman" w:hAnsi="Times New Roman"/>
          </w:rPr>
          <w:t xml:space="preserve"> sequence reads from every sample in a single file is trimmed and generates analytical graphical plots of the untrimmed and trimmed data for </w:t>
        </w:r>
      </w:ins>
      <w:ins w:id="792" w:author="Ram Shrestha" w:date="2013-11-15T10:58:00Z">
        <w:r w:rsidR="007871AE">
          <w:rPr>
            <w:rFonts w:ascii="Times New Roman" w:hAnsi="Times New Roman"/>
          </w:rPr>
          <w:t xml:space="preserve">their </w:t>
        </w:r>
      </w:ins>
      <w:ins w:id="793" w:author="Ram Shrestha" w:date="2013-11-15T10:55:00Z">
        <w:r w:rsidR="007871AE">
          <w:rPr>
            <w:rFonts w:ascii="Times New Roman" w:hAnsi="Times New Roman"/>
          </w:rPr>
          <w:t xml:space="preserve">direct comparison. </w:t>
        </w:r>
      </w:ins>
      <w:ins w:id="794" w:author="Ram Shrestha" w:date="2013-11-15T10:58:00Z">
        <w:r w:rsidR="007871AE">
          <w:rPr>
            <w:rFonts w:ascii="Times New Roman" w:hAnsi="Times New Roman"/>
          </w:rPr>
          <w:t xml:space="preserve">The </w:t>
        </w:r>
      </w:ins>
      <w:ins w:id="795" w:author="Ram Shrestha" w:date="2013-11-15T11:01:00Z">
        <w:r w:rsidR="0009353C">
          <w:rPr>
            <w:rFonts w:ascii="Times New Roman" w:hAnsi="Times New Roman"/>
          </w:rPr>
          <w:t>plots show</w:t>
        </w:r>
      </w:ins>
      <w:ins w:id="796" w:author="Ram Shrestha" w:date="2013-11-15T10:58:00Z">
        <w:r w:rsidR="007871AE">
          <w:rPr>
            <w:rFonts w:ascii="Times New Roman" w:hAnsi="Times New Roman"/>
          </w:rPr>
          <w:t xml:space="preserve"> the comparison of</w:t>
        </w:r>
      </w:ins>
      <w:ins w:id="797" w:author="Ram Shrestha" w:date="2013-11-15T10:59:00Z">
        <w:r w:rsidR="007871AE">
          <w:rPr>
            <w:rFonts w:ascii="Times New Roman" w:hAnsi="Times New Roman"/>
          </w:rPr>
          <w:t xml:space="preserve"> trimmed and untrimmed data on</w:t>
        </w:r>
      </w:ins>
      <w:ins w:id="798" w:author="Ram Shrestha" w:date="2013-11-15T10:58:00Z">
        <w:r w:rsidR="007871AE">
          <w:rPr>
            <w:rFonts w:ascii="Times New Roman" w:hAnsi="Times New Roman"/>
          </w:rPr>
          <w:t xml:space="preserve"> mean quality of sequence reads verses number of sequence reads</w:t>
        </w:r>
      </w:ins>
      <w:ins w:id="799" w:author="Ram Shrestha" w:date="2013-11-15T11:01:00Z">
        <w:r w:rsidR="0009353C">
          <w:rPr>
            <w:rFonts w:ascii="Times New Roman" w:hAnsi="Times New Roman"/>
          </w:rPr>
          <w:t xml:space="preserve"> (</w:t>
        </w:r>
        <w:r w:rsidR="001B72DC" w:rsidRPr="001B72DC">
          <w:rPr>
            <w:rFonts w:ascii="Times New Roman" w:hAnsi="Times New Roman"/>
            <w:b/>
            <w:rPrChange w:id="800" w:author="Ram Shrestha" w:date="2013-11-20T18:26:00Z">
              <w:rPr>
                <w:rFonts w:ascii="Times New Roman" w:hAnsi="Times New Roman"/>
                <w:sz w:val="18"/>
                <w:szCs w:val="18"/>
              </w:rPr>
            </w:rPrChange>
          </w:rPr>
          <w:t xml:space="preserve">Figure </w:t>
        </w:r>
      </w:ins>
      <w:ins w:id="801" w:author="Ram Shrestha" w:date="2013-11-15T12:29:00Z">
        <w:r w:rsidR="001B72DC" w:rsidRPr="001B72DC">
          <w:rPr>
            <w:rFonts w:ascii="Times New Roman" w:hAnsi="Times New Roman"/>
            <w:b/>
            <w:rPrChange w:id="802" w:author="Ram Shrestha" w:date="2013-11-20T18:26:00Z">
              <w:rPr>
                <w:rFonts w:ascii="Times New Roman" w:hAnsi="Times New Roman"/>
                <w:sz w:val="18"/>
                <w:szCs w:val="18"/>
              </w:rPr>
            </w:rPrChange>
          </w:rPr>
          <w:t>4.7</w:t>
        </w:r>
      </w:ins>
      <w:ins w:id="803" w:author="Ram Shrestha" w:date="2013-11-15T11:01:00Z">
        <w:r w:rsidR="0009353C">
          <w:rPr>
            <w:rFonts w:ascii="Times New Roman" w:hAnsi="Times New Roman"/>
          </w:rPr>
          <w:t>)</w:t>
        </w:r>
      </w:ins>
      <w:ins w:id="804" w:author="Ram Shrestha" w:date="2013-11-15T10:58:00Z">
        <w:r w:rsidR="007871AE">
          <w:rPr>
            <w:rFonts w:ascii="Times New Roman" w:hAnsi="Times New Roman"/>
          </w:rPr>
          <w:t>, sequence read length verses number of sequence reads</w:t>
        </w:r>
      </w:ins>
      <w:ins w:id="805" w:author="Ram Shrestha" w:date="2013-11-15T11:01:00Z">
        <w:r w:rsidR="0009353C">
          <w:rPr>
            <w:rFonts w:ascii="Times New Roman" w:hAnsi="Times New Roman"/>
          </w:rPr>
          <w:t xml:space="preserve"> (</w:t>
        </w:r>
        <w:r w:rsidR="001B72DC" w:rsidRPr="001B72DC">
          <w:rPr>
            <w:rFonts w:ascii="Times New Roman" w:hAnsi="Times New Roman"/>
            <w:b/>
            <w:rPrChange w:id="806" w:author="Ram Shrestha" w:date="2013-11-20T18:26:00Z">
              <w:rPr>
                <w:rFonts w:ascii="Times New Roman" w:hAnsi="Times New Roman"/>
                <w:sz w:val="18"/>
                <w:szCs w:val="18"/>
              </w:rPr>
            </w:rPrChange>
          </w:rPr>
          <w:t>Figure</w:t>
        </w:r>
      </w:ins>
      <w:ins w:id="807" w:author="Ram Shrestha" w:date="2013-11-15T12:29:00Z">
        <w:r w:rsidR="001B72DC" w:rsidRPr="001B72DC">
          <w:rPr>
            <w:rFonts w:ascii="Times New Roman" w:hAnsi="Times New Roman"/>
            <w:b/>
            <w:rPrChange w:id="808" w:author="Ram Shrestha" w:date="2013-11-20T18:26:00Z">
              <w:rPr>
                <w:rFonts w:ascii="Times New Roman" w:hAnsi="Times New Roman"/>
                <w:sz w:val="18"/>
                <w:szCs w:val="18"/>
              </w:rPr>
            </w:rPrChange>
          </w:rPr>
          <w:t xml:space="preserve"> 4.8</w:t>
        </w:r>
      </w:ins>
      <w:ins w:id="809" w:author="Ram Shrestha" w:date="2013-11-15T11:01:00Z">
        <w:r w:rsidR="0009353C">
          <w:rPr>
            <w:rFonts w:ascii="Times New Roman" w:hAnsi="Times New Roman"/>
          </w:rPr>
          <w:t>)</w:t>
        </w:r>
      </w:ins>
      <w:ins w:id="810" w:author="Ram Shrestha" w:date="2013-11-15T10:58:00Z">
        <w:r w:rsidR="007871AE">
          <w:rPr>
            <w:rFonts w:ascii="Times New Roman" w:hAnsi="Times New Roman"/>
          </w:rPr>
          <w:t xml:space="preserve"> and </w:t>
        </w:r>
      </w:ins>
      <w:ins w:id="811" w:author="Ram Shrestha" w:date="2013-11-15T11:00:00Z">
        <w:r w:rsidR="007871AE">
          <w:rPr>
            <w:rFonts w:ascii="Times New Roman" w:hAnsi="Times New Roman"/>
          </w:rPr>
          <w:t xml:space="preserve">the trend of </w:t>
        </w:r>
      </w:ins>
      <w:ins w:id="812" w:author="Ram Shrestha" w:date="2013-11-15T10:58:00Z">
        <w:r w:rsidR="007871AE">
          <w:rPr>
            <w:rFonts w:ascii="Times New Roman" w:hAnsi="Times New Roman"/>
          </w:rPr>
          <w:t xml:space="preserve">quality </w:t>
        </w:r>
      </w:ins>
      <w:ins w:id="813" w:author="Ram Shrestha" w:date="2013-11-15T11:00:00Z">
        <w:r w:rsidR="007871AE">
          <w:rPr>
            <w:rFonts w:ascii="Times New Roman" w:hAnsi="Times New Roman"/>
          </w:rPr>
          <w:t>scores across sequence reads</w:t>
        </w:r>
      </w:ins>
      <w:ins w:id="814" w:author="Ram Shrestha" w:date="2013-11-15T11:01:00Z">
        <w:r w:rsidR="0009353C">
          <w:rPr>
            <w:rFonts w:ascii="Times New Roman" w:hAnsi="Times New Roman"/>
          </w:rPr>
          <w:t xml:space="preserve"> (</w:t>
        </w:r>
        <w:r w:rsidR="001B72DC" w:rsidRPr="001B72DC">
          <w:rPr>
            <w:rFonts w:ascii="Times New Roman" w:hAnsi="Times New Roman"/>
            <w:b/>
            <w:rPrChange w:id="815" w:author="Ram Shrestha" w:date="2013-11-20T18:26:00Z">
              <w:rPr>
                <w:rFonts w:ascii="Times New Roman" w:hAnsi="Times New Roman"/>
                <w:sz w:val="18"/>
                <w:szCs w:val="18"/>
              </w:rPr>
            </w:rPrChange>
          </w:rPr>
          <w:t>Figure</w:t>
        </w:r>
      </w:ins>
      <w:ins w:id="816" w:author="Ram Shrestha" w:date="2013-11-15T12:30:00Z">
        <w:r w:rsidR="001B72DC" w:rsidRPr="001B72DC">
          <w:rPr>
            <w:rFonts w:ascii="Times New Roman" w:hAnsi="Times New Roman"/>
            <w:b/>
            <w:rPrChange w:id="817" w:author="Ram Shrestha" w:date="2013-11-20T18:26:00Z">
              <w:rPr>
                <w:rFonts w:ascii="Times New Roman" w:hAnsi="Times New Roman"/>
                <w:sz w:val="18"/>
                <w:szCs w:val="18"/>
              </w:rPr>
            </w:rPrChange>
          </w:rPr>
          <w:t xml:space="preserve"> 4.9</w:t>
        </w:r>
      </w:ins>
      <w:ins w:id="818" w:author="Ram Shrestha" w:date="2013-11-15T11:01:00Z">
        <w:r w:rsidR="0009353C">
          <w:rPr>
            <w:rFonts w:ascii="Times New Roman" w:hAnsi="Times New Roman"/>
          </w:rPr>
          <w:t>).</w:t>
        </w:r>
      </w:ins>
    </w:p>
    <w:p w:rsidR="001A5FB2" w:rsidDel="009D6709" w:rsidRDefault="001A5FB2" w:rsidP="006B0160">
      <w:pPr>
        <w:spacing w:line="480" w:lineRule="auto"/>
        <w:jc w:val="both"/>
        <w:rPr>
          <w:ins w:id="819" w:author="Ram Shrestha" w:date="2013-11-14T23:50:00Z"/>
        </w:rPr>
      </w:pPr>
    </w:p>
    <w:p w:rsidR="00000000" w:rsidRDefault="00A64935">
      <w:pPr>
        <w:numPr>
          <w:ins w:id="820" w:author="Ram Shrestha" w:date="2013-11-15T12:30:00Z"/>
        </w:numPr>
        <w:spacing w:line="480" w:lineRule="auto"/>
        <w:jc w:val="both"/>
        <w:rPr>
          <w:ins w:id="821" w:author="Ram Shrestha" w:date="2013-11-15T12:30:00Z"/>
          <w:b/>
        </w:rPr>
        <w:pPrChange w:id="822" w:author="Ram Shrestha" w:date="2013-11-15T13:12:00Z">
          <w:pPr/>
        </w:pPrChange>
      </w:pPr>
      <w:ins w:id="823" w:author="Ram Shrestha" w:date="2013-11-15T12:30:00Z">
        <w:r>
          <w:rPr>
            <w:b/>
          </w:rPr>
          <w:t xml:space="preserve">4.2.4 </w:t>
        </w:r>
      </w:ins>
      <w:ins w:id="824" w:author="Ram Shrestha" w:date="2013-11-15T12:31:00Z">
        <w:r>
          <w:rPr>
            <w:b/>
          </w:rPr>
          <w:t xml:space="preserve">Graphical </w:t>
        </w:r>
      </w:ins>
      <w:ins w:id="825" w:author="Ram Shrestha" w:date="2013-11-15T12:30:00Z">
        <w:r>
          <w:rPr>
            <w:b/>
          </w:rPr>
          <w:t xml:space="preserve">analysis of DRM prevalence </w:t>
        </w:r>
      </w:ins>
    </w:p>
    <w:p w:rsidR="00000000" w:rsidRDefault="00F57CE3">
      <w:pPr>
        <w:numPr>
          <w:ins w:id="826" w:author="Ram Shrestha" w:date="2013-11-15T12:48:00Z"/>
        </w:numPr>
        <w:spacing w:line="480" w:lineRule="auto"/>
        <w:jc w:val="both"/>
        <w:rPr>
          <w:ins w:id="827" w:author="Ram Shrestha" w:date="2013-11-15T12:47:00Z"/>
        </w:rPr>
        <w:pPrChange w:id="828" w:author="Ram Shrestha" w:date="2013-11-15T13:12:00Z">
          <w:pPr>
            <w:spacing w:line="480" w:lineRule="auto"/>
          </w:pPr>
        </w:pPrChange>
      </w:pPr>
      <w:ins w:id="829" w:author="Ram Shrestha" w:date="2013-11-15T12:40:00Z">
        <w:r>
          <w:t xml:space="preserve">From RAMICS </w:t>
        </w:r>
      </w:ins>
      <w:ins w:id="830" w:author="Ram Shrestha" w:date="2013-11-21T18:59:00Z">
        <w:r w:rsidR="00FF20B6">
          <w:t>produced</w:t>
        </w:r>
      </w:ins>
      <w:ins w:id="831" w:author="Ram Shrestha" w:date="2013-11-15T12:40:00Z">
        <w:r>
          <w:t xml:space="preserve"> </w:t>
        </w:r>
        <w:proofErr w:type="spellStart"/>
        <w:r>
          <w:t>fastm</w:t>
        </w:r>
        <w:proofErr w:type="spellEnd"/>
        <w:r>
          <w:t xml:space="preserve"> file</w:t>
        </w:r>
      </w:ins>
      <w:ins w:id="832" w:author="Ram Shrestha" w:date="2013-11-15T13:11:00Z">
        <w:r w:rsidR="006B0160">
          <w:t xml:space="preserve"> for every sample</w:t>
        </w:r>
      </w:ins>
      <w:ins w:id="833" w:author="Ram Shrestha" w:date="2013-11-15T12:40:00Z">
        <w:r>
          <w:t xml:space="preserve">, the percentage of mutations at known </w:t>
        </w:r>
      </w:ins>
      <w:ins w:id="834" w:author="Ram Shrestha" w:date="2013-11-15T12:41:00Z">
        <w:r>
          <w:t xml:space="preserve">standard </w:t>
        </w:r>
      </w:ins>
      <w:ins w:id="835" w:author="Ram Shrestha" w:date="2013-11-15T12:40:00Z">
        <w:r>
          <w:t xml:space="preserve">drug resistant codon positions </w:t>
        </w:r>
      </w:ins>
      <w:ins w:id="836" w:author="Ram Shrestha" w:date="2013-11-15T12:46:00Z">
        <w:r w:rsidR="00AE6972">
          <w:t>(</w:t>
        </w:r>
        <w:r w:rsidR="001B72DC" w:rsidRPr="001B72DC">
          <w:rPr>
            <w:b/>
            <w:rPrChange w:id="837" w:author="Ram Shrestha" w:date="2013-11-15T12:46:00Z">
              <w:rPr>
                <w:sz w:val="18"/>
                <w:szCs w:val="18"/>
              </w:rPr>
            </w:rPrChange>
          </w:rPr>
          <w:t>Table 4.</w:t>
        </w:r>
        <w:r w:rsidR="004A221A">
          <w:rPr>
            <w:b/>
          </w:rPr>
          <w:t>2</w:t>
        </w:r>
        <w:r w:rsidR="00AE6972">
          <w:t xml:space="preserve">) </w:t>
        </w:r>
      </w:ins>
      <w:ins w:id="838" w:author="Ram Shrestha" w:date="2013-11-15T12:40:00Z">
        <w:r>
          <w:t>are calculated</w:t>
        </w:r>
      </w:ins>
      <w:ins w:id="839" w:author="Ram Shrestha" w:date="2013-11-15T12:47:00Z">
        <w:r w:rsidR="00AE6972">
          <w:t xml:space="preserve">. The mutations that confer viral resistance to drugs are then grouped by the drug class </w:t>
        </w:r>
      </w:ins>
      <w:ins w:id="840" w:author="Ram Shrestha" w:date="2013-11-15T12:48:00Z">
        <w:r w:rsidR="00AE6972">
          <w:t>–</w:t>
        </w:r>
      </w:ins>
      <w:ins w:id="841" w:author="Ram Shrestha" w:date="2013-11-15T12:47:00Z">
        <w:r w:rsidR="00AE6972">
          <w:t xml:space="preserve"> PI,</w:t>
        </w:r>
      </w:ins>
      <w:ins w:id="842" w:author="Ram Shrestha" w:date="2013-11-15T12:48:00Z">
        <w:r w:rsidR="00AE6972">
          <w:t xml:space="preserve"> NRTI, NNRTI and IN. A </w:t>
        </w:r>
      </w:ins>
      <w:ins w:id="843" w:author="Ram Shrestha" w:date="2013-11-15T12:49:00Z">
        <w:r w:rsidR="00AE6972">
          <w:t xml:space="preserve">bar </w:t>
        </w:r>
      </w:ins>
      <w:ins w:id="844" w:author="Ram Shrestha" w:date="2013-11-15T12:48:00Z">
        <w:r w:rsidR="00AE6972">
          <w:t xml:space="preserve">plot is generated </w:t>
        </w:r>
      </w:ins>
      <w:ins w:id="845" w:author="Ram Shrestha" w:date="2013-11-15T12:49:00Z">
        <w:r w:rsidR="00AE6972">
          <w:t xml:space="preserve">for each drug class, showing the prevalence of each DRM and a red horizontal line that cuts through the plot </w:t>
        </w:r>
      </w:ins>
      <w:ins w:id="846" w:author="Ram Shrestha" w:date="2013-11-15T13:01:00Z">
        <w:r w:rsidR="006B0160">
          <w:t>representing</w:t>
        </w:r>
      </w:ins>
      <w:ins w:id="847" w:author="Ram Shrestha" w:date="2013-11-15T12:49:00Z">
        <w:r w:rsidR="00AE6972">
          <w:t xml:space="preserve"> the user defined prevalence cutoff for quick observation of DRMs with prevalence below or above </w:t>
        </w:r>
      </w:ins>
      <w:ins w:id="848" w:author="Ram Shrestha" w:date="2013-11-15T12:52:00Z">
        <w:r w:rsidR="00AE6972">
          <w:t xml:space="preserve">or on </w:t>
        </w:r>
      </w:ins>
      <w:ins w:id="849" w:author="Ram Shrestha" w:date="2013-11-15T12:49:00Z">
        <w:r w:rsidR="00AE6972">
          <w:t>the red line</w:t>
        </w:r>
      </w:ins>
      <w:ins w:id="850" w:author="Ram Shrestha" w:date="2013-11-15T13:01:00Z">
        <w:r w:rsidR="006B0160">
          <w:t xml:space="preserve"> (</w:t>
        </w:r>
        <w:r w:rsidR="001B72DC" w:rsidRPr="001B72DC">
          <w:rPr>
            <w:b/>
            <w:rPrChange w:id="851" w:author="Ram Shrestha" w:date="2013-11-15T13:11:00Z">
              <w:rPr>
                <w:sz w:val="18"/>
                <w:szCs w:val="18"/>
              </w:rPr>
            </w:rPrChange>
          </w:rPr>
          <w:t xml:space="preserve">Figure </w:t>
        </w:r>
      </w:ins>
      <w:ins w:id="852" w:author="Ram Shrestha" w:date="2013-11-15T13:10:00Z">
        <w:r w:rsidR="001B72DC" w:rsidRPr="001B72DC">
          <w:rPr>
            <w:b/>
            <w:rPrChange w:id="853" w:author="Ram Shrestha" w:date="2013-11-15T13:11:00Z">
              <w:rPr>
                <w:sz w:val="18"/>
                <w:szCs w:val="18"/>
              </w:rPr>
            </w:rPrChange>
          </w:rPr>
          <w:t>4.10</w:t>
        </w:r>
      </w:ins>
      <w:ins w:id="854" w:author="Ram Shrestha" w:date="2013-11-15T13:01:00Z">
        <w:r w:rsidR="006B0160">
          <w:t>)</w:t>
        </w:r>
      </w:ins>
      <w:ins w:id="855" w:author="Ram Shrestha" w:date="2013-11-15T12:49:00Z">
        <w:r w:rsidR="00AE6972">
          <w:t>.</w:t>
        </w:r>
      </w:ins>
    </w:p>
    <w:p w:rsidR="00000000" w:rsidRDefault="001036CB">
      <w:pPr>
        <w:spacing w:line="480" w:lineRule="auto"/>
        <w:jc w:val="both"/>
        <w:rPr>
          <w:del w:id="856" w:author="Ram Shrestha" w:date="2013-11-13T14:36:00Z"/>
          <w:b/>
        </w:rPr>
        <w:pPrChange w:id="857" w:author="Ram Shrestha" w:date="2013-11-15T13:12:00Z">
          <w:pPr/>
        </w:pPrChange>
      </w:pPr>
      <w:del w:id="858" w:author="Ram Shrestha" w:date="2013-11-13T14:36:00Z">
        <w:r w:rsidRPr="000F5940" w:rsidDel="009D6709">
          <w:rPr>
            <w:b/>
          </w:rPr>
          <w:delText>Consensus like report generation</w:delText>
        </w:r>
      </w:del>
    </w:p>
    <w:p w:rsidR="00000000" w:rsidRDefault="001036CB">
      <w:pPr>
        <w:spacing w:line="480" w:lineRule="auto"/>
        <w:jc w:val="both"/>
        <w:rPr>
          <w:del w:id="859" w:author="Ram Shrestha" w:date="2013-11-13T14:36:00Z"/>
        </w:rPr>
        <w:pPrChange w:id="860" w:author="Ram Shrestha" w:date="2013-11-15T13:12:00Z">
          <w:pPr/>
        </w:pPrChange>
      </w:pPr>
      <w:del w:id="861" w:author="Ram Shrestha" w:date="2013-11-13T14:36:00Z">
        <w:r w:rsidDel="009D6709">
          <w:delText>In a consensus like analysis, all pertinent DRMs with a prevalence in the entire dataset of greater than, or equal to, the user-defined prevalence cutoff are written to a single Sierra input file representing a “consensus-like” sequence.  This sequence is analysed using the Stanford algorithm and the results are written to resistance table in the same manner as the “ultra-deep” analysis.</w:delText>
        </w:r>
      </w:del>
    </w:p>
    <w:p w:rsidR="00000000" w:rsidRDefault="00913437">
      <w:pPr>
        <w:spacing w:line="480" w:lineRule="auto"/>
        <w:jc w:val="both"/>
        <w:rPr>
          <w:del w:id="862" w:author="Ram Shrestha" w:date="2013-11-14T08:30:00Z"/>
        </w:rPr>
        <w:pPrChange w:id="863" w:author="Ram Shrestha" w:date="2013-11-15T13:12:00Z">
          <w:pPr/>
        </w:pPrChange>
      </w:pPr>
    </w:p>
    <w:p w:rsidR="00000000" w:rsidRDefault="00913437">
      <w:pPr>
        <w:numPr>
          <w:ins w:id="864" w:author="Ram Shrestha" w:date="2013-11-14T08:30:00Z"/>
        </w:numPr>
        <w:spacing w:line="480" w:lineRule="auto"/>
        <w:jc w:val="both"/>
        <w:rPr>
          <w:ins w:id="865" w:author="Ram Shrestha" w:date="2013-11-14T08:30:00Z"/>
        </w:rPr>
        <w:pPrChange w:id="866" w:author="Ram Shrestha" w:date="2013-11-15T13:12:00Z">
          <w:pPr/>
        </w:pPrChange>
      </w:pPr>
    </w:p>
    <w:p w:rsidR="001036CB" w:rsidRDefault="001036CB" w:rsidP="00A64935">
      <w:pPr>
        <w:pStyle w:val="Heading3"/>
        <w:spacing w:line="480" w:lineRule="auto"/>
      </w:pPr>
      <w:proofErr w:type="gramStart"/>
      <w:r>
        <w:t>4.2.</w:t>
      </w:r>
      <w:ins w:id="867" w:author="Ram Shrestha" w:date="2013-11-15T17:18:00Z">
        <w:r w:rsidR="00294CED">
          <w:t>5</w:t>
        </w:r>
      </w:ins>
      <w:del w:id="868" w:author="Ram Shrestha" w:date="2013-11-15T17:18:00Z">
        <w:r w:rsidDel="00294CED">
          <w:delText>3</w:delText>
        </w:r>
      </w:del>
      <w:r>
        <w:t xml:space="preserve"> Evaluating the sensitivity of Seq2Res.</w:t>
      </w:r>
      <w:proofErr w:type="gramEnd"/>
    </w:p>
    <w:p w:rsidR="00000000" w:rsidRDefault="00913437">
      <w:pPr>
        <w:spacing w:line="480" w:lineRule="auto"/>
        <w:pPrChange w:id="869" w:author="Ram Shrestha" w:date="2013-11-15T12:32:00Z">
          <w:pPr/>
        </w:pPrChange>
      </w:pPr>
    </w:p>
    <w:p w:rsidR="00000000" w:rsidRDefault="001036CB">
      <w:pPr>
        <w:pStyle w:val="Heading3"/>
        <w:spacing w:line="480" w:lineRule="auto"/>
        <w:pPrChange w:id="870" w:author="Ram Shrestha" w:date="2013-11-15T12:32:00Z">
          <w:pPr>
            <w:pStyle w:val="Heading3"/>
          </w:pPr>
        </w:pPrChange>
      </w:pPr>
      <w:ins w:id="871" w:author="Ram Shrestha" w:date="2013-11-13T16:25:00Z">
        <w:r>
          <w:t>4.2.</w:t>
        </w:r>
        <w:r w:rsidR="00294CED">
          <w:t>5</w:t>
        </w:r>
        <w:r>
          <w:t xml:space="preserve">.1: </w:t>
        </w:r>
      </w:ins>
      <w:r>
        <w:t>Confirmation of the accuracy of the locally installed version of Sierra</w:t>
      </w:r>
    </w:p>
    <w:p w:rsidR="001036CB" w:rsidRDefault="001036CB" w:rsidP="00A64935">
      <w:pPr>
        <w:spacing w:line="480" w:lineRule="auto"/>
        <w:jc w:val="both"/>
        <w:rPr>
          <w:rFonts w:ascii="Times New Roman" w:hAnsi="Times New Roman"/>
        </w:rPr>
      </w:pPr>
    </w:p>
    <w:p w:rsidR="001036CB" w:rsidRDefault="001036CB" w:rsidP="00A64935">
      <w:pPr>
        <w:spacing w:line="480" w:lineRule="auto"/>
        <w:jc w:val="both"/>
        <w:rPr>
          <w:rFonts w:ascii="Times New Roman" w:hAnsi="Times New Roman"/>
        </w:rPr>
      </w:pPr>
      <w:r>
        <w:rPr>
          <w:rFonts w:ascii="Times New Roman" w:hAnsi="Times New Roman"/>
        </w:rPr>
        <w:t xml:space="preserve">The first step of evaluating the sensitivity of Seq2Res was to ensure that the locally installed version of the Stanford resistance testing algorithm (Sierra) was fully functioning and sensitive on sequences of lengths that are comparable to 454 sequence reads.  </w:t>
      </w:r>
    </w:p>
    <w:p w:rsidR="001036CB" w:rsidRDefault="001036CB" w:rsidP="00A64935">
      <w:pPr>
        <w:spacing w:line="480" w:lineRule="auto"/>
        <w:jc w:val="both"/>
        <w:rPr>
          <w:rFonts w:ascii="Times New Roman" w:hAnsi="Times New Roman"/>
        </w:rPr>
      </w:pPr>
    </w:p>
    <w:p w:rsidR="001036CB" w:rsidRDefault="001036CB" w:rsidP="00A64935">
      <w:pPr>
        <w:spacing w:line="480" w:lineRule="auto"/>
        <w:jc w:val="both"/>
        <w:rPr>
          <w:rFonts w:ascii="Times New Roman" w:hAnsi="Times New Roman"/>
        </w:rPr>
      </w:pPr>
      <w:r>
        <w:rPr>
          <w:rFonts w:ascii="Times New Roman" w:hAnsi="Times New Roman"/>
        </w:rPr>
        <w:t>To achieve this, we acquired two datasets of sample data from the Stanford Database website (</w:t>
      </w:r>
      <w:hyperlink r:id="rId10" w:anchor="sampledata" w:history="1">
        <w:r w:rsidRPr="001E4483">
          <w:rPr>
            <w:rStyle w:val="Hyperlink"/>
            <w:rFonts w:ascii="Times New Roman" w:hAnsi="Times New Roman"/>
          </w:rPr>
          <w:t>http://hivdb.stanford.edu/DR/asi/releaseNotes/index.html#sampledata</w:t>
        </w:r>
      </w:hyperlink>
      <w:r>
        <w:rPr>
          <w:rFonts w:ascii="Times New Roman" w:hAnsi="Times New Roman"/>
        </w:rPr>
        <w:t xml:space="preserve">).  Both datasets consisted of sequences, generated using population-based Sanger-style sequencing, with an associated genotyping result.  The first dataset consisted of 2055 sequences (Dataset A) while the second consisted of 5838 sequences (Dataset B)     </w:t>
      </w:r>
    </w:p>
    <w:p w:rsidR="001036CB" w:rsidRDefault="001036CB" w:rsidP="001036CB">
      <w:pPr>
        <w:spacing w:line="480" w:lineRule="auto"/>
        <w:jc w:val="both"/>
        <w:rPr>
          <w:rFonts w:ascii="Times New Roman" w:hAnsi="Times New Roman"/>
        </w:rPr>
      </w:pPr>
    </w:p>
    <w:p w:rsidR="001036CB" w:rsidRDefault="001036CB" w:rsidP="001036CB">
      <w:pPr>
        <w:spacing w:line="480" w:lineRule="auto"/>
        <w:jc w:val="both"/>
        <w:rPr>
          <w:rFonts w:ascii="Times New Roman" w:hAnsi="Times New Roman"/>
        </w:rPr>
      </w:pPr>
      <w:r>
        <w:rPr>
          <w:rFonts w:ascii="Times New Roman" w:hAnsi="Times New Roman"/>
        </w:rPr>
        <w:t>In order to analy</w:t>
      </w:r>
      <w:ins w:id="872" w:author="Ram Shrestha" w:date="2013-11-13T16:26:00Z">
        <w:r>
          <w:rPr>
            <w:rFonts w:ascii="Times New Roman" w:hAnsi="Times New Roman"/>
          </w:rPr>
          <w:t>z</w:t>
        </w:r>
      </w:ins>
      <w:r>
        <w:rPr>
          <w:rFonts w:ascii="Times New Roman" w:hAnsi="Times New Roman"/>
        </w:rPr>
        <w:t xml:space="preserve">e these data using Seq2Res, the sequences in both the test data were fragmented into three ‘amplicons’ per sequence with </w:t>
      </w:r>
      <w:ins w:id="873" w:author="Ram Shrestha" w:date="2013-11-13T16:55:00Z">
        <w:r>
          <w:rPr>
            <w:rFonts w:ascii="Times New Roman" w:hAnsi="Times New Roman"/>
          </w:rPr>
          <w:t>some nucleotides overlap</w:t>
        </w:r>
      </w:ins>
      <w:r>
        <w:rPr>
          <w:rFonts w:ascii="Times New Roman" w:hAnsi="Times New Roman"/>
        </w:rPr>
        <w:t xml:space="preserve"> between the adjacent subsequences. </w:t>
      </w:r>
      <w:ins w:id="874" w:author="Ram Shrestha" w:date="2013-11-13T17:15:00Z">
        <w:r>
          <w:rPr>
            <w:rFonts w:ascii="Times New Roman" w:hAnsi="Times New Roman"/>
          </w:rPr>
          <w:t xml:space="preserve">The fragments corresponded to HXB2 positions </w:t>
        </w:r>
      </w:ins>
      <w:ins w:id="875" w:author="Ram Shrestha" w:date="2013-11-13T16:57:00Z">
        <w:r>
          <w:rPr>
            <w:rFonts w:ascii="Times New Roman" w:hAnsi="Times New Roman"/>
          </w:rPr>
          <w:t>55 to 159</w:t>
        </w:r>
      </w:ins>
      <w:ins w:id="876" w:author="Ram Shrestha" w:date="2013-11-13T17:16:00Z">
        <w:r>
          <w:rPr>
            <w:rFonts w:ascii="Times New Roman" w:hAnsi="Times New Roman"/>
          </w:rPr>
          <w:t xml:space="preserve"> (PR)</w:t>
        </w:r>
      </w:ins>
      <w:ins w:id="877" w:author="Ram Shrestha" w:date="2013-11-13T16:58:00Z">
        <w:r>
          <w:rPr>
            <w:rFonts w:ascii="Times New Roman" w:hAnsi="Times New Roman"/>
          </w:rPr>
          <w:t>,</w:t>
        </w:r>
      </w:ins>
      <w:ins w:id="878" w:author="Ram Shrestha" w:date="2013-11-13T16:57:00Z">
        <w:r>
          <w:rPr>
            <w:rFonts w:ascii="Times New Roman" w:hAnsi="Times New Roman"/>
          </w:rPr>
          <w:t xml:space="preserve"> </w:t>
        </w:r>
      </w:ins>
      <w:ins w:id="879" w:author="Ram Shrestha" w:date="2013-11-13T16:58:00Z">
        <w:r>
          <w:rPr>
            <w:rFonts w:ascii="Times New Roman" w:hAnsi="Times New Roman"/>
          </w:rPr>
          <w:t xml:space="preserve">50 to 298 </w:t>
        </w:r>
      </w:ins>
      <w:ins w:id="880" w:author="Ram Shrestha" w:date="2013-11-13T17:16:00Z">
        <w:r>
          <w:rPr>
            <w:rFonts w:ascii="Times New Roman" w:hAnsi="Times New Roman"/>
          </w:rPr>
          <w:t xml:space="preserve">(RT1) </w:t>
        </w:r>
      </w:ins>
      <w:ins w:id="881" w:author="Ram Shrestha" w:date="2013-11-13T16:58:00Z">
        <w:r>
          <w:rPr>
            <w:rFonts w:ascii="Times New Roman" w:hAnsi="Times New Roman"/>
          </w:rPr>
          <w:t xml:space="preserve">and </w:t>
        </w:r>
      </w:ins>
      <w:ins w:id="882" w:author="Ram Shrestha" w:date="2013-11-13T17:00:00Z">
        <w:r>
          <w:rPr>
            <w:rFonts w:ascii="Times New Roman" w:hAnsi="Times New Roman"/>
          </w:rPr>
          <w:t>290 to 399</w:t>
        </w:r>
      </w:ins>
      <w:ins w:id="883" w:author="Ram Shrestha" w:date="2013-11-13T17:16:00Z">
        <w:r>
          <w:rPr>
            <w:rFonts w:ascii="Times New Roman" w:hAnsi="Times New Roman"/>
          </w:rPr>
          <w:t xml:space="preserve"> (RT2</w:t>
        </w:r>
      </w:ins>
      <w:ins w:id="884" w:author="Ram Shrestha" w:date="2013-11-15T11:08:00Z">
        <w:r w:rsidR="0009353C">
          <w:rPr>
            <w:rFonts w:ascii="Times New Roman" w:hAnsi="Times New Roman"/>
          </w:rPr>
          <w:t>)</w:t>
        </w:r>
      </w:ins>
      <w:ins w:id="885" w:author="Ram Shrestha" w:date="2013-11-13T17:00:00Z">
        <w:r>
          <w:rPr>
            <w:rFonts w:ascii="Times New Roman" w:hAnsi="Times New Roman"/>
          </w:rPr>
          <w:t>.</w:t>
        </w:r>
      </w:ins>
    </w:p>
    <w:p w:rsidR="001036CB" w:rsidRDefault="001036CB" w:rsidP="001036CB">
      <w:pPr>
        <w:spacing w:line="480" w:lineRule="auto"/>
        <w:jc w:val="both"/>
        <w:rPr>
          <w:rFonts w:ascii="Times New Roman" w:hAnsi="Times New Roman"/>
        </w:rPr>
      </w:pPr>
    </w:p>
    <w:p w:rsidR="001036CB" w:rsidRDefault="001036CB" w:rsidP="001036CB">
      <w:pPr>
        <w:spacing w:line="480" w:lineRule="auto"/>
        <w:jc w:val="both"/>
        <w:rPr>
          <w:rFonts w:ascii="Times New Roman" w:hAnsi="Times New Roman"/>
        </w:rPr>
      </w:pPr>
      <w:r>
        <w:rPr>
          <w:rFonts w:ascii="Times New Roman" w:hAnsi="Times New Roman"/>
        </w:rPr>
        <w:t xml:space="preserve">The resulting amplicons were individually mapped to the HXB2 </w:t>
      </w:r>
      <w:proofErr w:type="spellStart"/>
      <w:r w:rsidRPr="005A325D">
        <w:rPr>
          <w:rFonts w:ascii="Times New Roman" w:hAnsi="Times New Roman"/>
          <w:i/>
        </w:rPr>
        <w:t>pol</w:t>
      </w:r>
      <w:proofErr w:type="spellEnd"/>
      <w:r>
        <w:rPr>
          <w:rFonts w:ascii="Times New Roman" w:hAnsi="Times New Roman"/>
        </w:rPr>
        <w:t xml:space="preserve"> sequence using RAMICS and then submitted to the locally installed version of Sierra.  The resulting resistance calls for each linked set of amplicons were then compared with the known genotypic call for each ‘parental’ sequence.    </w:t>
      </w:r>
    </w:p>
    <w:p w:rsidR="001036CB" w:rsidRDefault="001036CB" w:rsidP="001036CB">
      <w:pPr>
        <w:spacing w:line="480" w:lineRule="auto"/>
        <w:jc w:val="both"/>
        <w:rPr>
          <w:rFonts w:ascii="Times New Roman" w:hAnsi="Times New Roman"/>
        </w:rPr>
      </w:pPr>
    </w:p>
    <w:p w:rsidR="001036CB" w:rsidRDefault="001036CB" w:rsidP="001036CB">
      <w:pPr>
        <w:pStyle w:val="ListParagraph"/>
        <w:spacing w:line="480" w:lineRule="auto"/>
        <w:ind w:left="0"/>
        <w:jc w:val="both"/>
        <w:rPr>
          <w:rFonts w:ascii="Times New Roman" w:hAnsi="Times New Roman"/>
        </w:rPr>
      </w:pPr>
    </w:p>
    <w:p w:rsidR="001036CB" w:rsidRPr="0018097A" w:rsidRDefault="001036CB" w:rsidP="001036CB">
      <w:pPr>
        <w:pStyle w:val="Heading3"/>
        <w:spacing w:line="480" w:lineRule="auto"/>
      </w:pPr>
      <w:r>
        <w:t>4.2.</w:t>
      </w:r>
      <w:ins w:id="886" w:author="Ram Shrestha" w:date="2013-11-15T17:18:00Z">
        <w:r w:rsidR="00294CED">
          <w:t>6</w:t>
        </w:r>
      </w:ins>
      <w:del w:id="887" w:author="Ram Shrestha" w:date="2013-11-15T17:18:00Z">
        <w:r w:rsidDel="00294CED">
          <w:delText>4</w:delText>
        </w:r>
      </w:del>
      <w:r>
        <w:t xml:space="preserve"> Test Data for simulation</w:t>
      </w:r>
    </w:p>
    <w:p w:rsidR="001036CB" w:rsidRDefault="001036CB" w:rsidP="001036CB">
      <w:pPr>
        <w:pStyle w:val="ListParagraph"/>
        <w:spacing w:line="480" w:lineRule="auto"/>
        <w:ind w:left="0"/>
        <w:jc w:val="both"/>
        <w:rPr>
          <w:rFonts w:ascii="Times New Roman" w:hAnsi="Times New Roman"/>
        </w:rPr>
      </w:pPr>
      <w:r>
        <w:rPr>
          <w:rFonts w:ascii="Times New Roman" w:hAnsi="Times New Roman"/>
        </w:rPr>
        <w:t>While the above approach is appropriate for ascertaining if the drug resistance calls on consensus sequences with a known genotype are correct it does not fully evaluate a pipeline developed to undertake resistance genotyping on high throughput sequencing data.  Thus, we undertook a comprehensive analysis of simulated HTS sequence data to fully test the performance of Seq2Res.</w:t>
      </w:r>
    </w:p>
    <w:p w:rsidR="001036CB" w:rsidDel="00A5203E" w:rsidRDefault="001036CB" w:rsidP="001036CB">
      <w:pPr>
        <w:pStyle w:val="ListParagraph"/>
        <w:spacing w:line="480" w:lineRule="auto"/>
        <w:ind w:left="0"/>
        <w:jc w:val="both"/>
        <w:rPr>
          <w:del w:id="888" w:author="Ram Shrestha" w:date="2013-11-13T17:13:00Z"/>
          <w:rFonts w:ascii="Times New Roman" w:hAnsi="Times New Roman"/>
        </w:rPr>
      </w:pPr>
    </w:p>
    <w:p w:rsidR="001036CB" w:rsidRDefault="001036CB" w:rsidP="001036CB">
      <w:pPr>
        <w:pStyle w:val="ListParagraph"/>
        <w:spacing w:line="480" w:lineRule="auto"/>
        <w:ind w:left="0"/>
        <w:jc w:val="both"/>
        <w:rPr>
          <w:rFonts w:ascii="Times New Roman" w:hAnsi="Times New Roman"/>
        </w:rPr>
      </w:pPr>
    </w:p>
    <w:p w:rsidR="001036CB" w:rsidRDefault="001036CB" w:rsidP="001036CB">
      <w:pPr>
        <w:pStyle w:val="ListParagraph"/>
        <w:spacing w:line="480" w:lineRule="auto"/>
        <w:ind w:left="0"/>
        <w:jc w:val="both"/>
        <w:rPr>
          <w:rFonts w:ascii="Times New Roman" w:hAnsi="Times New Roman"/>
        </w:rPr>
      </w:pPr>
      <w:r>
        <w:rPr>
          <w:rFonts w:ascii="Times New Roman" w:hAnsi="Times New Roman"/>
        </w:rPr>
        <w:t xml:space="preserve">Sequences covering the entire </w:t>
      </w:r>
      <w:proofErr w:type="spellStart"/>
      <w:r w:rsidR="001B72DC" w:rsidRPr="001B72DC">
        <w:rPr>
          <w:rFonts w:ascii="Times New Roman" w:hAnsi="Times New Roman"/>
          <w:i/>
          <w:rPrChange w:id="889" w:author="Ram Shrestha" w:date="2013-11-13T17:11:00Z">
            <w:rPr>
              <w:rFonts w:ascii="Times New Roman" w:eastAsiaTheme="majorEastAsia" w:hAnsi="Times New Roman" w:cstheme="majorBidi"/>
              <w:b/>
              <w:bCs/>
              <w:color w:val="4F81BD" w:themeColor="accent1"/>
              <w:sz w:val="18"/>
              <w:szCs w:val="18"/>
            </w:rPr>
          </w:rPrChange>
        </w:rPr>
        <w:t>pol</w:t>
      </w:r>
      <w:proofErr w:type="spellEnd"/>
      <w:r>
        <w:rPr>
          <w:rFonts w:ascii="Times New Roman" w:hAnsi="Times New Roman"/>
        </w:rPr>
        <w:t xml:space="preserve"> gene from five individuals were selected from dataset B (above).  The selection criteria required that each sequence had to have at least the K65R, K103N mutations in reverse transcriptase (in order to evaluate the capacity of Seq2Res to call the correct DRM at homopolymer regions) as well as at least one other reverse transcriptase mutations and one or more protease DRMs.  These were saved as resistant sequences.</w:t>
      </w:r>
    </w:p>
    <w:p w:rsidR="001036CB" w:rsidRDefault="001036CB" w:rsidP="001036CB">
      <w:pPr>
        <w:pStyle w:val="ListParagraph"/>
        <w:spacing w:line="480" w:lineRule="auto"/>
        <w:ind w:left="0"/>
        <w:jc w:val="both"/>
        <w:rPr>
          <w:rFonts w:ascii="Times New Roman" w:hAnsi="Times New Roman"/>
        </w:rPr>
      </w:pPr>
    </w:p>
    <w:p w:rsidR="001036CB" w:rsidRDefault="001036CB" w:rsidP="001036CB">
      <w:pPr>
        <w:pStyle w:val="ListParagraph"/>
        <w:spacing w:line="480" w:lineRule="auto"/>
        <w:ind w:left="0"/>
        <w:jc w:val="both"/>
        <w:rPr>
          <w:rFonts w:ascii="Times New Roman" w:hAnsi="Times New Roman"/>
        </w:rPr>
      </w:pPr>
      <w:r>
        <w:rPr>
          <w:rFonts w:ascii="Times New Roman" w:hAnsi="Times New Roman"/>
        </w:rPr>
        <w:t>A ‘susceptible’ sequence</w:t>
      </w:r>
      <w:del w:id="890" w:author="Ram Shrestha" w:date="2013-11-15T11:08:00Z">
        <w:r w:rsidDel="0009353C">
          <w:rPr>
            <w:rFonts w:ascii="Times New Roman" w:hAnsi="Times New Roman"/>
          </w:rPr>
          <w:delText>s</w:delText>
        </w:r>
      </w:del>
      <w:r>
        <w:rPr>
          <w:rFonts w:ascii="Times New Roman" w:hAnsi="Times New Roman"/>
        </w:rPr>
        <w:t xml:space="preserve"> was generated for each resistant sequence by reverting each of the DRMs back to wild</w:t>
      </w:r>
      <w:ins w:id="891" w:author="Ram Shrestha" w:date="2013-11-21T09:22:00Z">
        <w:r w:rsidR="00C774ED">
          <w:rPr>
            <w:rFonts w:ascii="Times New Roman" w:hAnsi="Times New Roman"/>
          </w:rPr>
          <w:t xml:space="preserve"> </w:t>
        </w:r>
      </w:ins>
      <w:r>
        <w:rPr>
          <w:rFonts w:ascii="Times New Roman" w:hAnsi="Times New Roman"/>
        </w:rPr>
        <w:t xml:space="preserve">type.  Thus, the final dataset that was used to simulate the HTS data contained ten sequences in total – five resistant and five susceptible sequences. The resistance profile of each of these ‘seed’ sequences was evaluated using the Stanford HIV resistance algorithm. </w:t>
      </w:r>
    </w:p>
    <w:p w:rsidR="001036CB" w:rsidRDefault="001036CB" w:rsidP="001036CB">
      <w:pPr>
        <w:pStyle w:val="ListParagraph"/>
        <w:spacing w:line="480" w:lineRule="auto"/>
        <w:ind w:left="0"/>
        <w:jc w:val="both"/>
        <w:rPr>
          <w:rFonts w:ascii="Times New Roman" w:hAnsi="Times New Roman"/>
        </w:rPr>
      </w:pPr>
    </w:p>
    <w:p w:rsidR="001036CB" w:rsidRPr="00EE18C0" w:rsidRDefault="001036CB" w:rsidP="001036CB">
      <w:pPr>
        <w:pStyle w:val="Heading3"/>
        <w:spacing w:line="480" w:lineRule="auto"/>
      </w:pPr>
      <w:r>
        <w:t>4.2.</w:t>
      </w:r>
      <w:ins w:id="892" w:author="Ram Shrestha" w:date="2013-11-15T17:18:00Z">
        <w:r w:rsidR="00294CED">
          <w:t>7</w:t>
        </w:r>
      </w:ins>
      <w:del w:id="893" w:author="Ram Shrestha" w:date="2013-11-15T17:18:00Z">
        <w:r w:rsidDel="00294CED">
          <w:delText>5</w:delText>
        </w:r>
      </w:del>
      <w:r>
        <w:t xml:space="preserve"> </w:t>
      </w:r>
      <w:r w:rsidRPr="00EE18C0">
        <w:t>Simulation of</w:t>
      </w:r>
      <w:r>
        <w:t xml:space="preserve"> high throughput sequencing amplicons</w:t>
      </w:r>
    </w:p>
    <w:p w:rsidR="001036CB" w:rsidRDefault="001036CB" w:rsidP="001036CB">
      <w:pPr>
        <w:pStyle w:val="ListParagraph"/>
        <w:spacing w:line="480" w:lineRule="auto"/>
        <w:ind w:left="0"/>
        <w:jc w:val="both"/>
        <w:rPr>
          <w:rFonts w:ascii="Times New Roman" w:hAnsi="Times New Roman"/>
        </w:rPr>
      </w:pPr>
      <w:r>
        <w:rPr>
          <w:rFonts w:ascii="Times New Roman" w:hAnsi="Times New Roman"/>
        </w:rPr>
        <w:t xml:space="preserve">Each of the ‘seed’ sequences was then fragmented into three subsequences representing an individual amplicon.  These </w:t>
      </w:r>
      <w:del w:id="894" w:author="Ram Shrestha" w:date="2013-11-14T17:53:00Z">
        <w:r w:rsidDel="007B1F79">
          <w:rPr>
            <w:rFonts w:ascii="Times New Roman" w:hAnsi="Times New Roman"/>
          </w:rPr>
          <w:delText xml:space="preserve">amplicons </w:delText>
        </w:r>
      </w:del>
      <w:ins w:id="895" w:author="Ram Shrestha" w:date="2013-11-14T17:53:00Z">
        <w:r>
          <w:rPr>
            <w:rFonts w:ascii="Times New Roman" w:hAnsi="Times New Roman"/>
          </w:rPr>
          <w:t xml:space="preserve">fragments </w:t>
        </w:r>
      </w:ins>
      <w:r>
        <w:rPr>
          <w:rFonts w:ascii="Times New Roman" w:hAnsi="Times New Roman"/>
        </w:rPr>
        <w:t xml:space="preserve">corresponded to HXB2 positions </w:t>
      </w:r>
      <w:del w:id="896" w:author="Ram Shrestha" w:date="2013-11-13T17:20:00Z">
        <w:r w:rsidDel="0056265C">
          <w:rPr>
            <w:rFonts w:ascii="Times New Roman" w:hAnsi="Times New Roman"/>
          </w:rPr>
          <w:delText>X-Y</w:delText>
        </w:r>
      </w:del>
      <w:ins w:id="897" w:author="Ram Shrestha" w:date="2013-11-13T17:20:00Z">
        <w:r>
          <w:rPr>
            <w:rFonts w:ascii="Times New Roman" w:hAnsi="Times New Roman"/>
          </w:rPr>
          <w:t xml:space="preserve">169 – 469 </w:t>
        </w:r>
      </w:ins>
      <w:del w:id="898" w:author="Ram Shrestha" w:date="2013-11-13T17:20:00Z">
        <w:r w:rsidDel="0056265C">
          <w:rPr>
            <w:rFonts w:ascii="Times New Roman" w:hAnsi="Times New Roman"/>
          </w:rPr>
          <w:delText xml:space="preserve"> </w:delText>
        </w:r>
      </w:del>
      <w:r>
        <w:rPr>
          <w:rFonts w:ascii="Times New Roman" w:hAnsi="Times New Roman"/>
        </w:rPr>
        <w:t xml:space="preserve">(PR), </w:t>
      </w:r>
      <w:del w:id="899" w:author="Ram Shrestha" w:date="2013-11-13T17:20:00Z">
        <w:r w:rsidDel="0056265C">
          <w:rPr>
            <w:rFonts w:ascii="Times New Roman" w:hAnsi="Times New Roman"/>
          </w:rPr>
          <w:delText>M-N</w:delText>
        </w:r>
      </w:del>
      <w:ins w:id="900" w:author="Ram Shrestha" w:date="2013-11-13T17:20:00Z">
        <w:r>
          <w:rPr>
            <w:rFonts w:ascii="Times New Roman" w:hAnsi="Times New Roman"/>
          </w:rPr>
          <w:t xml:space="preserve">466 – 812 </w:t>
        </w:r>
      </w:ins>
      <w:r>
        <w:rPr>
          <w:rFonts w:ascii="Times New Roman" w:hAnsi="Times New Roman"/>
        </w:rPr>
        <w:t xml:space="preserve"> (RT1) and </w:t>
      </w:r>
      <w:ins w:id="901" w:author="Ram Shrestha" w:date="2013-11-13T17:21:00Z">
        <w:r>
          <w:rPr>
            <w:rFonts w:ascii="Times New Roman" w:hAnsi="Times New Roman"/>
          </w:rPr>
          <w:t xml:space="preserve">672 – 1017 </w:t>
        </w:r>
      </w:ins>
      <w:del w:id="902" w:author="Ram Shrestha" w:date="2013-11-13T17:21:00Z">
        <w:r w:rsidDel="0056265C">
          <w:rPr>
            <w:rFonts w:ascii="Times New Roman" w:hAnsi="Times New Roman"/>
          </w:rPr>
          <w:delText xml:space="preserve">J-K </w:delText>
        </w:r>
      </w:del>
      <w:r>
        <w:rPr>
          <w:rFonts w:ascii="Times New Roman" w:hAnsi="Times New Roman"/>
        </w:rPr>
        <w:t>(RT2)</w:t>
      </w:r>
    </w:p>
    <w:p w:rsidR="001036CB" w:rsidRDefault="001036CB" w:rsidP="001036CB">
      <w:pPr>
        <w:pStyle w:val="ListParagraph"/>
        <w:spacing w:line="480" w:lineRule="auto"/>
        <w:ind w:left="0"/>
        <w:jc w:val="both"/>
        <w:rPr>
          <w:rFonts w:ascii="Times New Roman" w:hAnsi="Times New Roman"/>
        </w:rPr>
      </w:pPr>
    </w:p>
    <w:p w:rsidR="001036CB" w:rsidDel="0031437B" w:rsidRDefault="00A01D9D" w:rsidP="001036CB">
      <w:pPr>
        <w:pStyle w:val="ListParagraph"/>
        <w:spacing w:line="480" w:lineRule="auto"/>
        <w:ind w:left="0"/>
        <w:jc w:val="both"/>
        <w:rPr>
          <w:del w:id="903" w:author="Ram Shrestha" w:date="2013-11-14T17:35:00Z"/>
          <w:rFonts w:ascii="Times New Roman" w:hAnsi="Times New Roman"/>
        </w:rPr>
      </w:pPr>
      <w:ins w:id="904" w:author="Ram Shrestha" w:date="2013-11-14T22:30:00Z">
        <w:r>
          <w:rPr>
            <w:rFonts w:ascii="Times New Roman" w:hAnsi="Times New Roman"/>
          </w:rPr>
          <w:t xml:space="preserve">In order to simulate the </w:t>
        </w:r>
      </w:ins>
      <w:ins w:id="905" w:author="Ram Shrestha" w:date="2013-11-14T22:31:00Z">
        <w:r>
          <w:rPr>
            <w:rFonts w:ascii="Times New Roman" w:hAnsi="Times New Roman"/>
          </w:rPr>
          <w:t>fragmented PR, RT1 and RT2, we chose a</w:t>
        </w:r>
      </w:ins>
      <w:ins w:id="906" w:author="Ram Shrestha" w:date="2013-11-14T17:55:00Z">
        <w:r w:rsidR="001036CB">
          <w:rPr>
            <w:rFonts w:ascii="Times New Roman" w:hAnsi="Times New Roman"/>
          </w:rPr>
          <w:t xml:space="preserve"> next </w:t>
        </w:r>
      </w:ins>
      <w:ins w:id="907" w:author="Ram Shrestha" w:date="2013-11-14T18:20:00Z">
        <w:r w:rsidR="001036CB">
          <w:rPr>
            <w:rFonts w:ascii="Times New Roman" w:hAnsi="Times New Roman"/>
          </w:rPr>
          <w:t>generation</w:t>
        </w:r>
      </w:ins>
      <w:ins w:id="908" w:author="Ram Shrestha" w:date="2013-11-14T17:55:00Z">
        <w:r w:rsidR="001036CB">
          <w:rPr>
            <w:rFonts w:ascii="Times New Roman" w:hAnsi="Times New Roman"/>
          </w:rPr>
          <w:t xml:space="preserve"> sequencing read simulator – ART </w:t>
        </w:r>
      </w:ins>
      <w:ins w:id="909" w:author="Ram Shrestha" w:date="2013-11-21T19:12:00Z">
        <w:r w:rsidR="001B72DC">
          <w:rPr>
            <w:rFonts w:ascii="Times New Roman" w:hAnsi="Times New Roman"/>
          </w:rPr>
          <w:fldChar w:fldCharType="begin"/>
        </w:r>
        <w:r w:rsidR="00707E8E">
          <w:rPr>
            <w:rFonts w:ascii="Times New Roman" w:hAnsi="Times New Roman"/>
          </w:rPr>
          <w:instrText xml:space="preserve"> ADDIN EN.CITE &lt;EndNote&gt;&lt;Cite&gt;&lt;Author&gt;Huang&lt;/Author&gt;&lt;Year&gt;2012&lt;/Year&gt;&lt;RecNum&gt;1510&lt;/RecNum&gt;&lt;record&gt;&lt;rec-number&gt;1510&lt;/rec-number&gt;&lt;foreign-keys&gt;&lt;key app="EN" db-id="fp25zzvrxrd9vke5zxqp9stbssprwstvdddz"&gt;1510&lt;/key&gt;&lt;/foreign-keys&gt;&lt;ref-type name="Journal Article"&gt;17&lt;/ref-type&gt;&lt;contributors&gt;&lt;authors&gt;&lt;author&gt;Huang, W.&lt;/author&gt;&lt;author&gt;Li, L.&lt;/author&gt;&lt;author&gt;Myers, J. R.&lt;/author&gt;&lt;author&gt;Marth, G. T.&lt;/author&gt;&lt;/authors&gt;&lt;/contributors&gt;&lt;auth-address&gt;Biostatistics Branch, National Institute of Environmental Health Sciences, Research Triangle Park, NC 27709, USA. weichun.huang@nih.gov&lt;/auth-address&gt;&lt;titles&gt;&lt;title&gt;ART: a next-generation sequencing read simulator&lt;/title&gt;&lt;secondary-title&gt;Bioinformatics&lt;/secondary-title&gt;&lt;/titles&gt;&lt;periodical&gt;&lt;full-title&gt;Bioinformatics&lt;/full-title&gt;&lt;/periodical&gt;&lt;pages&gt;593-4&lt;/pages&gt;&lt;volume&gt;28&lt;/volume&gt;&lt;number&gt;4&lt;/number&gt;&lt;edition&gt;2011/12/27&lt;/edition&gt;&lt;keywords&gt;&lt;keyword&gt;Chromosomes, Human, Pair 17/genetics&lt;/keyword&gt;&lt;keyword&gt;Genetic Variation&lt;/keyword&gt;&lt;keyword&gt;*High-Throughput Nucleotide Sequencing&lt;/keyword&gt;&lt;keyword&gt;Humans&lt;/keyword&gt;&lt;keyword&gt;*Sequence Analysis, DNA&lt;/keyword&gt;&lt;keyword&gt;Software&lt;/keyword&gt;&lt;/keywords&gt;&lt;dates&gt;&lt;year&gt;2012&lt;/year&gt;&lt;pub-dates&gt;&lt;date&gt;Feb 15&lt;/date&gt;&lt;/pub-dates&gt;&lt;/dates&gt;&lt;isbn&gt;1367-4811 (Electronic)&amp;#xD;1367-4803 (Linking)&lt;/isbn&gt;&lt;accession-num&gt;22199392&lt;/accession-num&gt;&lt;urls&gt;&lt;related-urls&gt;&lt;url&gt;http://www.ncbi.nlm.nih.gov/entrez/query.fcgi?cmd=Retrieve&amp;amp;db=PubMed&amp;amp;dopt=Citation&amp;amp;list_uids=22199392&lt;/url&gt;&lt;/related-urls&gt;&lt;/urls&gt;&lt;custom2&gt;3278762&lt;/custom2&gt;&lt;electronic-resource-num&gt;btr708 [pii]&amp;#xD;10.1093/bioinformatics/btr708&lt;/electronic-resource-num&gt;&lt;language&gt;eng&lt;/language&gt;&lt;/record&gt;&lt;/Cite&gt;&lt;/EndNote&gt;</w:instrText>
        </w:r>
      </w:ins>
      <w:r w:rsidR="001B72DC">
        <w:rPr>
          <w:rFonts w:ascii="Times New Roman" w:hAnsi="Times New Roman"/>
        </w:rPr>
        <w:fldChar w:fldCharType="separate"/>
      </w:r>
      <w:ins w:id="910" w:author="Ram Shrestha" w:date="2013-11-21T19:12:00Z">
        <w:r w:rsidR="00707E8E">
          <w:rPr>
            <w:rFonts w:ascii="Times New Roman" w:hAnsi="Times New Roman"/>
            <w:noProof/>
          </w:rPr>
          <w:t>(Huang et al., 2012)</w:t>
        </w:r>
        <w:r w:rsidR="001B72DC">
          <w:rPr>
            <w:rFonts w:ascii="Times New Roman" w:hAnsi="Times New Roman"/>
          </w:rPr>
          <w:fldChar w:fldCharType="end"/>
        </w:r>
      </w:ins>
    </w:p>
    <w:p w:rsidR="001036CB" w:rsidRDefault="001036CB" w:rsidP="004A221A">
      <w:pPr>
        <w:pStyle w:val="ListParagraph"/>
        <w:spacing w:line="480" w:lineRule="auto"/>
        <w:ind w:left="0"/>
        <w:jc w:val="both"/>
        <w:rPr>
          <w:rFonts w:ascii="Times New Roman" w:hAnsi="Times New Roman"/>
        </w:rPr>
      </w:pPr>
      <w:del w:id="911" w:author="Ram Shrestha" w:date="2013-11-14T17:55:00Z">
        <w:r w:rsidDel="007B1F79">
          <w:rPr>
            <w:rFonts w:ascii="Times New Roman" w:hAnsi="Times New Roman"/>
          </w:rPr>
          <w:delText xml:space="preserve">ART is a next generation sequence data simulator tool </w:delText>
        </w:r>
      </w:del>
      <w:del w:id="912" w:author="Ram Shrestha" w:date="2013-11-21T10:02:00Z">
        <w:r w:rsidDel="004A221A">
          <w:rPr>
            <w:rFonts w:ascii="Times New Roman" w:hAnsi="Times New Roman"/>
            <w:noProof/>
          </w:rPr>
          <w:delText>(Huang et al., 2012)</w:delText>
        </w:r>
      </w:del>
      <w:del w:id="913" w:author="Ram Shrestha" w:date="2013-11-14T22:32:00Z">
        <w:r w:rsidDel="00A01D9D">
          <w:rPr>
            <w:rFonts w:ascii="Times New Roman" w:hAnsi="Times New Roman"/>
          </w:rPr>
          <w:delText>.</w:delText>
        </w:r>
      </w:del>
      <w:ins w:id="914" w:author="Ram Shrestha" w:date="2013-11-14T22:32:00Z">
        <w:r w:rsidR="00F232A8">
          <w:rPr>
            <w:rFonts w:ascii="Times New Roman" w:hAnsi="Times New Roman"/>
          </w:rPr>
          <w:t xml:space="preserve">, </w:t>
        </w:r>
      </w:ins>
      <w:proofErr w:type="gramStart"/>
      <w:ins w:id="915" w:author="Ram Shrestha" w:date="2013-11-14T22:36:00Z">
        <w:r w:rsidR="00F232A8">
          <w:rPr>
            <w:rFonts w:ascii="Times New Roman" w:hAnsi="Times New Roman"/>
          </w:rPr>
          <w:t>as</w:t>
        </w:r>
        <w:proofErr w:type="gramEnd"/>
        <w:r w:rsidR="00F232A8">
          <w:rPr>
            <w:rFonts w:ascii="Times New Roman" w:hAnsi="Times New Roman"/>
          </w:rPr>
          <w:t xml:space="preserve"> </w:t>
        </w:r>
      </w:ins>
      <w:ins w:id="916" w:author="Ram Shrestha" w:date="2013-11-14T22:32:00Z">
        <w:r w:rsidR="00F232A8">
          <w:rPr>
            <w:rFonts w:ascii="Times New Roman" w:hAnsi="Times New Roman"/>
          </w:rPr>
          <w:t xml:space="preserve">the </w:t>
        </w:r>
      </w:ins>
      <w:del w:id="917" w:author="Ram Shrestha" w:date="2013-11-14T22:32:00Z">
        <w:r w:rsidDel="00A01D9D">
          <w:rPr>
            <w:rFonts w:ascii="Times New Roman" w:hAnsi="Times New Roman"/>
          </w:rPr>
          <w:delText xml:space="preserve"> ART </w:delText>
        </w:r>
      </w:del>
      <w:ins w:id="918" w:author="Ram Shrestha" w:date="2013-11-14T22:35:00Z">
        <w:r w:rsidR="00F232A8">
          <w:rPr>
            <w:rFonts w:ascii="Times New Roman" w:hAnsi="Times New Roman"/>
          </w:rPr>
          <w:t>features of</w:t>
        </w:r>
      </w:ins>
      <w:ins w:id="919" w:author="Ram Shrestha" w:date="2013-11-14T21:06:00Z">
        <w:r w:rsidR="00F232A8">
          <w:rPr>
            <w:rFonts w:ascii="Times New Roman" w:hAnsi="Times New Roman"/>
          </w:rPr>
          <w:t xml:space="preserve"> tool include</w:t>
        </w:r>
        <w:r w:rsidR="008C0F1E">
          <w:rPr>
            <w:rFonts w:ascii="Times New Roman" w:hAnsi="Times New Roman"/>
          </w:rPr>
          <w:t xml:space="preserve">: </w:t>
        </w:r>
      </w:ins>
      <w:ins w:id="920" w:author="Ram Shrestha" w:date="2013-11-14T21:01:00Z">
        <w:r w:rsidR="008C0F1E">
          <w:rPr>
            <w:rFonts w:ascii="Times New Roman" w:hAnsi="Times New Roman"/>
          </w:rPr>
          <w:t>emulate Roche/454</w:t>
        </w:r>
      </w:ins>
      <w:ins w:id="921" w:author="Ram Shrestha" w:date="2013-11-14T20:09:00Z">
        <w:r w:rsidR="009E0D1A">
          <w:rPr>
            <w:rFonts w:ascii="Times New Roman" w:hAnsi="Times New Roman"/>
          </w:rPr>
          <w:t xml:space="preserve"> </w:t>
        </w:r>
      </w:ins>
      <w:ins w:id="922" w:author="Ram Shrestha" w:date="2013-11-14T21:01:00Z">
        <w:r w:rsidR="008C0F1E">
          <w:rPr>
            <w:rFonts w:ascii="Times New Roman" w:hAnsi="Times New Roman"/>
          </w:rPr>
          <w:t>specific sequencing process</w:t>
        </w:r>
      </w:ins>
      <w:ins w:id="923" w:author="Ram Shrestha" w:date="2013-11-14T21:02:00Z">
        <w:r w:rsidR="008C0F1E">
          <w:rPr>
            <w:rFonts w:ascii="Times New Roman" w:hAnsi="Times New Roman"/>
          </w:rPr>
          <w:t xml:space="preserve"> </w:t>
        </w:r>
      </w:ins>
      <w:ins w:id="924" w:author="Ram Shrestha" w:date="2013-11-14T21:04:00Z">
        <w:r w:rsidR="008C0F1E">
          <w:rPr>
            <w:rFonts w:ascii="Times New Roman" w:hAnsi="Times New Roman"/>
          </w:rPr>
          <w:t>to simulate high throughput sequence data</w:t>
        </w:r>
      </w:ins>
      <w:ins w:id="925" w:author="Ram Shrestha" w:date="2013-11-14T21:07:00Z">
        <w:r w:rsidR="008C0F1E">
          <w:rPr>
            <w:rFonts w:ascii="Times New Roman" w:hAnsi="Times New Roman"/>
          </w:rPr>
          <w:t>,</w:t>
        </w:r>
      </w:ins>
      <w:ins w:id="926" w:author="Ram Shrestha" w:date="2013-11-14T21:04:00Z">
        <w:r w:rsidR="008C0F1E">
          <w:rPr>
            <w:rFonts w:ascii="Times New Roman" w:hAnsi="Times New Roman"/>
          </w:rPr>
          <w:t xml:space="preserve"> </w:t>
        </w:r>
      </w:ins>
      <w:ins w:id="927" w:author="Ram Shrestha" w:date="2013-11-14T21:07:00Z">
        <w:r w:rsidR="008C0F1E">
          <w:rPr>
            <w:rFonts w:ascii="Times New Roman" w:hAnsi="Times New Roman"/>
          </w:rPr>
          <w:t>Roche/454</w:t>
        </w:r>
      </w:ins>
      <w:ins w:id="928" w:author="Ram Shrestha" w:date="2013-11-14T21:02:00Z">
        <w:r w:rsidR="008C0F1E">
          <w:rPr>
            <w:rFonts w:ascii="Times New Roman" w:hAnsi="Times New Roman"/>
          </w:rPr>
          <w:t xml:space="preserve"> specific error models</w:t>
        </w:r>
      </w:ins>
      <w:ins w:id="929" w:author="Ram Shrestha" w:date="2013-11-14T21:16:00Z">
        <w:r w:rsidR="008C0F1E">
          <w:rPr>
            <w:rFonts w:ascii="Times New Roman" w:hAnsi="Times New Roman"/>
          </w:rPr>
          <w:t xml:space="preserve"> </w:t>
        </w:r>
      </w:ins>
      <w:ins w:id="930" w:author="Ram Shrestha" w:date="2013-11-14T22:21:00Z">
        <w:r w:rsidR="00A01D9D">
          <w:rPr>
            <w:rFonts w:ascii="Times New Roman" w:hAnsi="Times New Roman"/>
          </w:rPr>
          <w:t>in</w:t>
        </w:r>
      </w:ins>
      <w:ins w:id="931" w:author="Ram Shrestha" w:date="2013-11-14T21:16:00Z">
        <w:r w:rsidR="008C0F1E">
          <w:rPr>
            <w:rFonts w:ascii="Times New Roman" w:hAnsi="Times New Roman"/>
          </w:rPr>
          <w:t xml:space="preserve"> homopolymer</w:t>
        </w:r>
      </w:ins>
      <w:ins w:id="932" w:author="Ram Shrestha" w:date="2013-11-14T22:19:00Z">
        <w:r w:rsidR="00A01D9D">
          <w:rPr>
            <w:rFonts w:ascii="Times New Roman" w:hAnsi="Times New Roman"/>
          </w:rPr>
          <w:t>, substitution and insertion-deletion error</w:t>
        </w:r>
      </w:ins>
      <w:ins w:id="933" w:author="Ram Shrestha" w:date="2013-11-14T22:23:00Z">
        <w:r w:rsidR="00A01D9D">
          <w:rPr>
            <w:rFonts w:ascii="Times New Roman" w:hAnsi="Times New Roman"/>
          </w:rPr>
          <w:t>, flexible</w:t>
        </w:r>
      </w:ins>
      <w:ins w:id="934" w:author="Ram Shrestha" w:date="2013-11-14T21:04:00Z">
        <w:r w:rsidR="008C0F1E">
          <w:rPr>
            <w:rFonts w:ascii="Times New Roman" w:hAnsi="Times New Roman"/>
          </w:rPr>
          <w:t xml:space="preserve"> base quality </w:t>
        </w:r>
      </w:ins>
      <w:ins w:id="935" w:author="Ram Shrestha" w:date="2013-11-14T22:22:00Z">
        <w:r w:rsidR="00A01D9D">
          <w:rPr>
            <w:rFonts w:ascii="Times New Roman" w:hAnsi="Times New Roman"/>
          </w:rPr>
          <w:t>profiles</w:t>
        </w:r>
      </w:ins>
      <w:ins w:id="936" w:author="Ram Shrestha" w:date="2013-11-14T22:19:00Z">
        <w:r w:rsidR="00A01D9D">
          <w:rPr>
            <w:rFonts w:ascii="Times New Roman" w:hAnsi="Times New Roman"/>
          </w:rPr>
          <w:t xml:space="preserve">, </w:t>
        </w:r>
      </w:ins>
      <w:ins w:id="937" w:author="Ram Shrestha" w:date="2013-11-14T21:09:00Z">
        <w:r w:rsidR="008C0F1E">
          <w:rPr>
            <w:rFonts w:ascii="Times New Roman" w:hAnsi="Times New Roman"/>
          </w:rPr>
          <w:t xml:space="preserve">customizable </w:t>
        </w:r>
      </w:ins>
      <w:ins w:id="938" w:author="Ram Shrestha" w:date="2013-11-14T21:10:00Z">
        <w:r w:rsidR="00A01D9D">
          <w:rPr>
            <w:rFonts w:ascii="Times New Roman" w:hAnsi="Times New Roman"/>
          </w:rPr>
          <w:t xml:space="preserve">parameters and able to </w:t>
        </w:r>
      </w:ins>
      <w:ins w:id="939" w:author="Ram Shrestha" w:date="2013-11-14T22:24:00Z">
        <w:r w:rsidR="00A01D9D">
          <w:rPr>
            <w:rFonts w:ascii="Times New Roman" w:hAnsi="Times New Roman"/>
          </w:rPr>
          <w:t>take user-supplied sequence read profile.</w:t>
        </w:r>
      </w:ins>
      <w:ins w:id="940" w:author="Ram Shrestha" w:date="2013-11-14T21:04:00Z">
        <w:r w:rsidR="008C0F1E">
          <w:rPr>
            <w:rFonts w:ascii="Times New Roman" w:hAnsi="Times New Roman"/>
          </w:rPr>
          <w:t xml:space="preserve"> </w:t>
        </w:r>
      </w:ins>
      <w:ins w:id="941" w:author="Ram Shrestha" w:date="2013-11-14T22:27:00Z">
        <w:r w:rsidR="00A01D9D">
          <w:rPr>
            <w:rFonts w:ascii="Times New Roman" w:hAnsi="Times New Roman"/>
          </w:rPr>
          <w:t xml:space="preserve">A real Roche/454 sequence dataset was given to ART to generate sequence reads </w:t>
        </w:r>
      </w:ins>
      <w:ins w:id="942" w:author="Ram Shrestha" w:date="2013-11-14T22:28:00Z">
        <w:r w:rsidR="00A01D9D">
          <w:rPr>
            <w:rFonts w:ascii="Times New Roman" w:hAnsi="Times New Roman"/>
          </w:rPr>
          <w:t xml:space="preserve">profile. The profile was then used to </w:t>
        </w:r>
      </w:ins>
      <w:del w:id="943" w:author="Ram Shrestha" w:date="2013-11-14T22:53:00Z">
        <w:r w:rsidDel="00044542">
          <w:rPr>
            <w:rFonts w:ascii="Times New Roman" w:hAnsi="Times New Roman"/>
          </w:rPr>
          <w:delText xml:space="preserve">can create a sequence profile from Roche/454 real sequence data and use the profile to generate Roche/454 sequence data with real sequencing errors from a single sequence. The fragment PR, RT1 and RT2 FASTA sequence file was submitted to the ART tool to </w:delText>
        </w:r>
      </w:del>
      <w:r>
        <w:rPr>
          <w:rFonts w:ascii="Times New Roman" w:hAnsi="Times New Roman"/>
        </w:rPr>
        <w:t>simulate 20,000 Roche/454 sequence reads for each</w:t>
      </w:r>
      <w:ins w:id="944" w:author="Ram Shrestha" w:date="2013-11-14T22:54:00Z">
        <w:r w:rsidR="0067259F">
          <w:rPr>
            <w:rFonts w:ascii="Times New Roman" w:hAnsi="Times New Roman"/>
          </w:rPr>
          <w:t xml:space="preserve"> PR, RT1 and RT2</w:t>
        </w:r>
      </w:ins>
      <w:r>
        <w:rPr>
          <w:rFonts w:ascii="Times New Roman" w:hAnsi="Times New Roman"/>
        </w:rPr>
        <w:t xml:space="preserve"> fragment, now called amplicon sequences, in FASTQ format.</w:t>
      </w:r>
    </w:p>
    <w:p w:rsidR="001036CB" w:rsidRDefault="001036CB" w:rsidP="001036CB">
      <w:pPr>
        <w:pStyle w:val="ListParagraph"/>
        <w:spacing w:line="480" w:lineRule="auto"/>
        <w:ind w:left="0"/>
        <w:jc w:val="both"/>
        <w:rPr>
          <w:rFonts w:ascii="Times New Roman" w:hAnsi="Times New Roman"/>
        </w:rPr>
      </w:pPr>
    </w:p>
    <w:p w:rsidR="001036CB" w:rsidRPr="005415ED" w:rsidRDefault="001036CB" w:rsidP="001036CB">
      <w:pPr>
        <w:pStyle w:val="Heading3"/>
        <w:spacing w:line="480" w:lineRule="auto"/>
      </w:pPr>
      <w:r>
        <w:t>4.2.</w:t>
      </w:r>
      <w:ins w:id="945" w:author="Ram Shrestha" w:date="2013-11-21T09:27:00Z">
        <w:r w:rsidR="00CE2215">
          <w:t>7</w:t>
        </w:r>
      </w:ins>
      <w:del w:id="946" w:author="Ram Shrestha" w:date="2013-11-21T09:27:00Z">
        <w:r w:rsidDel="00CE2215">
          <w:delText>5</w:delText>
        </w:r>
      </w:del>
      <w:r>
        <w:t>.</w:t>
      </w:r>
      <w:ins w:id="947" w:author="Ram Shrestha" w:date="2013-11-21T09:27:00Z">
        <w:r w:rsidR="00CE2215">
          <w:t>1</w:t>
        </w:r>
      </w:ins>
      <w:del w:id="948" w:author="Ram Shrestha" w:date="2013-11-21T09:27:00Z">
        <w:r w:rsidDel="00CE2215">
          <w:delText>2</w:delText>
        </w:r>
      </w:del>
      <w:ins w:id="949" w:author="Ram Shrestha" w:date="2013-11-14T23:00:00Z">
        <w:r w:rsidR="0067259F">
          <w:t xml:space="preserve"> </w:t>
        </w:r>
      </w:ins>
      <w:r w:rsidRPr="005415ED">
        <w:t>Generation of different known prevalence of DRM data</w:t>
      </w:r>
    </w:p>
    <w:p w:rsidR="001036CB" w:rsidRDefault="001036CB" w:rsidP="001036CB">
      <w:pPr>
        <w:pStyle w:val="ListParagraph"/>
        <w:spacing w:line="480" w:lineRule="auto"/>
        <w:ind w:left="0"/>
        <w:jc w:val="both"/>
        <w:rPr>
          <w:rFonts w:ascii="Times New Roman" w:hAnsi="Times New Roman"/>
        </w:rPr>
      </w:pPr>
      <w:r>
        <w:rPr>
          <w:rFonts w:ascii="Times New Roman" w:hAnsi="Times New Roman"/>
        </w:rPr>
        <w:t xml:space="preserve">For each </w:t>
      </w:r>
      <w:del w:id="950" w:author="Ram Shrestha" w:date="2013-11-13T20:35:00Z">
        <w:r w:rsidDel="007611D3">
          <w:rPr>
            <w:rFonts w:ascii="Times New Roman" w:hAnsi="Times New Roman"/>
          </w:rPr>
          <w:delText xml:space="preserve">for each </w:delText>
        </w:r>
      </w:del>
      <w:r>
        <w:rPr>
          <w:rFonts w:ascii="Times New Roman" w:hAnsi="Times New Roman"/>
        </w:rPr>
        <w:t xml:space="preserve">amplicon from each patient the simulated sensitive and resistant sequences were randomly sampled to generate HTS datasets containing 10,000 </w:t>
      </w:r>
      <w:proofErr w:type="gramStart"/>
      <w:r>
        <w:rPr>
          <w:rFonts w:ascii="Times New Roman" w:hAnsi="Times New Roman"/>
        </w:rPr>
        <w:t>sequence</w:t>
      </w:r>
      <w:proofErr w:type="gramEnd"/>
      <w:r>
        <w:rPr>
          <w:rFonts w:ascii="Times New Roman" w:hAnsi="Times New Roman"/>
        </w:rPr>
        <w:t xml:space="preserve"> reads with a known mix of resistant and sensitive sequences.  Seven datasets were generated for </w:t>
      </w:r>
      <w:ins w:id="951" w:author="Ram Shrestha" w:date="2013-11-21T09:24:00Z">
        <w:r w:rsidR="00C774ED">
          <w:rPr>
            <w:rFonts w:ascii="Times New Roman" w:hAnsi="Times New Roman"/>
          </w:rPr>
          <w:t xml:space="preserve">each </w:t>
        </w:r>
      </w:ins>
      <w:ins w:id="952" w:author="Ram Shrestha" w:date="2013-11-21T09:25:00Z">
        <w:r w:rsidR="00CE2215">
          <w:rPr>
            <w:rFonts w:ascii="Times New Roman" w:hAnsi="Times New Roman"/>
          </w:rPr>
          <w:t xml:space="preserve">amplicon </w:t>
        </w:r>
      </w:ins>
      <w:r>
        <w:rPr>
          <w:rFonts w:ascii="Times New Roman" w:hAnsi="Times New Roman"/>
        </w:rPr>
        <w:t>each patient representing 0.1%, 1%, 5%, 10%, 15%, 20% and 50% prevalence of resistant sequences in the dataset (</w:t>
      </w:r>
      <w:r>
        <w:rPr>
          <w:rFonts w:ascii="Times New Roman" w:hAnsi="Times New Roman"/>
          <w:b/>
        </w:rPr>
        <w:t>Table 4.3</w:t>
      </w:r>
      <w:r>
        <w:rPr>
          <w:rFonts w:ascii="Times New Roman" w:hAnsi="Times New Roman"/>
        </w:rPr>
        <w:t xml:space="preserve">).  The final simulated dataset comprised of 105 </w:t>
      </w:r>
      <w:proofErr w:type="spellStart"/>
      <w:r>
        <w:rPr>
          <w:rFonts w:ascii="Times New Roman" w:hAnsi="Times New Roman"/>
        </w:rPr>
        <w:t>fastq</w:t>
      </w:r>
      <w:proofErr w:type="spellEnd"/>
      <w:r>
        <w:rPr>
          <w:rFonts w:ascii="Times New Roman" w:hAnsi="Times New Roman"/>
        </w:rPr>
        <w:t xml:space="preserve"> files corresponding to 7 prevalence levels x 3 amplicon x 5 patients.  Each of these </w:t>
      </w:r>
      <w:proofErr w:type="spellStart"/>
      <w:r>
        <w:rPr>
          <w:rFonts w:ascii="Times New Roman" w:hAnsi="Times New Roman"/>
        </w:rPr>
        <w:t>fastq</w:t>
      </w:r>
      <w:proofErr w:type="spellEnd"/>
      <w:r>
        <w:rPr>
          <w:rFonts w:ascii="Times New Roman" w:hAnsi="Times New Roman"/>
        </w:rPr>
        <w:t xml:space="preserve"> files was submitted to Seq2Res and the observed results compared with the expected results.</w:t>
      </w:r>
    </w:p>
    <w:p w:rsidR="001036CB" w:rsidRDefault="001036CB" w:rsidP="001036CB">
      <w:pPr>
        <w:pStyle w:val="ListParagraph"/>
        <w:numPr>
          <w:ins w:id="953" w:author="Ram Shrestha" w:date="2013-11-14T23:00:00Z"/>
        </w:numPr>
        <w:spacing w:line="480" w:lineRule="auto"/>
        <w:ind w:left="0"/>
        <w:jc w:val="both"/>
        <w:rPr>
          <w:ins w:id="954" w:author="Ram Shrestha" w:date="2013-11-14T23:00:00Z"/>
          <w:rFonts w:ascii="Times New Roman" w:hAnsi="Times New Roman"/>
        </w:rPr>
      </w:pPr>
    </w:p>
    <w:p w:rsidR="00BF69CF" w:rsidDel="001A5FB2" w:rsidRDefault="00BF69CF" w:rsidP="001036CB">
      <w:pPr>
        <w:pStyle w:val="ListParagraph"/>
        <w:numPr>
          <w:ins w:id="955" w:author="Ram Shrestha" w:date="2013-11-14T23:05:00Z"/>
        </w:numPr>
        <w:spacing w:line="480" w:lineRule="auto"/>
        <w:ind w:left="0"/>
        <w:jc w:val="both"/>
        <w:rPr>
          <w:del w:id="956" w:author="Ram Shrestha" w:date="2013-11-14T23:55:00Z"/>
          <w:rFonts w:ascii="Times New Roman" w:hAnsi="Times New Roman"/>
        </w:rPr>
      </w:pPr>
    </w:p>
    <w:p w:rsidR="001036CB" w:rsidRPr="00292B9D" w:rsidRDefault="001036CB" w:rsidP="001036CB">
      <w:pPr>
        <w:pStyle w:val="Heading3"/>
        <w:spacing w:line="480" w:lineRule="auto"/>
      </w:pPr>
      <w:r>
        <w:t>4.2.</w:t>
      </w:r>
      <w:del w:id="957" w:author="Ram Shrestha" w:date="2013-11-15T17:19:00Z">
        <w:r w:rsidDel="00294CED">
          <w:delText>6</w:delText>
        </w:r>
      </w:del>
      <w:ins w:id="958" w:author="Ram Shrestha" w:date="2013-11-15T17:19:00Z">
        <w:r w:rsidR="00294CED">
          <w:t>8</w:t>
        </w:r>
      </w:ins>
      <w:r>
        <w:t xml:space="preserve"> </w:t>
      </w:r>
      <w:r w:rsidRPr="00292B9D">
        <w:t xml:space="preserve">Computational </w:t>
      </w:r>
      <w:del w:id="959" w:author="Ram Shrestha" w:date="2013-11-13T17:34:00Z">
        <w:r w:rsidRPr="00292B9D" w:rsidDel="00C01595">
          <w:delText>Infrastructures</w:delText>
        </w:r>
      </w:del>
      <w:ins w:id="960" w:author="Ram Shrestha" w:date="2013-11-13T17:34:00Z">
        <w:r>
          <w:t>Resources</w:t>
        </w:r>
      </w:ins>
    </w:p>
    <w:p w:rsidR="001036CB" w:rsidRDefault="001036CB" w:rsidP="001036CB">
      <w:pPr>
        <w:spacing w:line="480" w:lineRule="auto"/>
        <w:jc w:val="both"/>
        <w:rPr>
          <w:ins w:id="961" w:author="Ram Shrestha" w:date="2013-11-13T17:34:00Z"/>
          <w:rFonts w:ascii="Times New Roman" w:hAnsi="Times New Roman"/>
        </w:rPr>
      </w:pPr>
      <w:r>
        <w:rPr>
          <w:rFonts w:ascii="Times New Roman" w:hAnsi="Times New Roman"/>
        </w:rPr>
        <w:t>Seq2Res is currently housed at the South African National Bioinformatics Institute (SANBI). The computing infrastructure used to run Seq2Res consists of two Blade Servers (</w:t>
      </w:r>
      <w:proofErr w:type="spellStart"/>
      <w:r>
        <w:rPr>
          <w:rFonts w:ascii="Times New Roman" w:hAnsi="Times New Roman"/>
        </w:rPr>
        <w:t>PowerEdge</w:t>
      </w:r>
      <w:proofErr w:type="spellEnd"/>
      <w:r>
        <w:rPr>
          <w:rFonts w:ascii="Times New Roman" w:hAnsi="Times New Roman"/>
        </w:rPr>
        <w:t xml:space="preserve"> M610x) each comprising 12 core processors (Intel(R) Xeon(R) CPU X5675 </w:t>
      </w:r>
      <w:r w:rsidRPr="0046603B">
        <w:rPr>
          <w:rFonts w:ascii="Times New Roman" w:hAnsi="Times New Roman"/>
        </w:rPr>
        <w:t>@ 3.07GHz</w:t>
      </w:r>
      <w:r>
        <w:rPr>
          <w:rFonts w:ascii="Times New Roman" w:hAnsi="Times New Roman"/>
        </w:rPr>
        <w:t>), 32-gigabyte memory and a graphical processing unit (</w:t>
      </w:r>
      <w:proofErr w:type="spellStart"/>
      <w:r>
        <w:rPr>
          <w:rFonts w:ascii="Times New Roman" w:hAnsi="Times New Roman"/>
        </w:rPr>
        <w:t>GPUs</w:t>
      </w:r>
      <w:proofErr w:type="spellEnd"/>
      <w:r>
        <w:rPr>
          <w:rFonts w:ascii="Times New Roman" w:hAnsi="Times New Roman"/>
        </w:rPr>
        <w:t>) (</w:t>
      </w:r>
      <w:proofErr w:type="spellStart"/>
      <w:r>
        <w:t>NVIDIA®Tesla</w:t>
      </w:r>
      <w:proofErr w:type="spellEnd"/>
      <w:r>
        <w:t>™ M2090</w:t>
      </w:r>
      <w:r>
        <w:rPr>
          <w:rFonts w:ascii="Times New Roman" w:hAnsi="Times New Roman"/>
        </w:rPr>
        <w:t>).</w:t>
      </w:r>
    </w:p>
    <w:p w:rsidR="001036CB" w:rsidRDefault="001036CB" w:rsidP="001036CB">
      <w:pPr>
        <w:numPr>
          <w:ins w:id="962" w:author="Ram Shrestha" w:date="2013-11-13T17:34:00Z"/>
        </w:numPr>
        <w:spacing w:line="480" w:lineRule="auto"/>
        <w:jc w:val="both"/>
        <w:rPr>
          <w:ins w:id="963" w:author="Ram Shrestha" w:date="2013-11-13T17:34:00Z"/>
          <w:rFonts w:ascii="Times New Roman" w:hAnsi="Times New Roman"/>
        </w:rPr>
      </w:pPr>
    </w:p>
    <w:p w:rsidR="001036CB" w:rsidRDefault="001036CB" w:rsidP="001036CB">
      <w:pPr>
        <w:numPr>
          <w:ins w:id="964" w:author="Ram Shrestha" w:date="2013-11-13T17:34:00Z"/>
        </w:numPr>
        <w:spacing w:line="480" w:lineRule="auto"/>
        <w:jc w:val="both"/>
        <w:rPr>
          <w:rFonts w:ascii="Times New Roman" w:hAnsi="Times New Roman"/>
        </w:rPr>
      </w:pPr>
      <w:ins w:id="965" w:author="Ram Shrestha" w:date="2013-11-13T17:35:00Z">
        <w:r>
          <w:rPr>
            <w:rFonts w:ascii="Times New Roman" w:hAnsi="Times New Roman"/>
          </w:rPr>
          <w:t xml:space="preserve">An </w:t>
        </w:r>
        <w:proofErr w:type="gramStart"/>
        <w:r>
          <w:rPr>
            <w:rFonts w:ascii="Times New Roman" w:hAnsi="Times New Roman"/>
          </w:rPr>
          <w:t xml:space="preserve">application </w:t>
        </w:r>
      </w:ins>
      <w:ins w:id="966" w:author="Ram Shrestha" w:date="2013-11-13T17:37:00Z">
        <w:r>
          <w:rPr>
            <w:rFonts w:ascii="Times New Roman" w:hAnsi="Times New Roman"/>
          </w:rPr>
          <w:t>programming</w:t>
        </w:r>
      </w:ins>
      <w:proofErr w:type="gramEnd"/>
      <w:ins w:id="967" w:author="Ram Shrestha" w:date="2013-11-13T17:35:00Z">
        <w:r>
          <w:rPr>
            <w:rFonts w:ascii="Times New Roman" w:hAnsi="Times New Roman"/>
          </w:rPr>
          <w:t xml:space="preserve"> interface (API) has been developed to run </w:t>
        </w:r>
      </w:ins>
      <w:ins w:id="968" w:author="Ram Shrestha" w:date="2013-11-14T19:09:00Z">
        <w:r>
          <w:rPr>
            <w:rFonts w:ascii="Times New Roman" w:hAnsi="Times New Roman"/>
          </w:rPr>
          <w:t>Seq2Res over the internet</w:t>
        </w:r>
      </w:ins>
      <w:ins w:id="969" w:author="Ram Shrestha" w:date="2013-11-13T17:35:00Z">
        <w:r>
          <w:rPr>
            <w:rFonts w:ascii="Times New Roman" w:hAnsi="Times New Roman"/>
          </w:rPr>
          <w:t xml:space="preserve">. A web front end </w:t>
        </w:r>
      </w:ins>
      <w:ins w:id="970" w:author="Ram Shrestha" w:date="2013-11-13T17:37:00Z">
        <w:r>
          <w:rPr>
            <w:rFonts w:ascii="Times New Roman" w:hAnsi="Times New Roman"/>
          </w:rPr>
          <w:t xml:space="preserve">that uses the API </w:t>
        </w:r>
      </w:ins>
      <w:ins w:id="971" w:author="Ram Shrestha" w:date="2013-11-13T17:35:00Z">
        <w:r>
          <w:rPr>
            <w:rFonts w:ascii="Times New Roman" w:hAnsi="Times New Roman"/>
          </w:rPr>
          <w:t>has been developed for</w:t>
        </w:r>
      </w:ins>
      <w:ins w:id="972" w:author="Ram Shrestha" w:date="2013-11-13T17:37:00Z">
        <w:r>
          <w:rPr>
            <w:rFonts w:ascii="Times New Roman" w:hAnsi="Times New Roman"/>
          </w:rPr>
          <w:t xml:space="preserve"> biologists and </w:t>
        </w:r>
      </w:ins>
      <w:ins w:id="973" w:author="Ram Shrestha" w:date="2013-11-13T17:38:00Z">
        <w:r>
          <w:rPr>
            <w:rFonts w:ascii="Times New Roman" w:hAnsi="Times New Roman"/>
          </w:rPr>
          <w:t xml:space="preserve">clinicians to upload the </w:t>
        </w:r>
      </w:ins>
      <w:ins w:id="974" w:author="Ram Shrestha" w:date="2013-11-13T17:39:00Z">
        <w:r>
          <w:rPr>
            <w:rFonts w:ascii="Times New Roman" w:hAnsi="Times New Roman"/>
          </w:rPr>
          <w:t>HIV genotypic</w:t>
        </w:r>
      </w:ins>
      <w:ins w:id="975" w:author="Ram Shrestha" w:date="2013-11-13T17:38:00Z">
        <w:r>
          <w:rPr>
            <w:rFonts w:ascii="Times New Roman" w:hAnsi="Times New Roman"/>
          </w:rPr>
          <w:t xml:space="preserve"> data and other required files </w:t>
        </w:r>
      </w:ins>
      <w:ins w:id="976" w:author="Ram Shrestha" w:date="2013-11-14T10:15:00Z">
        <w:r>
          <w:rPr>
            <w:rFonts w:ascii="Times New Roman" w:hAnsi="Times New Roman"/>
          </w:rPr>
          <w:t xml:space="preserve">and parameters </w:t>
        </w:r>
      </w:ins>
      <w:ins w:id="977" w:author="Ram Shrestha" w:date="2013-11-13T17:37:00Z">
        <w:r>
          <w:rPr>
            <w:rFonts w:ascii="Times New Roman" w:hAnsi="Times New Roman"/>
          </w:rPr>
          <w:t xml:space="preserve">for </w:t>
        </w:r>
      </w:ins>
      <w:ins w:id="978" w:author="Ram Shrestha" w:date="2013-11-13T17:40:00Z">
        <w:r>
          <w:rPr>
            <w:rFonts w:ascii="Times New Roman" w:hAnsi="Times New Roman"/>
          </w:rPr>
          <w:t xml:space="preserve">the viral </w:t>
        </w:r>
      </w:ins>
      <w:ins w:id="979" w:author="Ram Shrestha" w:date="2013-11-13T17:37:00Z">
        <w:r>
          <w:rPr>
            <w:rFonts w:ascii="Times New Roman" w:hAnsi="Times New Roman"/>
          </w:rPr>
          <w:t xml:space="preserve">drug </w:t>
        </w:r>
      </w:ins>
      <w:ins w:id="980" w:author="Ram Shrestha" w:date="2013-11-13T17:40:00Z">
        <w:r>
          <w:rPr>
            <w:rFonts w:ascii="Times New Roman" w:hAnsi="Times New Roman"/>
          </w:rPr>
          <w:t xml:space="preserve">resistance testing of associating patients. </w:t>
        </w:r>
      </w:ins>
      <w:ins w:id="981" w:author="Ram Shrestha" w:date="2013-11-13T17:41:00Z">
        <w:r>
          <w:rPr>
            <w:rFonts w:ascii="Times New Roman" w:hAnsi="Times New Roman"/>
          </w:rPr>
          <w:t xml:space="preserve">The API can also be executed </w:t>
        </w:r>
      </w:ins>
      <w:ins w:id="982" w:author="Ram Shrestha" w:date="2013-11-14T22:57:00Z">
        <w:r w:rsidR="0067259F">
          <w:rPr>
            <w:rFonts w:ascii="Times New Roman" w:hAnsi="Times New Roman"/>
          </w:rPr>
          <w:t>from command line executable scripts</w:t>
        </w:r>
      </w:ins>
      <w:ins w:id="983" w:author="Ram Shrestha" w:date="2013-11-13T17:41:00Z">
        <w:r w:rsidR="0067259F">
          <w:rPr>
            <w:rFonts w:ascii="Times New Roman" w:hAnsi="Times New Roman"/>
          </w:rPr>
          <w:t xml:space="preserve">. </w:t>
        </w:r>
        <w:proofErr w:type="gramStart"/>
        <w:r w:rsidR="0067259F">
          <w:rPr>
            <w:rFonts w:ascii="Times New Roman" w:hAnsi="Times New Roman"/>
          </w:rPr>
          <w:t>The API was</w:t>
        </w:r>
        <w:r>
          <w:rPr>
            <w:rFonts w:ascii="Times New Roman" w:hAnsi="Times New Roman"/>
          </w:rPr>
          <w:t xml:space="preserve"> developed by Baruch </w:t>
        </w:r>
        <w:proofErr w:type="spellStart"/>
        <w:r>
          <w:rPr>
            <w:rFonts w:ascii="Times New Roman" w:hAnsi="Times New Roman"/>
          </w:rPr>
          <w:t>Lubinsky</w:t>
        </w:r>
        <w:proofErr w:type="spellEnd"/>
        <w:proofErr w:type="gramEnd"/>
        <w:r>
          <w:rPr>
            <w:rFonts w:ascii="Times New Roman" w:hAnsi="Times New Roman"/>
          </w:rPr>
          <w:t>.</w:t>
        </w:r>
      </w:ins>
    </w:p>
    <w:p w:rsidR="001036CB" w:rsidRDefault="001036CB" w:rsidP="001036CB">
      <w:pPr>
        <w:pStyle w:val="Heading3"/>
        <w:spacing w:line="480" w:lineRule="auto"/>
      </w:pPr>
    </w:p>
    <w:p w:rsidR="00E567E2" w:rsidRDefault="00E567E2">
      <w:pPr>
        <w:pStyle w:val="Heading3"/>
        <w:spacing w:line="480" w:lineRule="auto"/>
        <w:rPr>
          <w:del w:id="984" w:author="Ram Shrestha" w:date="2013-11-13T20:03:00Z"/>
        </w:rPr>
      </w:pPr>
    </w:p>
    <w:p w:rsidR="001036CB" w:rsidRDefault="001036CB" w:rsidP="00A422EF">
      <w:pPr>
        <w:pStyle w:val="Heading3"/>
        <w:spacing w:line="480" w:lineRule="auto"/>
      </w:pPr>
      <w:r>
        <w:t>4.3 Results</w:t>
      </w:r>
    </w:p>
    <w:p w:rsidR="00000000" w:rsidRDefault="00913437">
      <w:pPr>
        <w:pStyle w:val="Heading3"/>
        <w:rPr>
          <w:del w:id="985" w:author="Ram Shrestha" w:date="2013-11-15T14:44:00Z"/>
        </w:rPr>
        <w:pPrChange w:id="986" w:author="Ram Shrestha" w:date="2013-11-21T09:27:00Z">
          <w:pPr/>
        </w:pPrChange>
      </w:pPr>
    </w:p>
    <w:p w:rsidR="00C958B9" w:rsidRDefault="00172520" w:rsidP="00CE2215">
      <w:pPr>
        <w:pStyle w:val="Heading3"/>
        <w:rPr>
          <w:ins w:id="987" w:author="Ram Shrestha" w:date="2013-11-21T09:27:00Z"/>
        </w:rPr>
      </w:pPr>
      <w:ins w:id="988" w:author="Ram Shrestha" w:date="2013-11-15T14:42:00Z">
        <w:r>
          <w:t xml:space="preserve">4.3.1 Seq2Res </w:t>
        </w:r>
      </w:ins>
      <w:ins w:id="989" w:author="Ram Shrestha" w:date="2013-11-15T14:43:00Z">
        <w:r>
          <w:t xml:space="preserve">speed of </w:t>
        </w:r>
      </w:ins>
      <w:ins w:id="990" w:author="Ram Shrestha" w:date="2013-11-15T14:42:00Z">
        <w:r>
          <w:t>execution</w:t>
        </w:r>
      </w:ins>
    </w:p>
    <w:p w:rsidR="00CE2215" w:rsidRPr="00CE2215" w:rsidRDefault="00CE2215" w:rsidP="00CE2215">
      <w:pPr>
        <w:numPr>
          <w:ins w:id="991" w:author="Ram Shrestha" w:date="2013-11-21T09:27:00Z"/>
        </w:numPr>
        <w:rPr>
          <w:ins w:id="992" w:author="Ram Shrestha" w:date="2013-11-15T14:44:00Z"/>
        </w:rPr>
      </w:pPr>
    </w:p>
    <w:p w:rsidR="00000000" w:rsidRDefault="00A422EF">
      <w:pPr>
        <w:numPr>
          <w:ins w:id="993" w:author="Ram Shrestha" w:date="2013-11-15T14:44:00Z"/>
        </w:numPr>
        <w:spacing w:line="480" w:lineRule="auto"/>
        <w:jc w:val="both"/>
        <w:rPr>
          <w:ins w:id="994" w:author="Ram Shrestha" w:date="2013-11-15T15:32:00Z"/>
        </w:rPr>
        <w:pPrChange w:id="995" w:author="Ram Shrestha" w:date="2013-11-15T16:08:00Z">
          <w:pPr>
            <w:spacing w:line="480" w:lineRule="auto"/>
          </w:pPr>
        </w:pPrChange>
      </w:pPr>
      <w:ins w:id="996" w:author="Ram Shrestha" w:date="2013-11-15T14:52:00Z">
        <w:r>
          <w:t>The speed of</w:t>
        </w:r>
      </w:ins>
      <w:ins w:id="997" w:author="Ram Shrestha" w:date="2013-11-15T15:27:00Z">
        <w:r w:rsidR="008F294F">
          <w:t xml:space="preserve"> Seq2Res </w:t>
        </w:r>
      </w:ins>
      <w:ins w:id="998" w:author="Ram Shrestha" w:date="2013-11-15T14:52:00Z">
        <w:r>
          <w:t xml:space="preserve">execution </w:t>
        </w:r>
      </w:ins>
      <w:ins w:id="999" w:author="Ram Shrestha" w:date="2013-11-15T15:20:00Z">
        <w:r w:rsidR="0031347A">
          <w:t xml:space="preserve">depends on </w:t>
        </w:r>
      </w:ins>
      <w:ins w:id="1000" w:author="Ram Shrestha" w:date="2013-11-15T15:21:00Z">
        <w:r w:rsidR="0031347A">
          <w:t xml:space="preserve">these factors: the speed of the </w:t>
        </w:r>
      </w:ins>
      <w:ins w:id="1001" w:author="Ram Shrestha" w:date="2013-11-15T15:22:00Z">
        <w:r w:rsidR="0031347A">
          <w:t>Internet</w:t>
        </w:r>
      </w:ins>
      <w:ins w:id="1002" w:author="Ram Shrestha" w:date="2013-11-15T15:21:00Z">
        <w:r w:rsidR="0031347A">
          <w:t xml:space="preserve"> in SANBI</w:t>
        </w:r>
      </w:ins>
      <w:ins w:id="1003" w:author="Ram Shrestha" w:date="2013-11-15T15:33:00Z">
        <w:r w:rsidR="008F294F">
          <w:t xml:space="preserve"> to download the uploaded files</w:t>
        </w:r>
      </w:ins>
      <w:ins w:id="1004" w:author="Ram Shrestha" w:date="2013-11-15T15:21:00Z">
        <w:r w:rsidR="0031347A">
          <w:t xml:space="preserve">, the number of </w:t>
        </w:r>
      </w:ins>
      <w:ins w:id="1005" w:author="Ram Shrestha" w:date="2013-11-15T15:22:00Z">
        <w:r w:rsidR="0031347A">
          <w:t xml:space="preserve">raw </w:t>
        </w:r>
      </w:ins>
      <w:ins w:id="1006" w:author="Ram Shrestha" w:date="2013-11-15T15:21:00Z">
        <w:r w:rsidR="0031347A">
          <w:t xml:space="preserve">sequence reads in the uploaded </w:t>
        </w:r>
      </w:ins>
      <w:ins w:id="1007" w:author="Ram Shrestha" w:date="2013-11-15T15:22:00Z">
        <w:r w:rsidR="0031347A">
          <w:t xml:space="preserve">input file, </w:t>
        </w:r>
      </w:ins>
      <w:ins w:id="1008" w:author="Ram Shrestha" w:date="2013-11-15T15:40:00Z">
        <w:r w:rsidR="000B4B6C">
          <w:t xml:space="preserve">the number of amplicons sequenced in the input file, </w:t>
        </w:r>
      </w:ins>
      <w:ins w:id="1009" w:author="Ram Shrestha" w:date="2013-11-15T15:22:00Z">
        <w:r w:rsidR="0031347A">
          <w:t xml:space="preserve">the number of samples in the input file and the traffic of jobs in the </w:t>
        </w:r>
      </w:ins>
      <w:ins w:id="1010" w:author="Ram Shrestha" w:date="2013-11-15T15:25:00Z">
        <w:r w:rsidR="0031347A">
          <w:t>blade servers</w:t>
        </w:r>
        <w:r w:rsidR="008F294F">
          <w:t xml:space="preserve"> in SANBI.</w:t>
        </w:r>
      </w:ins>
      <w:ins w:id="1011" w:author="Ram Shrestha" w:date="2013-11-15T15:26:00Z">
        <w:r w:rsidR="008F294F">
          <w:t xml:space="preserve"> Therefore, it is dif</w:t>
        </w:r>
        <w:r w:rsidR="000807C1">
          <w:t>ficult to benchmark Seq2Res speed</w:t>
        </w:r>
      </w:ins>
      <w:ins w:id="1012" w:author="Ram Shrestha" w:date="2013-11-21T09:42:00Z">
        <w:r w:rsidR="000807C1">
          <w:t xml:space="preserve"> of execution</w:t>
        </w:r>
      </w:ins>
      <w:ins w:id="1013" w:author="Ram Shrestha" w:date="2013-11-15T15:26:00Z">
        <w:r w:rsidR="008F294F">
          <w:t>.</w:t>
        </w:r>
      </w:ins>
    </w:p>
    <w:p w:rsidR="00000000" w:rsidRDefault="00913437">
      <w:pPr>
        <w:numPr>
          <w:ins w:id="1014" w:author="Ram Shrestha" w:date="2013-11-15T15:32:00Z"/>
        </w:numPr>
        <w:spacing w:line="480" w:lineRule="auto"/>
        <w:jc w:val="both"/>
        <w:rPr>
          <w:ins w:id="1015" w:author="Ram Shrestha" w:date="2013-11-15T15:32:00Z"/>
        </w:rPr>
        <w:pPrChange w:id="1016" w:author="Ram Shrestha" w:date="2013-11-15T16:08:00Z">
          <w:pPr>
            <w:spacing w:line="480" w:lineRule="auto"/>
          </w:pPr>
        </w:pPrChange>
      </w:pPr>
    </w:p>
    <w:p w:rsidR="00000000" w:rsidRDefault="000807C1">
      <w:pPr>
        <w:numPr>
          <w:ins w:id="1017" w:author="Ram Shrestha" w:date="2013-11-21T09:48:00Z"/>
        </w:numPr>
        <w:spacing w:line="480" w:lineRule="auto"/>
        <w:jc w:val="both"/>
        <w:rPr>
          <w:ins w:id="1018" w:author="Ram Shrestha" w:date="2013-11-15T15:25:00Z"/>
        </w:rPr>
        <w:pPrChange w:id="1019" w:author="Ram Shrestha" w:date="2013-11-21T09:52:00Z">
          <w:pPr>
            <w:spacing w:line="480" w:lineRule="auto"/>
          </w:pPr>
        </w:pPrChange>
      </w:pPr>
      <w:ins w:id="1020" w:author="Ram Shrestha" w:date="2013-11-15T17:20:00Z">
        <w:r>
          <w:t xml:space="preserve">Nonetheless, we tested Seq2Res </w:t>
        </w:r>
      </w:ins>
      <w:ins w:id="1021" w:author="Ram Shrestha" w:date="2013-11-15T15:34:00Z">
        <w:r w:rsidR="008F294F">
          <w:t xml:space="preserve">at the current Internet speed in SANBI </w:t>
        </w:r>
      </w:ins>
      <w:ins w:id="1022" w:author="Ram Shrestha" w:date="2013-11-15T17:19:00Z">
        <w:r w:rsidR="00294CED">
          <w:t xml:space="preserve">(2 megabytes/second) </w:t>
        </w:r>
      </w:ins>
      <w:ins w:id="1023" w:author="Ram Shrestha" w:date="2013-11-15T15:34:00Z">
        <w:r w:rsidR="008F294F">
          <w:t xml:space="preserve">and no </w:t>
        </w:r>
      </w:ins>
      <w:ins w:id="1024" w:author="Ram Shrestha" w:date="2013-11-15T15:36:00Z">
        <w:r w:rsidR="008F294F">
          <w:t xml:space="preserve">job </w:t>
        </w:r>
      </w:ins>
      <w:ins w:id="1025" w:author="Ram Shrestha" w:date="2013-11-15T15:34:00Z">
        <w:r w:rsidR="008F294F">
          <w:t>traffic</w:t>
        </w:r>
      </w:ins>
      <w:ins w:id="1026" w:author="Ram Shrestha" w:date="2013-11-15T15:36:00Z">
        <w:r w:rsidR="008F294F">
          <w:t xml:space="preserve"> in the servers, </w:t>
        </w:r>
      </w:ins>
      <w:ins w:id="1027" w:author="Ram Shrestha" w:date="2013-11-15T17:21:00Z">
        <w:r w:rsidR="00294CED">
          <w:t>using</w:t>
        </w:r>
      </w:ins>
      <w:ins w:id="1028" w:author="Ram Shrestha" w:date="2013-11-15T15:36:00Z">
        <w:r w:rsidR="000B4B6C">
          <w:t xml:space="preserve"> 119 simulated files, </w:t>
        </w:r>
      </w:ins>
      <w:ins w:id="1029" w:author="Ram Shrestha" w:date="2013-11-15T15:37:00Z">
        <w:r w:rsidR="000B4B6C">
          <w:t xml:space="preserve">each containing </w:t>
        </w:r>
      </w:ins>
      <w:ins w:id="1030" w:author="Ram Shrestha" w:date="2013-11-15T15:38:00Z">
        <w:r w:rsidR="000B4B6C">
          <w:t xml:space="preserve">one sample, one amplicon and </w:t>
        </w:r>
      </w:ins>
      <w:ins w:id="1031" w:author="Ram Shrestha" w:date="2013-11-15T15:37:00Z">
        <w:r w:rsidR="000B4B6C">
          <w:t>10,000 sequence reads</w:t>
        </w:r>
      </w:ins>
      <w:ins w:id="1032" w:author="Ram Shrestha" w:date="2013-11-15T15:38:00Z">
        <w:r w:rsidR="000B4B6C">
          <w:t xml:space="preserve"> at time interval of two minutes</w:t>
        </w:r>
      </w:ins>
      <w:ins w:id="1033" w:author="Ram Shrestha" w:date="2013-11-21T19:02:00Z">
        <w:r w:rsidR="00FF20B6">
          <w:t xml:space="preserve"> between the two files submission</w:t>
        </w:r>
      </w:ins>
      <w:ins w:id="1034" w:author="Ram Shrestha" w:date="2013-11-15T15:38:00Z">
        <w:r w:rsidR="000B4B6C">
          <w:t xml:space="preserve"> using </w:t>
        </w:r>
      </w:ins>
      <w:ins w:id="1035" w:author="Ram Shrestha" w:date="2013-11-15T15:39:00Z">
        <w:r w:rsidR="000B4B6C">
          <w:t xml:space="preserve">API in </w:t>
        </w:r>
      </w:ins>
      <w:ins w:id="1036" w:author="Ram Shrestha" w:date="2013-11-15T15:38:00Z">
        <w:r w:rsidR="000B4B6C">
          <w:t xml:space="preserve">command line </w:t>
        </w:r>
      </w:ins>
      <w:ins w:id="1037" w:author="Ram Shrestha" w:date="2013-11-15T15:39:00Z">
        <w:r w:rsidR="000B4B6C">
          <w:t>script.</w:t>
        </w:r>
      </w:ins>
      <w:ins w:id="1038" w:author="Ram Shrestha" w:date="2013-11-15T15:44:00Z">
        <w:r w:rsidR="000B4B6C">
          <w:t xml:space="preserve"> </w:t>
        </w:r>
      </w:ins>
      <w:ins w:id="1039" w:author="Ram Shrestha" w:date="2013-11-15T15:46:00Z">
        <w:r w:rsidR="000B4B6C">
          <w:t xml:space="preserve">An email of job completion was obtained for each job. </w:t>
        </w:r>
      </w:ins>
      <w:ins w:id="1040" w:author="Ram Shrestha" w:date="2013-11-15T15:44:00Z">
        <w:r w:rsidR="000B4B6C">
          <w:t xml:space="preserve">The start time </w:t>
        </w:r>
      </w:ins>
      <w:ins w:id="1041" w:author="Ram Shrestha" w:date="2013-11-15T15:45:00Z">
        <w:r w:rsidR="000B4B6C">
          <w:t>was</w:t>
        </w:r>
      </w:ins>
      <w:ins w:id="1042" w:author="Ram Shrestha" w:date="2013-11-15T15:44:00Z">
        <w:r w:rsidR="000B4B6C">
          <w:t xml:space="preserve"> noted as the time of job submission and the time of job completion </w:t>
        </w:r>
      </w:ins>
      <w:ins w:id="1043" w:author="Ram Shrestha" w:date="2013-11-15T15:45:00Z">
        <w:r w:rsidR="000B4B6C">
          <w:t>was</w:t>
        </w:r>
      </w:ins>
      <w:ins w:id="1044" w:author="Ram Shrestha" w:date="2013-11-15T15:44:00Z">
        <w:r w:rsidR="000B4B6C">
          <w:t xml:space="preserve"> noted as the time </w:t>
        </w:r>
      </w:ins>
      <w:ins w:id="1045" w:author="Ram Shrestha" w:date="2013-11-15T15:46:00Z">
        <w:r w:rsidR="000B4B6C">
          <w:t xml:space="preserve">recorded in </w:t>
        </w:r>
      </w:ins>
      <w:ins w:id="1046" w:author="Ram Shrestha" w:date="2013-11-15T15:47:00Z">
        <w:r w:rsidR="000B4B6C">
          <w:t>the email of each job.</w:t>
        </w:r>
        <w:r w:rsidR="006178DE">
          <w:t xml:space="preserve"> </w:t>
        </w:r>
      </w:ins>
      <w:ins w:id="1047" w:author="Ram Shrestha" w:date="2013-11-15T15:43:00Z">
        <w:r w:rsidR="000B4B6C">
          <w:t xml:space="preserve">We observed that the average time of each job execution </w:t>
        </w:r>
      </w:ins>
      <w:ins w:id="1048" w:author="Ram Shrestha" w:date="2013-11-15T15:47:00Z">
        <w:r w:rsidR="006178DE">
          <w:t>was three minutes.</w:t>
        </w:r>
      </w:ins>
      <w:ins w:id="1049" w:author="Ram Shrestha" w:date="2013-11-15T16:03:00Z">
        <w:r w:rsidR="00107343">
          <w:t xml:space="preserve"> However, the execution time increases with increase in samples and amplicons</w:t>
        </w:r>
      </w:ins>
      <w:ins w:id="1050" w:author="Ram Shrestha" w:date="2013-11-21T09:43:00Z">
        <w:r>
          <w:t xml:space="preserve"> in the input raw sequence file</w:t>
        </w:r>
      </w:ins>
      <w:ins w:id="1051" w:author="Ram Shrestha" w:date="2013-11-15T16:03:00Z">
        <w:r w:rsidR="00107343">
          <w:t xml:space="preserve">. </w:t>
        </w:r>
      </w:ins>
      <w:ins w:id="1052" w:author="Ram Shrestha" w:date="2013-11-21T09:46:00Z">
        <w:r>
          <w:t xml:space="preserve">We also </w:t>
        </w:r>
        <w:r w:rsidR="005C302A">
          <w:t>executed Seq2Res locally in the SANBI computational infrastructure</w:t>
        </w:r>
      </w:ins>
      <w:ins w:id="1053" w:author="Ram Shrestha" w:date="2013-11-21T09:47:00Z">
        <w:r w:rsidR="005C302A">
          <w:t xml:space="preserve"> on Roche/454 Junior and FLX plates</w:t>
        </w:r>
      </w:ins>
      <w:ins w:id="1054" w:author="Ram Shrestha" w:date="2013-11-21T09:46:00Z">
        <w:r w:rsidR="005C302A">
          <w:t xml:space="preserve">, </w:t>
        </w:r>
      </w:ins>
      <w:ins w:id="1055" w:author="Ram Shrestha" w:date="2013-11-21T09:47:00Z">
        <w:r w:rsidR="005C302A">
          <w:t>bypassing</w:t>
        </w:r>
      </w:ins>
      <w:ins w:id="1056" w:author="Ram Shrestha" w:date="2013-11-21T09:46:00Z">
        <w:r w:rsidR="005C302A">
          <w:t xml:space="preserve"> </w:t>
        </w:r>
      </w:ins>
      <w:ins w:id="1057" w:author="Ram Shrestha" w:date="2013-11-21T09:47:00Z">
        <w:r w:rsidR="005C302A">
          <w:t xml:space="preserve">the </w:t>
        </w:r>
      </w:ins>
      <w:proofErr w:type="gramStart"/>
      <w:ins w:id="1058" w:author="Ram Shrestha" w:date="2013-11-15T16:09:00Z">
        <w:r w:rsidR="00752849">
          <w:t>internet</w:t>
        </w:r>
        <w:proofErr w:type="gramEnd"/>
        <w:r w:rsidR="00752849">
          <w:t xml:space="preserve"> connection speed</w:t>
        </w:r>
        <w:r w:rsidR="005C302A">
          <w:t xml:space="preserve">, </w:t>
        </w:r>
      </w:ins>
      <w:ins w:id="1059" w:author="Ram Shrestha" w:date="2013-11-21T09:48:00Z">
        <w:r w:rsidR="005C302A">
          <w:t>The raw sequence files from Junior plate</w:t>
        </w:r>
      </w:ins>
      <w:ins w:id="1060" w:author="Ram Shrestha" w:date="2013-11-21T09:49:00Z">
        <w:r w:rsidR="005C302A">
          <w:t>s</w:t>
        </w:r>
      </w:ins>
      <w:ins w:id="1061" w:author="Ram Shrestha" w:date="2013-11-21T09:48:00Z">
        <w:r w:rsidR="005C302A">
          <w:t xml:space="preserve"> had 48 samples, with each sample containing three amplicons. </w:t>
        </w:r>
      </w:ins>
      <w:ins w:id="1062" w:author="Ram Shrestha" w:date="2013-11-21T09:50:00Z">
        <w:r w:rsidR="005C302A">
          <w:t xml:space="preserve">FLX </w:t>
        </w:r>
      </w:ins>
      <w:ins w:id="1063" w:author="Ram Shrestha" w:date="2013-11-21T19:04:00Z">
        <w:r w:rsidR="00FF20B6">
          <w:t xml:space="preserve">plate </w:t>
        </w:r>
      </w:ins>
      <w:ins w:id="1064" w:author="Ram Shrestha" w:date="2013-11-21T09:50:00Z">
        <w:r w:rsidR="005C302A">
          <w:t>has eight sections and a raw sequence file from each section had eight samples, with each samples containing three amplicons.</w:t>
        </w:r>
      </w:ins>
      <w:ins w:id="1065" w:author="Ram Shrestha" w:date="2013-11-21T09:52:00Z">
        <w:r w:rsidR="005C302A">
          <w:t xml:space="preserve"> T</w:t>
        </w:r>
      </w:ins>
      <w:ins w:id="1066" w:author="Ram Shrestha" w:date="2013-11-15T16:03:00Z">
        <w:r w:rsidR="00107343">
          <w:t>he execution time for a</w:t>
        </w:r>
      </w:ins>
      <w:ins w:id="1067" w:author="Ram Shrestha" w:date="2013-11-21T09:52:00Z">
        <w:r w:rsidR="005C302A">
          <w:t xml:space="preserve"> file from</w:t>
        </w:r>
      </w:ins>
      <w:ins w:id="1068" w:author="Ram Shrestha" w:date="2013-11-15T16:03:00Z">
        <w:r w:rsidR="00107343">
          <w:t xml:space="preserve"> Roche/454 Junior plate </w:t>
        </w:r>
      </w:ins>
      <w:ins w:id="1069" w:author="Ram Shrestha" w:date="2013-11-15T16:08:00Z">
        <w:r w:rsidR="00107343">
          <w:t>require</w:t>
        </w:r>
      </w:ins>
      <w:ins w:id="1070" w:author="Ram Shrestha" w:date="2013-11-21T09:52:00Z">
        <w:r w:rsidR="005C302A">
          <w:t>d</w:t>
        </w:r>
      </w:ins>
      <w:ins w:id="1071" w:author="Ram Shrestha" w:date="2013-11-15T16:08:00Z">
        <w:r w:rsidR="00107343">
          <w:t xml:space="preserve"> </w:t>
        </w:r>
      </w:ins>
      <w:ins w:id="1072" w:author="Ram Shrestha" w:date="2013-11-15T16:03:00Z">
        <w:r w:rsidR="00107343">
          <w:t xml:space="preserve">on average of 30 minutes and </w:t>
        </w:r>
      </w:ins>
      <w:ins w:id="1073" w:author="Ram Shrestha" w:date="2013-11-21T09:52:00Z">
        <w:r w:rsidR="005C302A">
          <w:t xml:space="preserve">a file from </w:t>
        </w:r>
      </w:ins>
      <w:ins w:id="1074" w:author="Ram Shrestha" w:date="2013-11-15T16:03:00Z">
        <w:r w:rsidR="00107343">
          <w:t>a</w:t>
        </w:r>
      </w:ins>
      <w:ins w:id="1075" w:author="Ram Shrestha" w:date="2013-11-15T16:06:00Z">
        <w:r w:rsidR="00107343">
          <w:t xml:space="preserve"> section of Roche/454 </w:t>
        </w:r>
      </w:ins>
      <w:ins w:id="1076" w:author="Ram Shrestha" w:date="2013-11-21T09:52:00Z">
        <w:r w:rsidR="005C302A">
          <w:t xml:space="preserve">FLX </w:t>
        </w:r>
      </w:ins>
      <w:ins w:id="1077" w:author="Ram Shrestha" w:date="2013-11-15T16:06:00Z">
        <w:r w:rsidR="00107343">
          <w:t>plate require</w:t>
        </w:r>
      </w:ins>
      <w:ins w:id="1078" w:author="Ram Shrestha" w:date="2013-11-21T09:52:00Z">
        <w:r w:rsidR="005C302A">
          <w:t>d</w:t>
        </w:r>
      </w:ins>
      <w:ins w:id="1079" w:author="Ram Shrestha" w:date="2013-11-15T16:06:00Z">
        <w:r w:rsidR="00107343">
          <w:t xml:space="preserve"> on average of 15 minutes.</w:t>
        </w:r>
      </w:ins>
    </w:p>
    <w:p w:rsidR="00172520" w:rsidRDefault="00172520" w:rsidP="00107343">
      <w:pPr>
        <w:numPr>
          <w:ins w:id="1080" w:author="Ram Shrestha" w:date="2013-11-16T17:57:00Z"/>
        </w:numPr>
        <w:spacing w:line="480" w:lineRule="auto"/>
        <w:jc w:val="both"/>
        <w:rPr>
          <w:ins w:id="1081" w:author="Ram Shrestha" w:date="2013-11-16T17:57:00Z"/>
        </w:rPr>
      </w:pPr>
    </w:p>
    <w:p w:rsidR="00F9571A" w:rsidRDefault="00F9571A" w:rsidP="00F9571A">
      <w:pPr>
        <w:pStyle w:val="Heading3"/>
        <w:numPr>
          <w:ins w:id="1082" w:author="Ram Shrestha" w:date="2013-11-16T17:57:00Z"/>
        </w:numPr>
        <w:spacing w:line="480" w:lineRule="auto"/>
        <w:rPr>
          <w:ins w:id="1083" w:author="Ram Shrestha" w:date="2013-11-16T17:57:00Z"/>
        </w:rPr>
      </w:pPr>
      <w:ins w:id="1084" w:author="Ram Shrestha" w:date="2013-11-16T17:57:00Z">
        <w:r>
          <w:t>4.3.2. Quality Trim analysis of simulated data</w:t>
        </w:r>
      </w:ins>
    </w:p>
    <w:p w:rsidR="00F9571A" w:rsidRPr="00CE2215" w:rsidRDefault="001B72DC" w:rsidP="00F9571A">
      <w:pPr>
        <w:numPr>
          <w:ins w:id="1085" w:author="Ram Shrestha" w:date="2013-11-16T17:57:00Z"/>
        </w:numPr>
        <w:spacing w:line="480" w:lineRule="auto"/>
        <w:jc w:val="both"/>
        <w:rPr>
          <w:ins w:id="1086" w:author="Ram Shrestha" w:date="2013-11-16T17:57:00Z"/>
          <w:rPrChange w:id="1087" w:author="Ram Shrestha" w:date="2013-11-21T09:31:00Z">
            <w:rPr>
              <w:ins w:id="1088" w:author="Ram Shrestha" w:date="2013-11-16T17:57:00Z"/>
              <w:b/>
            </w:rPr>
          </w:rPrChange>
        </w:rPr>
      </w:pPr>
      <w:ins w:id="1089" w:author="Ram Shrestha" w:date="2013-11-16T17:57:00Z">
        <w:r w:rsidRPr="001B72DC">
          <w:rPr>
            <w:rPrChange w:id="1090" w:author="Ram Shrestha" w:date="2013-11-21T09:31:00Z">
              <w:rPr>
                <w:b/>
                <w:sz w:val="18"/>
                <w:szCs w:val="18"/>
              </w:rPr>
            </w:rPrChange>
          </w:rPr>
          <w:t>Quality trimming report of the 105 simulated datasets showed that there was no any sequence discarded in any dataset as a result of poor quality. Because the same simulator ART using the same quality profile produced all the simulated datasets, we analyzed the quality of one of the 105 simulated datasets. The mean quality of the sequence reads in the dataset did not seem to change before trimming and after trimming. The read mean quality score was observed to be between 30 and 32 in both untrimmed and trimmed state (</w:t>
        </w:r>
        <w:r w:rsidR="00F9571A" w:rsidRPr="005C302A">
          <w:rPr>
            <w:b/>
          </w:rPr>
          <w:t>Figure 4.11</w:t>
        </w:r>
        <w:r w:rsidRPr="001B72DC">
          <w:rPr>
            <w:rPrChange w:id="1091" w:author="Ram Shrestha" w:date="2013-11-21T09:31:00Z">
              <w:rPr>
                <w:b/>
                <w:sz w:val="18"/>
                <w:szCs w:val="18"/>
              </w:rPr>
            </w:rPrChange>
          </w:rPr>
          <w:t>). The median of quality score at every 10</w:t>
        </w:r>
        <w:r w:rsidRPr="001B72DC">
          <w:rPr>
            <w:vertAlign w:val="superscript"/>
            <w:rPrChange w:id="1092" w:author="Ram Shrestha" w:date="2013-11-21T09:31:00Z">
              <w:rPr>
                <w:b/>
                <w:sz w:val="18"/>
                <w:szCs w:val="18"/>
                <w:vertAlign w:val="superscript"/>
              </w:rPr>
            </w:rPrChange>
          </w:rPr>
          <w:t>th</w:t>
        </w:r>
        <w:r w:rsidRPr="001B72DC">
          <w:rPr>
            <w:rPrChange w:id="1093" w:author="Ram Shrestha" w:date="2013-11-21T09:31:00Z">
              <w:rPr>
                <w:b/>
                <w:sz w:val="18"/>
                <w:szCs w:val="18"/>
              </w:rPr>
            </w:rPrChange>
          </w:rPr>
          <w:t xml:space="preserve"> base position from all sequence reads was observed to be above 30 across the sequence reads (</w:t>
        </w:r>
        <w:r w:rsidR="00F9571A" w:rsidRPr="005C302A">
          <w:rPr>
            <w:b/>
          </w:rPr>
          <w:t>Figure 4.12</w:t>
        </w:r>
        <w:r w:rsidRPr="001B72DC">
          <w:rPr>
            <w:rPrChange w:id="1094" w:author="Ram Shrestha" w:date="2013-11-21T09:31:00Z">
              <w:rPr>
                <w:b/>
                <w:sz w:val="18"/>
                <w:szCs w:val="18"/>
              </w:rPr>
            </w:rPrChange>
          </w:rPr>
          <w:t>). Similar quality score in sequence reads were observed in other 104 simulated datasets.</w:t>
        </w:r>
      </w:ins>
    </w:p>
    <w:p w:rsidR="00F9571A" w:rsidRDefault="00F9571A" w:rsidP="00107343">
      <w:pPr>
        <w:numPr>
          <w:ins w:id="1095" w:author="Ram Shrestha" w:date="2013-11-15T14:42:00Z"/>
        </w:numPr>
        <w:spacing w:line="480" w:lineRule="auto"/>
        <w:jc w:val="both"/>
      </w:pPr>
    </w:p>
    <w:p w:rsidR="001036CB" w:rsidRPr="00456791" w:rsidRDefault="001036CB" w:rsidP="00A422EF">
      <w:pPr>
        <w:pStyle w:val="Heading3"/>
        <w:spacing w:line="480" w:lineRule="auto"/>
      </w:pPr>
      <w:r>
        <w:t>4.3.</w:t>
      </w:r>
      <w:ins w:id="1096" w:author="Ram Shrestha" w:date="2013-11-21T10:07:00Z">
        <w:r w:rsidR="004A221A">
          <w:t>3</w:t>
        </w:r>
      </w:ins>
      <w:del w:id="1097" w:author="Ram Shrestha" w:date="2013-11-21T10:07:00Z">
        <w:r w:rsidDel="004A221A">
          <w:delText>1</w:delText>
        </w:r>
      </w:del>
      <w:r>
        <w:t xml:space="preserve"> </w:t>
      </w:r>
      <w:r w:rsidRPr="00456791">
        <w:t xml:space="preserve">Comparison of Mutation call and Resistance Level Call </w:t>
      </w:r>
      <w:del w:id="1098" w:author="Ram Shrestha" w:date="2013-11-13T19:05:00Z">
        <w:r w:rsidRPr="00456791" w:rsidDel="003744D2">
          <w:delText>for the Mutations from Web Sierra and Seq2Res</w:delText>
        </w:r>
      </w:del>
      <w:ins w:id="1099" w:author="Ram Shrestha" w:date="2013-11-13T19:05:00Z">
        <w:r>
          <w:t>in Sierra web service and Seq2Res</w:t>
        </w:r>
      </w:ins>
    </w:p>
    <w:p w:rsidR="001036CB" w:rsidDel="003744D2" w:rsidRDefault="001036CB" w:rsidP="001036CB">
      <w:pPr>
        <w:spacing w:line="480" w:lineRule="auto"/>
        <w:jc w:val="both"/>
        <w:rPr>
          <w:del w:id="1100" w:author="Ram Shrestha" w:date="2013-11-13T19:08:00Z"/>
        </w:rPr>
      </w:pPr>
      <w:ins w:id="1101" w:author="Ram Shrestha" w:date="2013-11-13T19:09:00Z">
        <w:r>
          <w:t xml:space="preserve">For every sequence in dataset A and dataset B, the DRMs reported by Sierra web service </w:t>
        </w:r>
      </w:ins>
      <w:ins w:id="1102" w:author="Ram Shrestha" w:date="2013-11-21T19:12:00Z">
        <w:r w:rsidR="001B72DC">
          <w:fldChar w:fldCharType="begin"/>
        </w:r>
        <w:r w:rsidR="00707E8E">
          <w:instrText xml:space="preserve"> ADDIN EN.CITE &lt;EndNote&gt;&lt;Cite&gt;&lt;Author&gt;Liu&lt;/Author&gt;&lt;Year&gt;2006&lt;/Year&gt;&lt;RecNum&gt;1271&lt;/RecNum&gt;&lt;record&gt;&lt;rec-number&gt;1271&lt;/rec-number&gt;&lt;foreign-keys&gt;&lt;key app="EN" db-id="fp25zzvrxrd9vke5zxqp9stbssprwstvdddz"&gt;1271&lt;/key&gt;&lt;/foreign-keys&gt;&lt;ref-type name="Journal Article"&gt;17&lt;/ref-type&gt;&lt;contributors&gt;&lt;authors&gt;&lt;author&gt;Liu, T. F.&lt;/author&gt;&lt;author&gt;Shafer, R. W.&lt;/author&gt;&lt;/authors&gt;&lt;/contributors&gt;&lt;auth-address&gt;Division of Infectious Diseases, Stanford University, Stanford, California 94301, USA.&lt;/auth-address&gt;&lt;titles&gt;&lt;title&gt;Web resources for HIV type 1 genotypic-resistance test interpretation&lt;/title&gt;&lt;secondary-title&gt;Clin Infect Dis&lt;/secondary-title&gt;&lt;/titles&gt;&lt;periodical&gt;&lt;full-title&gt;Clin Infect Dis&lt;/full-title&gt;&lt;/periodical&gt;&lt;pages&gt;1608-18&lt;/pages&gt;&lt;volume&gt;42&lt;/volume&gt;&lt;number&gt;11&lt;/number&gt;&lt;edition&gt;2006/05/03&lt;/edition&gt;&lt;keywords&gt;&lt;keyword&gt;Anti-HIV Agents/*pharmacology&lt;/keyword&gt;&lt;keyword&gt;Drug Resistance, Multiple, Viral/*genetics&lt;/keyword&gt;&lt;keyword&gt;Genotype&lt;/keyword&gt;&lt;keyword&gt;HIV Infections/*virology&lt;/keyword&gt;&lt;keyword&gt;HIV-1/*drug effects/genetics&lt;/keyword&gt;&lt;keyword&gt;Humans&lt;/keyword&gt;&lt;keyword&gt;*Internet&lt;/keyword&gt;&lt;/keywords&gt;&lt;dates&gt;&lt;year&gt;2006&lt;/year&gt;&lt;pub-dates&gt;&lt;date&gt;Jun 1&lt;/date&gt;&lt;/pub-dates&gt;&lt;/dates&gt;&lt;isbn&gt;1537-6591 (Electronic)&amp;#xD;1058-4838 (Linking)&lt;/isbn&gt;&lt;accession-num&gt;16652319&lt;/accession-num&gt;&lt;urls&gt;&lt;related-urls&gt;&lt;url&gt;http://www.ncbi.nlm.nih.gov/entrez/query.fcgi?cmd=Retrieve&amp;amp;db=PubMed&amp;amp;dopt=Citation&amp;amp;list_uids=16652319&lt;/url&gt;&lt;/related-urls&gt;&lt;/urls&gt;&lt;custom2&gt;2547473&lt;/custom2&gt;&lt;electronic-resource-num&gt;CID39160 [pii]&amp;#xD;10.1086/503914&lt;/electronic-resource-num&gt;&lt;language&gt;eng&lt;/language&gt;&lt;/record&gt;&lt;/Cite&gt;&lt;/EndNote&gt;</w:instrText>
        </w:r>
      </w:ins>
      <w:r w:rsidR="001B72DC">
        <w:fldChar w:fldCharType="separate"/>
      </w:r>
      <w:ins w:id="1103" w:author="Ram Shrestha" w:date="2013-11-21T19:12:00Z">
        <w:r w:rsidR="00707E8E">
          <w:rPr>
            <w:noProof/>
          </w:rPr>
          <w:t>(Liu and Shafer, 2006)</w:t>
        </w:r>
        <w:r w:rsidR="001B72DC">
          <w:fldChar w:fldCharType="end"/>
        </w:r>
      </w:ins>
      <w:ins w:id="1104" w:author="Ram Shrestha" w:date="2013-11-21T10:05:00Z">
        <w:r w:rsidR="004A221A">
          <w:t xml:space="preserve"> </w:t>
        </w:r>
      </w:ins>
      <w:ins w:id="1105" w:author="Ram Shrestha" w:date="2013-11-13T19:09:00Z">
        <w:r>
          <w:t xml:space="preserve">was </w:t>
        </w:r>
      </w:ins>
      <w:ins w:id="1106" w:author="Ram Shrestha" w:date="2013-11-13T19:22:00Z">
        <w:r>
          <w:t xml:space="preserve">checked </w:t>
        </w:r>
      </w:ins>
      <w:ins w:id="1107" w:author="Ram Shrestha" w:date="2013-11-13T19:14:00Z">
        <w:r>
          <w:t xml:space="preserve">if the DRMs reported </w:t>
        </w:r>
      </w:ins>
      <w:ins w:id="1108" w:author="Ram Shrestha" w:date="2013-11-13T19:11:00Z">
        <w:r>
          <w:t xml:space="preserve">for the </w:t>
        </w:r>
      </w:ins>
      <w:ins w:id="1109" w:author="Ram Shrestha" w:date="2013-11-13T19:12:00Z">
        <w:r>
          <w:t>same sequence by Seq2Res</w:t>
        </w:r>
      </w:ins>
      <w:ins w:id="1110" w:author="Ram Shrestha" w:date="2013-11-13T19:17:00Z">
        <w:r>
          <w:t xml:space="preserve"> mapping tool </w:t>
        </w:r>
      </w:ins>
      <w:ins w:id="1111" w:author="Ram Shrestha" w:date="2013-11-15T17:11:00Z">
        <w:r w:rsidR="00294CED">
          <w:t>–</w:t>
        </w:r>
      </w:ins>
      <w:ins w:id="1112" w:author="Ram Shrestha" w:date="2013-11-13T19:17:00Z">
        <w:r>
          <w:t xml:space="preserve"> RAMICS</w:t>
        </w:r>
      </w:ins>
      <w:ins w:id="1113" w:author="Ram Shrestha" w:date="2013-11-15T17:11:00Z">
        <w:r w:rsidR="00294CED">
          <w:t xml:space="preserve"> were </w:t>
        </w:r>
      </w:ins>
      <w:ins w:id="1114" w:author="Ram Shrestha" w:date="2013-11-15T17:12:00Z">
        <w:r w:rsidR="00294CED">
          <w:t>exactly</w:t>
        </w:r>
      </w:ins>
      <w:ins w:id="1115" w:author="Ram Shrestha" w:date="2013-11-15T17:11:00Z">
        <w:r w:rsidR="00294CED">
          <w:t xml:space="preserve"> </w:t>
        </w:r>
      </w:ins>
      <w:ins w:id="1116" w:author="Ram Shrestha" w:date="2013-11-15T17:12:00Z">
        <w:r w:rsidR="00294CED">
          <w:t>same</w:t>
        </w:r>
      </w:ins>
      <w:ins w:id="1117" w:author="Ram Shrestha" w:date="2013-11-13T19:12:00Z">
        <w:r>
          <w:t xml:space="preserve">. </w:t>
        </w:r>
      </w:ins>
      <w:del w:id="1118" w:author="Ram Shrestha" w:date="2013-11-13T19:08:00Z">
        <w:r w:rsidDel="003744D2">
          <w:delText xml:space="preserve">For the submitted </w:delText>
        </w:r>
      </w:del>
      <w:del w:id="1119" w:author="Ram Shrestha" w:date="2013-11-13T19:01:00Z">
        <w:r w:rsidDel="004D762D">
          <w:delText xml:space="preserve">“large data set” </w:delText>
        </w:r>
      </w:del>
      <w:del w:id="1120" w:author="Ram Shrestha" w:date="2013-11-13T19:08:00Z">
        <w:r w:rsidDel="003744D2">
          <w:delText>and</w:delText>
        </w:r>
      </w:del>
      <w:del w:id="1121" w:author="Ram Shrestha" w:date="2013-11-13T19:02:00Z">
        <w:r w:rsidDel="004D762D">
          <w:delText xml:space="preserve"> “very large data sets”</w:delText>
        </w:r>
      </w:del>
      <w:del w:id="1122" w:author="Ram Shrestha" w:date="2013-11-13T19:08:00Z">
        <w:r w:rsidDel="003744D2">
          <w:delText xml:space="preserve">, web Sierra reported </w:delText>
        </w:r>
      </w:del>
      <w:del w:id="1123" w:author="Ram Shrestha" w:date="2013-11-13T19:03:00Z">
        <w:r w:rsidDel="003744D2">
          <w:delText xml:space="preserve">mutated amino acids at the drug resistant codon positions </w:delText>
        </w:r>
      </w:del>
      <w:del w:id="1124" w:author="Ram Shrestha" w:date="2013-11-13T19:08:00Z">
        <w:r w:rsidDel="003744D2">
          <w:delText xml:space="preserve">and the resistance level – R, I or S - of those </w:delText>
        </w:r>
      </w:del>
      <w:del w:id="1125" w:author="Ram Shrestha" w:date="2013-11-13T19:04:00Z">
        <w:r w:rsidDel="003744D2">
          <w:delText>drug resistant mutated amino acids</w:delText>
        </w:r>
      </w:del>
      <w:del w:id="1126" w:author="Ram Shrestha" w:date="2013-11-13T19:08:00Z">
        <w:r w:rsidDel="003744D2">
          <w:delText xml:space="preserve">. Seq2Res mapped the sequences to HIV </w:delText>
        </w:r>
        <w:r w:rsidRPr="00E90DD5" w:rsidDel="003744D2">
          <w:rPr>
            <w:i/>
          </w:rPr>
          <w:delText>pol</w:delText>
        </w:r>
        <w:r w:rsidDel="003744D2">
          <w:delText xml:space="preserve"> reference sequence and reported the amino acids at all the codon positions, which are then translated to codon position in genomic region and then submitted to local sierra, which reported the resistance level of amino acids at drug resistant codon positions.</w:delText>
        </w:r>
      </w:del>
    </w:p>
    <w:p w:rsidR="001036CB" w:rsidDel="003744D2" w:rsidRDefault="001036CB" w:rsidP="001036CB">
      <w:pPr>
        <w:spacing w:line="480" w:lineRule="auto"/>
        <w:jc w:val="both"/>
        <w:rPr>
          <w:del w:id="1127" w:author="Ram Shrestha" w:date="2013-11-13T19:08:00Z"/>
        </w:rPr>
      </w:pPr>
    </w:p>
    <w:p w:rsidR="001036CB" w:rsidRDefault="001036CB" w:rsidP="001036CB">
      <w:pPr>
        <w:spacing w:line="480" w:lineRule="auto"/>
        <w:jc w:val="both"/>
      </w:pPr>
      <w:r>
        <w:t xml:space="preserve">The </w:t>
      </w:r>
      <w:ins w:id="1128" w:author="Ram Shrestha" w:date="2013-11-15T13:13:00Z">
        <w:r w:rsidR="00210BAC">
          <w:t xml:space="preserve">one to one </w:t>
        </w:r>
      </w:ins>
      <w:r>
        <w:t xml:space="preserve">comparison of DRMs </w:t>
      </w:r>
      <w:del w:id="1129" w:author="Ram Shrestha" w:date="2013-11-13T19:16:00Z">
        <w:r w:rsidDel="00133811">
          <w:delText>reported by web Sierra and Seq2Res mapping tool – RAMICS</w:delText>
        </w:r>
      </w:del>
      <w:ins w:id="1130" w:author="Ram Shrestha" w:date="2013-11-15T17:13:00Z">
        <w:r w:rsidR="00294CED">
          <w:t>in</w:t>
        </w:r>
      </w:ins>
      <w:ins w:id="1131" w:author="Ram Shrestha" w:date="2013-11-13T19:16:00Z">
        <w:r>
          <w:t xml:space="preserve"> </w:t>
        </w:r>
      </w:ins>
      <w:ins w:id="1132" w:author="Ram Shrestha" w:date="2013-11-13T19:17:00Z">
        <w:r>
          <w:t xml:space="preserve">every sequence </w:t>
        </w:r>
      </w:ins>
      <w:ins w:id="1133" w:author="Ram Shrestha" w:date="2013-11-15T17:13:00Z">
        <w:r w:rsidR="00294CED">
          <w:t xml:space="preserve">reported </w:t>
        </w:r>
      </w:ins>
      <w:ins w:id="1134" w:author="Ram Shrestha" w:date="2013-11-13T19:17:00Z">
        <w:r>
          <w:t>by</w:t>
        </w:r>
      </w:ins>
      <w:ins w:id="1135" w:author="Ram Shrestha" w:date="2013-11-13T19:18:00Z">
        <w:r>
          <w:t xml:space="preserve"> Sierra web service and RAMICS </w:t>
        </w:r>
      </w:ins>
      <w:del w:id="1136" w:author="Ram Shrestha" w:date="2013-11-13T19:22:00Z">
        <w:r w:rsidDel="008331EB">
          <w:delText xml:space="preserve"> </w:delText>
        </w:r>
      </w:del>
      <w:r>
        <w:t>showed that except for a single drug resistant mutation in reverse transcriptase codon position 236 in a sequence from</w:t>
      </w:r>
      <w:ins w:id="1137" w:author="Ram Shrestha" w:date="2013-11-13T19:15:00Z">
        <w:r>
          <w:t xml:space="preserve"> </w:t>
        </w:r>
      </w:ins>
      <w:del w:id="1138" w:author="Ram Shrestha" w:date="2013-11-13T19:15:00Z">
        <w:r w:rsidDel="00133811">
          <w:delText xml:space="preserve"> “large data set”</w:delText>
        </w:r>
      </w:del>
      <w:ins w:id="1139" w:author="Ram Shrestha" w:date="2013-11-13T19:15:00Z">
        <w:r>
          <w:t>dataset A</w:t>
        </w:r>
      </w:ins>
      <w:r>
        <w:t xml:space="preserve">, there was a 100% congruency in </w:t>
      </w:r>
      <w:del w:id="1140" w:author="Ram Shrestha" w:date="2013-11-13T19:15:00Z">
        <w:r w:rsidDel="00133811">
          <w:delText xml:space="preserve">mutation </w:delText>
        </w:r>
      </w:del>
      <w:ins w:id="1141" w:author="Ram Shrestha" w:date="2013-11-13T19:15:00Z">
        <w:r>
          <w:t xml:space="preserve">DRMs </w:t>
        </w:r>
      </w:ins>
      <w:r>
        <w:t xml:space="preserve">calls.  </w:t>
      </w:r>
      <w:ins w:id="1142" w:author="Ram Shrestha" w:date="2013-11-15T13:14:00Z">
        <w:r w:rsidR="00210BAC">
          <w:t xml:space="preserve">In the sequence </w:t>
        </w:r>
      </w:ins>
      <w:ins w:id="1143" w:author="Ram Shrestha" w:date="2013-11-15T13:15:00Z">
        <w:r w:rsidR="00210BAC">
          <w:t xml:space="preserve">from dataset A, </w:t>
        </w:r>
      </w:ins>
      <w:del w:id="1144" w:author="Ram Shrestha" w:date="2013-11-15T13:15:00Z">
        <w:r w:rsidDel="00210BAC">
          <w:delText xml:space="preserve">The </w:delText>
        </w:r>
      </w:del>
      <w:del w:id="1145" w:author="Ram Shrestha" w:date="2013-11-13T19:03:00Z">
        <w:r w:rsidDel="003744D2">
          <w:delText xml:space="preserve">web </w:delText>
        </w:r>
      </w:del>
      <w:r>
        <w:t xml:space="preserve">Sierra </w:t>
      </w:r>
      <w:ins w:id="1146" w:author="Ram Shrestha" w:date="2013-11-13T19:03:00Z">
        <w:r>
          <w:t xml:space="preserve">web service </w:t>
        </w:r>
      </w:ins>
      <w:r>
        <w:t xml:space="preserve">reported amino acid </w:t>
      </w:r>
      <w:proofErr w:type="spellStart"/>
      <w:r>
        <w:t>Leucine</w:t>
      </w:r>
      <w:proofErr w:type="spellEnd"/>
      <w:r>
        <w:t xml:space="preserve"> (236L) while RAMICS reported wild type amino acid </w:t>
      </w:r>
      <w:proofErr w:type="spellStart"/>
      <w:r>
        <w:t>Proline</w:t>
      </w:r>
      <w:proofErr w:type="spellEnd"/>
      <w:r>
        <w:t xml:space="preserve"> (236P) at the discordant codon position.</w:t>
      </w:r>
    </w:p>
    <w:p w:rsidR="001036CB" w:rsidDel="004E0DD0" w:rsidRDefault="001036CB" w:rsidP="001036CB">
      <w:pPr>
        <w:spacing w:line="480" w:lineRule="auto"/>
        <w:jc w:val="both"/>
        <w:rPr>
          <w:del w:id="1147" w:author="Ram Shrestha" w:date="2013-11-15T17:03:00Z"/>
        </w:rPr>
      </w:pPr>
    </w:p>
    <w:p w:rsidR="001036CB" w:rsidDel="004E0DD0" w:rsidRDefault="001036CB" w:rsidP="001036CB">
      <w:pPr>
        <w:spacing w:line="480" w:lineRule="auto"/>
        <w:jc w:val="both"/>
        <w:rPr>
          <w:del w:id="1148" w:author="Ram Shrestha" w:date="2013-11-15T17:03:00Z"/>
        </w:rPr>
      </w:pPr>
      <w:del w:id="1149" w:author="Ram Shrestha" w:date="2013-11-15T17:03:00Z">
        <w:r w:rsidDel="004E0DD0">
          <w:delText>The alignment of the reference sequence and the sequence containing the discordant codon position was obtained from RAMICS sequence alignment output. We manually reviewed the alignment in an alignment viewer tool. RAMICS showed that there was a deletion of nucleotide ‘T’ in the codon position 234, which result to unknown amino acid at that position (</w:delText>
        </w:r>
        <w:r w:rsidDel="004E0DD0">
          <w:rPr>
            <w:b/>
          </w:rPr>
          <w:delText>Figure 4.6</w:delText>
        </w:r>
        <w:r w:rsidRPr="004349DF" w:rsidDel="004E0DD0">
          <w:rPr>
            <w:b/>
          </w:rPr>
          <w:delText xml:space="preserve"> 1A</w:delText>
        </w:r>
        <w:r w:rsidDel="004E0DD0">
          <w:delText>). The alignment at the codon positions after the codon position 234 showed wid</w:delText>
        </w:r>
      </w:del>
      <w:del w:id="1150" w:author="Ram Shrestha" w:date="2013-11-13T19:23:00Z">
        <w:r w:rsidDel="00DA21A3">
          <w:delText>e</w:delText>
        </w:r>
      </w:del>
      <w:del w:id="1151" w:author="Ram Shrestha" w:date="2013-11-15T17:03:00Z">
        <w:r w:rsidDel="004E0DD0">
          <w:delText xml:space="preserve"> type (</w:delText>
        </w:r>
        <w:r w:rsidDel="004E0DD0">
          <w:rPr>
            <w:b/>
          </w:rPr>
          <w:delText>Figure 4.6</w:delText>
        </w:r>
        <w:r w:rsidRPr="004349DF" w:rsidDel="004E0DD0">
          <w:rPr>
            <w:b/>
          </w:rPr>
          <w:delText xml:space="preserve"> 1B</w:delText>
        </w:r>
        <w:r w:rsidDel="004E0DD0">
          <w:delText xml:space="preserve">). On the other hand, bases on the alignment reported by </w:delText>
        </w:r>
      </w:del>
      <w:del w:id="1152" w:author="Ram Shrestha" w:date="2013-11-13T19:25:00Z">
        <w:r w:rsidDel="00DA21A3">
          <w:delText xml:space="preserve">web </w:delText>
        </w:r>
      </w:del>
      <w:del w:id="1153" w:author="Ram Shrestha" w:date="2013-11-15T17:03:00Z">
        <w:r w:rsidDel="004E0DD0">
          <w:delText xml:space="preserve">Sierra, amino acid at codon positions 234 was proline (P) while wild type was leucine (L), at codon position 235 was isoleucine while wild type was histamine (H) and at codon position 236 was leucine while wild type was proline (P). Based on this codon positions information, we removed the deletion manually at codon position 234 from RAMICS alignment. The removal of the deletion showed exactly the same amino acids at codon positions 234, 235 and 236 as reported by </w:delText>
        </w:r>
      </w:del>
      <w:del w:id="1154" w:author="Ram Shrestha" w:date="2013-11-13T19:26:00Z">
        <w:r w:rsidDel="00DA21A3">
          <w:delText xml:space="preserve">web </w:delText>
        </w:r>
      </w:del>
      <w:del w:id="1155" w:author="Ram Shrestha" w:date="2013-11-15T17:03:00Z">
        <w:r w:rsidDel="004E0DD0">
          <w:delText xml:space="preserve">Sierra. Therefore, we concluded that </w:delText>
        </w:r>
      </w:del>
      <w:del w:id="1156" w:author="Ram Shrestha" w:date="2013-11-13T19:46:00Z">
        <w:r w:rsidDel="001C6C68">
          <w:delText>web Sierra</w:delText>
        </w:r>
      </w:del>
      <w:del w:id="1157" w:author="Ram Shrestha" w:date="2013-11-15T17:03:00Z">
        <w:r w:rsidDel="004E0DD0">
          <w:delText xml:space="preserve"> alignment had no deletion at codon position 234 (</w:delText>
        </w:r>
        <w:r w:rsidDel="004E0DD0">
          <w:rPr>
            <w:b/>
          </w:rPr>
          <w:delText>Figure 4.6</w:delText>
        </w:r>
        <w:r w:rsidRPr="004349DF" w:rsidDel="004E0DD0">
          <w:rPr>
            <w:b/>
          </w:rPr>
          <w:delText xml:space="preserve"> 2C</w:delText>
        </w:r>
        <w:r w:rsidDel="004E0DD0">
          <w:delText>). This resulted the rest of the sequences to go out of reading frame, reporting different amino acids than the wild type at all codon positions (</w:delText>
        </w:r>
        <w:r w:rsidRPr="004349DF" w:rsidDel="004E0DD0">
          <w:rPr>
            <w:b/>
          </w:rPr>
          <w:delText>Figure 4</w:delText>
        </w:r>
        <w:r w:rsidDel="004E0DD0">
          <w:rPr>
            <w:b/>
          </w:rPr>
          <w:delText>.6</w:delText>
        </w:r>
        <w:r w:rsidRPr="004349DF" w:rsidDel="004E0DD0">
          <w:rPr>
            <w:b/>
          </w:rPr>
          <w:delText xml:space="preserve"> 2D</w:delText>
        </w:r>
        <w:r w:rsidDel="004E0DD0">
          <w:rPr>
            <w:b/>
          </w:rPr>
          <w:delText>)</w:delText>
        </w:r>
        <w:r w:rsidDel="004E0DD0">
          <w:delText>.</w:delText>
        </w:r>
      </w:del>
    </w:p>
    <w:p w:rsidR="001036CB" w:rsidDel="004E0DD0" w:rsidRDefault="001036CB" w:rsidP="001036CB">
      <w:pPr>
        <w:spacing w:line="480" w:lineRule="auto"/>
        <w:jc w:val="both"/>
        <w:rPr>
          <w:del w:id="1158" w:author="Ram Shrestha" w:date="2013-11-15T17:03:00Z"/>
        </w:rPr>
      </w:pPr>
      <w:del w:id="1159" w:author="Ram Shrestha" w:date="2013-11-15T17:03:00Z">
        <w:r w:rsidDel="004E0DD0">
          <w:delText xml:space="preserve">  </w:delText>
        </w:r>
      </w:del>
    </w:p>
    <w:p w:rsidR="004E0DD0" w:rsidRDefault="004E0DD0" w:rsidP="001036CB">
      <w:pPr>
        <w:pStyle w:val="Heading3"/>
        <w:numPr>
          <w:ins w:id="1160" w:author="Ram Shrestha" w:date="2013-11-15T17:03:00Z"/>
        </w:numPr>
        <w:spacing w:line="480" w:lineRule="auto"/>
        <w:rPr>
          <w:ins w:id="1161" w:author="Ram Shrestha" w:date="2013-11-15T17:03:00Z"/>
        </w:rPr>
      </w:pPr>
    </w:p>
    <w:p w:rsidR="001036CB" w:rsidRPr="007213D9" w:rsidRDefault="001036CB" w:rsidP="001036CB">
      <w:pPr>
        <w:pStyle w:val="Heading3"/>
        <w:spacing w:line="480" w:lineRule="auto"/>
      </w:pPr>
      <w:r>
        <w:t>4.3.</w:t>
      </w:r>
      <w:ins w:id="1162" w:author="Ram Shrestha" w:date="2013-11-21T10:07:00Z">
        <w:r w:rsidR="004A221A">
          <w:t>4</w:t>
        </w:r>
      </w:ins>
      <w:del w:id="1163" w:author="Ram Shrestha" w:date="2013-11-21T10:07:00Z">
        <w:r w:rsidDel="004A221A">
          <w:delText>2</w:delText>
        </w:r>
      </w:del>
      <w:r>
        <w:t xml:space="preserve"> </w:t>
      </w:r>
      <w:r w:rsidRPr="007213D9">
        <w:t xml:space="preserve">Drug Resistant Mutations in the </w:t>
      </w:r>
      <w:r>
        <w:t xml:space="preserve">selected </w:t>
      </w:r>
      <w:r w:rsidRPr="007213D9">
        <w:t>test sequences</w:t>
      </w:r>
      <w:r>
        <w:t xml:space="preserve"> for simulation</w:t>
      </w:r>
    </w:p>
    <w:p w:rsidR="001036CB" w:rsidRDefault="001036CB" w:rsidP="001036CB">
      <w:pPr>
        <w:spacing w:line="480" w:lineRule="auto"/>
        <w:jc w:val="both"/>
      </w:pPr>
      <w:r>
        <w:t xml:space="preserve">The ten ‘seed’ sequences used for simulation were </w:t>
      </w:r>
      <w:del w:id="1164" w:author="Ram Shrestha" w:date="2013-11-13T19:43:00Z">
        <w:r w:rsidDel="000C4CE9">
          <w:delText xml:space="preserve">also </w:delText>
        </w:r>
      </w:del>
      <w:r>
        <w:t>analy</w:t>
      </w:r>
      <w:ins w:id="1165" w:author="Ram Shrestha" w:date="2013-11-13T19:43:00Z">
        <w:r>
          <w:t>z</w:t>
        </w:r>
      </w:ins>
      <w:del w:id="1166" w:author="Ram Shrestha" w:date="2013-11-13T19:43:00Z">
        <w:r w:rsidDel="000C4CE9">
          <w:delText>s</w:delText>
        </w:r>
      </w:del>
      <w:proofErr w:type="gramStart"/>
      <w:r>
        <w:t>ed</w:t>
      </w:r>
      <w:proofErr w:type="gramEnd"/>
      <w:r>
        <w:t xml:space="preserve"> using web sierra.  The five ‘resistant’ sequences were confirmed to</w:t>
      </w:r>
      <w:ins w:id="1167" w:author="Ram Shrestha" w:date="2013-11-15T17:28:00Z">
        <w:r w:rsidR="00387F79">
          <w:t xml:space="preserve"> have</w:t>
        </w:r>
      </w:ins>
      <w:r>
        <w:t xml:space="preserve"> multiple DRMs, many of which convey resistance to various drugs DRMs (</w:t>
      </w:r>
      <w:r w:rsidRPr="004349DF">
        <w:rPr>
          <w:b/>
        </w:rPr>
        <w:t>Table 4.</w:t>
      </w:r>
      <w:r>
        <w:rPr>
          <w:b/>
        </w:rPr>
        <w:t>4</w:t>
      </w:r>
      <w:r>
        <w:t>).  The five ‘sensitive’ sequences, on the other hand, were confirmed to contain no DRMs (</w:t>
      </w:r>
      <w:r w:rsidRPr="004349DF">
        <w:rPr>
          <w:b/>
        </w:rPr>
        <w:t>Table 4.</w:t>
      </w:r>
      <w:r>
        <w:rPr>
          <w:b/>
        </w:rPr>
        <w:t>4</w:t>
      </w:r>
      <w:r>
        <w:t xml:space="preserve">). </w:t>
      </w:r>
    </w:p>
    <w:p w:rsidR="001036CB" w:rsidRDefault="001036CB" w:rsidP="001036CB">
      <w:pPr>
        <w:spacing w:line="480" w:lineRule="auto"/>
        <w:jc w:val="both"/>
      </w:pPr>
    </w:p>
    <w:p w:rsidR="001036CB" w:rsidDel="00811506" w:rsidRDefault="001036CB" w:rsidP="001036CB">
      <w:pPr>
        <w:spacing w:line="480" w:lineRule="auto"/>
        <w:jc w:val="both"/>
        <w:rPr>
          <w:del w:id="1168" w:author="Ram Shrestha" w:date="2013-11-20T10:24:00Z"/>
        </w:rPr>
      </w:pPr>
      <w:del w:id="1169" w:author="Ram Shrestha" w:date="2013-11-13T19:44:00Z">
        <w:r w:rsidDel="001C6C68">
          <w:delText xml:space="preserve">Web </w:delText>
        </w:r>
      </w:del>
      <w:r>
        <w:t xml:space="preserve">Sierra </w:t>
      </w:r>
      <w:ins w:id="1170" w:author="Ram Shrestha" w:date="2013-11-13T19:44:00Z">
        <w:r>
          <w:t xml:space="preserve">web service </w:t>
        </w:r>
      </w:ins>
      <w:r>
        <w:t xml:space="preserve">reports </w:t>
      </w:r>
      <w:del w:id="1171" w:author="Ram Shrestha" w:date="2013-11-13T20:04:00Z">
        <w:r w:rsidDel="00CE60AA">
          <w:delText>drug resistivity to DRMs in</w:delText>
        </w:r>
      </w:del>
      <w:ins w:id="1172" w:author="Ram Shrestha" w:date="2013-11-13T20:04:00Z">
        <w:r>
          <w:t>DRMs resistance levels</w:t>
        </w:r>
      </w:ins>
      <w:ins w:id="1173" w:author="Ram Shrestha" w:date="2013-11-15T17:06:00Z">
        <w:r w:rsidR="004E0DD0">
          <w:t xml:space="preserve"> in</w:t>
        </w:r>
      </w:ins>
      <w:r>
        <w:t xml:space="preserve"> five </w:t>
      </w:r>
      <w:del w:id="1174" w:author="Ram Shrestha" w:date="2013-11-13T20:04:00Z">
        <w:r w:rsidDel="00CE60AA">
          <w:delText>resistance levels</w:delText>
        </w:r>
      </w:del>
      <w:ins w:id="1175" w:author="Ram Shrestha" w:date="2013-11-13T20:04:00Z">
        <w:r>
          <w:t>categories</w:t>
        </w:r>
      </w:ins>
      <w:r>
        <w:t xml:space="preserve"> - high-level resistance, intermediate resistance, low-level resistance, potential low-level resistance and susceptible – that are converted to three resistance level – Resistance (R), Intermediate (I) and Susceptible (S) - according to Stanford HIVDB algorithm (</w:t>
      </w:r>
      <w:r w:rsidRPr="003B6856">
        <w:rPr>
          <w:b/>
        </w:rPr>
        <w:t>Table 4.</w:t>
      </w:r>
      <w:r>
        <w:rPr>
          <w:b/>
        </w:rPr>
        <w:t>5</w:t>
      </w:r>
      <w:r>
        <w:t>). The five resistant sequences with DRMs were observed to be highly resistant to most of the antiretroviral drugs while five sequences without any DRMs were observed to be sensitive to the antiretroviral drugs (</w:t>
      </w:r>
      <w:r w:rsidRPr="006D221C">
        <w:rPr>
          <w:b/>
        </w:rPr>
        <w:t>Table 4.6</w:t>
      </w:r>
      <w:r>
        <w:t>).</w:t>
      </w:r>
    </w:p>
    <w:p w:rsidR="001036CB" w:rsidRDefault="001036CB" w:rsidP="001036CB">
      <w:pPr>
        <w:spacing w:line="480" w:lineRule="auto"/>
        <w:jc w:val="both"/>
      </w:pPr>
    </w:p>
    <w:p w:rsidR="001036CB" w:rsidDel="00F9571A" w:rsidRDefault="001036CB" w:rsidP="001036CB">
      <w:pPr>
        <w:pStyle w:val="Heading3"/>
        <w:spacing w:line="480" w:lineRule="auto"/>
        <w:rPr>
          <w:del w:id="1176" w:author="Ram Shrestha" w:date="2013-11-16T17:57:00Z"/>
        </w:rPr>
      </w:pPr>
      <w:del w:id="1177" w:author="Ram Shrestha" w:date="2013-11-16T17:57:00Z">
        <w:r w:rsidDel="00F9571A">
          <w:delText>4.3.</w:delText>
        </w:r>
      </w:del>
      <w:del w:id="1178" w:author="Ram Shrestha" w:date="2013-11-15T17:30:00Z">
        <w:r w:rsidDel="00387F79">
          <w:delText>2.1</w:delText>
        </w:r>
      </w:del>
      <w:del w:id="1179" w:author="Ram Shrestha" w:date="2013-11-16T17:57:00Z">
        <w:r w:rsidDel="00F9571A">
          <w:delText xml:space="preserve">. </w:delText>
        </w:r>
      </w:del>
      <w:del w:id="1180" w:author="Ram Shrestha" w:date="2013-11-15T18:00:00Z">
        <w:r w:rsidDel="008F1D11">
          <w:delText xml:space="preserve">Seq2Res </w:delText>
        </w:r>
      </w:del>
      <w:del w:id="1181" w:author="Ram Shrestha" w:date="2013-11-16T17:57:00Z">
        <w:r w:rsidDel="00F9571A">
          <w:delText>analysis of simulated data</w:delText>
        </w:r>
      </w:del>
    </w:p>
    <w:p w:rsidR="001036CB" w:rsidRPr="00737B8C" w:rsidDel="00DE6BE3" w:rsidRDefault="001036CB" w:rsidP="001036CB">
      <w:pPr>
        <w:numPr>
          <w:ins w:id="1182" w:author="Ram Shrestha" w:date="2013-11-13T20:18:00Z"/>
        </w:numPr>
        <w:spacing w:line="480" w:lineRule="auto"/>
        <w:rPr>
          <w:del w:id="1183" w:author="Ram Shrestha" w:date="2013-11-13T20:09:00Z"/>
          <w:b/>
        </w:rPr>
      </w:pPr>
      <w:del w:id="1184" w:author="Ram Shrestha" w:date="2013-11-13T20:09:00Z">
        <w:r w:rsidRPr="00737B8C" w:rsidDel="00DE6BE3">
          <w:rPr>
            <w:b/>
          </w:rPr>
          <w:delText>Initial demultiplexing</w:delText>
        </w:r>
      </w:del>
    </w:p>
    <w:p w:rsidR="001036CB" w:rsidDel="00DE6BE3" w:rsidRDefault="001036CB" w:rsidP="001036CB">
      <w:pPr>
        <w:spacing w:line="480" w:lineRule="auto"/>
        <w:jc w:val="both"/>
        <w:rPr>
          <w:del w:id="1185" w:author="Ram Shrestha" w:date="2013-11-13T20:09:00Z"/>
        </w:rPr>
      </w:pPr>
      <w:del w:id="1186" w:author="Ram Shrestha" w:date="2013-11-13T20:09:00Z">
        <w:r w:rsidDel="00DE6BE3">
          <w:delText xml:space="preserve">All 105 simulated datasets, each containing 10,000 sequence reads and varying proportions of resistant and sensitive sequence reads were </w:delText>
        </w:r>
        <w:r w:rsidRPr="00D75AB6" w:rsidDel="00DE6BE3">
          <w:delText>analyzed</w:delText>
        </w:r>
        <w:r w:rsidDel="00DE6BE3">
          <w:delText xml:space="preserve"> independently of each other using Seq2Res. In Seq2Res, initial demultiplex step involved identifying sequence reads that had no primer and MID tag sequence and discarding them from subsequent analysis.</w:delText>
        </w:r>
      </w:del>
    </w:p>
    <w:p w:rsidR="001036CB" w:rsidDel="00DE6BE3" w:rsidRDefault="001036CB" w:rsidP="001036CB">
      <w:pPr>
        <w:spacing w:line="480" w:lineRule="auto"/>
        <w:jc w:val="both"/>
        <w:rPr>
          <w:del w:id="1187" w:author="Ram Shrestha" w:date="2013-11-13T20:09:00Z"/>
        </w:rPr>
      </w:pPr>
    </w:p>
    <w:p w:rsidR="001036CB" w:rsidDel="00DE6BE3" w:rsidRDefault="001036CB" w:rsidP="001036CB">
      <w:pPr>
        <w:spacing w:line="480" w:lineRule="auto"/>
        <w:jc w:val="both"/>
        <w:rPr>
          <w:del w:id="1188" w:author="Ram Shrestha" w:date="2013-11-13T20:09:00Z"/>
        </w:rPr>
      </w:pPr>
      <w:del w:id="1189" w:author="Ram Shrestha" w:date="2013-11-13T20:09:00Z">
        <w:r w:rsidDel="00DE6BE3">
          <w:delText xml:space="preserve">The simulated datasets had no MID tag sequence and thus, demultiplexing the sequence reads with MID tag sequence was skipped. The information “NOMID” was added to the sequence ID. In the next step, sequence reads were demultiplexed using primer information. There was no any sequence reads discarded in this step and that was because sequence reads in the input file were already selected from a larger simulated dataset generated by high throughput simulating tool ART </w:delText>
        </w:r>
        <w:r w:rsidR="001B72DC" w:rsidDel="00DE6BE3">
          <w:fldChar w:fldCharType="begin"/>
        </w:r>
        <w:r w:rsidDel="00DE6BE3">
          <w:delInstrText xml:space="preserve"> ADDIN EN.CITE &lt;EndNote&gt;&lt;Cite&gt;&lt;Author&gt;Huang&lt;/Author&gt;&lt;Year&gt;2012&lt;/Year&gt;&lt;RecNum&gt;1510&lt;/RecNum&gt;&lt;record&gt;&lt;rec-number&gt;1510&lt;/rec-number&gt;&lt;foreign-keys&gt;&lt;key app="EN" db-id="fp25zzvrxrd9vke5zxqp9stbssprwstvdddz"&gt;1510&lt;/key&gt;&lt;/foreign-keys&gt;&lt;ref-type name="Journal Article"&gt;17&lt;/ref-type&gt;&lt;contributors&gt;&lt;authors&gt;&lt;author&gt;Huang, W.&lt;/author&gt;&lt;author&gt;Li, L.&lt;/author&gt;&lt;author&gt;Myers, J. R.&lt;/author&gt;&lt;author&gt;Marth, G. T.&lt;/author&gt;&lt;/authors&gt;&lt;/contributors&gt;&lt;auth-address&gt;Biostatistics Branch, National Institute of Environmental Health Sciences, Research Triangle Park, NC 27709, USA. weichun.huang@nih.gov&lt;/auth-address&gt;&lt;titles&gt;&lt;title&gt;ART: a next-generation sequencing read simulator&lt;/title&gt;&lt;secondary-title&gt;Bioinformatics&lt;/secondary-title&gt;&lt;/titles&gt;&lt;periodical&gt;&lt;full-title&gt;Bioinformatics&lt;/full-title&gt;&lt;/periodical&gt;&lt;pages&gt;593-4&lt;/pages&gt;&lt;volume&gt;28&lt;/volume&gt;&lt;number&gt;4&lt;/number&gt;&lt;edition&gt;2011/12/27&lt;/edition&gt;&lt;keywords&gt;&lt;keyword&gt;Chromosomes, Human, Pair 17/genetics&lt;/keyword&gt;&lt;keyword&gt;Genetic Variation&lt;/keyword&gt;&lt;keyword&gt;*High-Throughput Nucleotide Sequencing&lt;/keyword&gt;&lt;keyword&gt;Humans&lt;/keyword&gt;&lt;keyword&gt;*Sequence Analysis, DNA&lt;/keyword&gt;&lt;keyword&gt;Software&lt;/keyword&gt;&lt;/keywords&gt;&lt;dates&gt;&lt;year&gt;2012&lt;/year&gt;&lt;pub-dates&gt;&lt;date&gt;Feb 15&lt;/date&gt;&lt;/pub-dates&gt;&lt;/dates&gt;&lt;isbn&gt;1367-4811 (Electronic)&amp;#xD;1367-4803 (Linking)&lt;/isbn&gt;&lt;accession-num&gt;22199392&lt;/accession-num&gt;&lt;urls&gt;&lt;related-urls&gt;&lt;url&gt;http://www.ncbi.nlm.nih.gov/entrez/query.fcgi?cmd=Retrieve&amp;amp;db=PubMed&amp;amp;dopt=Citation&amp;amp;list_uids=22199392&lt;/url&gt;&lt;/related-urls&gt;&lt;/urls&gt;&lt;custom2&gt;3278762&lt;/custom2&gt;&lt;electronic-resource-num&gt;btr708 [pii]&amp;#xD;10.1093/bioinformatics/btr708&lt;/electronic-resource-num&gt;&lt;language&gt;eng&lt;/language&gt;&lt;/record&gt;&lt;/Cite&gt;&lt;/EndNote&gt;</w:delInstrText>
        </w:r>
        <w:r w:rsidR="001B72DC" w:rsidDel="00DE6BE3">
          <w:fldChar w:fldCharType="separate"/>
        </w:r>
        <w:r w:rsidDel="00DE6BE3">
          <w:rPr>
            <w:noProof/>
          </w:rPr>
          <w:delText>(Huang et al., 2012)</w:delText>
        </w:r>
        <w:r w:rsidR="001B72DC" w:rsidDel="00DE6BE3">
          <w:fldChar w:fldCharType="end"/>
        </w:r>
        <w:r w:rsidDel="00DE6BE3">
          <w:delText xml:space="preserve"> using primer before mixing the resistant and sensitive sequence reads. Thus, 100% of sequence reads were passed through subsequent analysis.</w:delText>
        </w:r>
      </w:del>
    </w:p>
    <w:p w:rsidR="001036CB" w:rsidDel="00DE6BE3" w:rsidRDefault="001036CB" w:rsidP="001036CB">
      <w:pPr>
        <w:spacing w:line="480" w:lineRule="auto"/>
        <w:jc w:val="both"/>
        <w:rPr>
          <w:del w:id="1190" w:author="Ram Shrestha" w:date="2013-11-13T20:09:00Z"/>
        </w:rPr>
      </w:pPr>
    </w:p>
    <w:p w:rsidR="001036CB" w:rsidRPr="003B0330" w:rsidDel="000C4CE9" w:rsidRDefault="001036CB" w:rsidP="001036CB">
      <w:pPr>
        <w:spacing w:line="480" w:lineRule="auto"/>
        <w:jc w:val="both"/>
        <w:rPr>
          <w:del w:id="1191" w:author="Ram Shrestha" w:date="2013-11-13T19:39:00Z"/>
          <w:b/>
        </w:rPr>
      </w:pPr>
      <w:del w:id="1192" w:author="Ram Shrestha" w:date="2013-11-13T19:39:00Z">
        <w:r w:rsidRPr="003B0330" w:rsidDel="000C4CE9">
          <w:rPr>
            <w:b/>
          </w:rPr>
          <w:delText>Quality trimming of simulated datasets</w:delText>
        </w:r>
      </w:del>
    </w:p>
    <w:p w:rsidR="001036CB" w:rsidDel="000C4CE9" w:rsidRDefault="001036CB" w:rsidP="001036CB">
      <w:pPr>
        <w:spacing w:line="480" w:lineRule="auto"/>
        <w:jc w:val="both"/>
        <w:rPr>
          <w:del w:id="1193" w:author="Ram Shrestha" w:date="2013-11-13T19:39:00Z"/>
        </w:rPr>
      </w:pPr>
      <w:del w:id="1194" w:author="Ram Shrestha" w:date="2013-11-13T19:39:00Z">
        <w:r w:rsidDel="000C4CE9">
          <w:delText xml:space="preserve">All the sequence reads in every simulated dataset were quality trimmed using QTrim at mean quality score of 20. Interestingly, not a single sequence read was discarded from all 105 simulated datasets. This showed that high quality simulated sequence reads were simulated from ART </w:delText>
        </w:r>
        <w:r w:rsidR="001B72DC" w:rsidDel="000C4CE9">
          <w:fldChar w:fldCharType="begin"/>
        </w:r>
        <w:r w:rsidDel="000C4CE9">
          <w:delInstrText xml:space="preserve"> ADDIN EN.CITE &lt;EndNote&gt;&lt;Cite&gt;&lt;Author&gt;Huang&lt;/Author&gt;&lt;Year&gt;2012&lt;/Year&gt;&lt;RecNum&gt;1510&lt;/RecNum&gt;&lt;record&gt;&lt;rec-number&gt;1510&lt;/rec-number&gt;&lt;foreign-keys&gt;&lt;key app="EN" db-id="fp25zzvrxrd9vke5zxqp9stbssprwstvdddz"&gt;1510&lt;/key&gt;&lt;/foreign-keys&gt;&lt;ref-type name="Journal Article"&gt;17&lt;/ref-type&gt;&lt;contributors&gt;&lt;authors&gt;&lt;author&gt;Huang, W.&lt;/author&gt;&lt;author&gt;Li, L.&lt;/author&gt;&lt;author&gt;Myers, J. R.&lt;/author&gt;&lt;author&gt;Marth, G. T.&lt;/author&gt;&lt;/authors&gt;&lt;/contributors&gt;&lt;auth-address&gt;Biostatistics Branch, National Institute of Environmental Health Sciences, Research Triangle Park, NC 27709, USA. weichun.huang@nih.gov&lt;/auth-address&gt;&lt;titles&gt;&lt;title&gt;ART: a next-generation sequencing read simulator&lt;/title&gt;&lt;secondary-title&gt;Bioinformatics&lt;/secondary-title&gt;&lt;/titles&gt;&lt;periodical&gt;&lt;full-title&gt;Bioinformatics&lt;/full-title&gt;&lt;/periodical&gt;&lt;pages&gt;593-4&lt;/pages&gt;&lt;volume&gt;28&lt;/volume&gt;&lt;number&gt;4&lt;/number&gt;&lt;edition&gt;2011/12/27&lt;/edition&gt;&lt;keywords&gt;&lt;keyword&gt;Chromosomes, Human, Pair 17/genetics&lt;/keyword&gt;&lt;keyword&gt;Genetic Variation&lt;/keyword&gt;&lt;keyword&gt;*High-Throughput Nucleotide Sequencing&lt;/keyword&gt;&lt;keyword&gt;Humans&lt;/keyword&gt;&lt;keyword&gt;*Sequence Analysis, DNA&lt;/keyword&gt;&lt;keyword&gt;Software&lt;/keyword&gt;&lt;/keywords&gt;&lt;dates&gt;&lt;year&gt;2012&lt;/year&gt;&lt;pub-dates&gt;&lt;date&gt;Feb 15&lt;/date&gt;&lt;/pub-dates&gt;&lt;/dates&gt;&lt;isbn&gt;1367-4811 (Electronic)&amp;#xD;1367-4803 (Linking)&lt;/isbn&gt;&lt;accession-num&gt;22199392&lt;/accession-num&gt;&lt;urls&gt;&lt;related-urls&gt;&lt;url&gt;http://www.ncbi.nlm.nih.gov/entrez/query.fcgi?cmd=Retrieve&amp;amp;db=PubMed&amp;amp;dopt=Citation&amp;amp;list_uids=22199392&lt;/url&gt;&lt;/related-urls&gt;&lt;/urls&gt;&lt;custom2&gt;3278762&lt;/custom2&gt;&lt;electronic-resource-num&gt;btr708 [pii]&amp;#xD;10.1093/bioinformatics/btr708&lt;/electronic-resource-num&gt;&lt;language&gt;eng&lt;/language&gt;&lt;/record&gt;&lt;/Cite&gt;&lt;/EndNote&gt;</w:delInstrText>
        </w:r>
        <w:r w:rsidR="001B72DC" w:rsidDel="000C4CE9">
          <w:fldChar w:fldCharType="separate"/>
        </w:r>
        <w:r w:rsidDel="000C4CE9">
          <w:rPr>
            <w:noProof/>
          </w:rPr>
          <w:delText>(Huang et al., 2012)</w:delText>
        </w:r>
        <w:r w:rsidR="001B72DC" w:rsidDel="000C4CE9">
          <w:fldChar w:fldCharType="end"/>
        </w:r>
        <w:r w:rsidDel="000C4CE9">
          <w:delText xml:space="preserve"> simulator.</w:delText>
        </w:r>
      </w:del>
    </w:p>
    <w:p w:rsidR="001036CB" w:rsidDel="000C4CE9" w:rsidRDefault="001036CB" w:rsidP="001036CB">
      <w:pPr>
        <w:spacing w:line="480" w:lineRule="auto"/>
        <w:jc w:val="both"/>
        <w:rPr>
          <w:del w:id="1195" w:author="Ram Shrestha" w:date="2013-11-13T19:39:00Z"/>
        </w:rPr>
      </w:pPr>
    </w:p>
    <w:p w:rsidR="001036CB" w:rsidDel="000C4CE9" w:rsidRDefault="001036CB" w:rsidP="001036CB">
      <w:pPr>
        <w:spacing w:line="480" w:lineRule="auto"/>
        <w:jc w:val="both"/>
        <w:rPr>
          <w:del w:id="1196" w:author="Ram Shrestha" w:date="2013-11-13T19:39:00Z"/>
        </w:rPr>
      </w:pPr>
      <w:del w:id="1197" w:author="Ram Shrestha" w:date="2013-11-13T19:39:00Z">
        <w:r w:rsidDel="000C4CE9">
          <w:delText>In the subsequent analysis, sequence reads were binned together by amplicon and not by MID as no MID information was provided. There was only one amplicon in each dataset; therefore, all the sequences were binned together resulting in only one dataset in all 105 datasets. The dataset generated by binning was subsequently analyzed.</w:delText>
        </w:r>
      </w:del>
    </w:p>
    <w:p w:rsidR="001036CB" w:rsidDel="00811506" w:rsidRDefault="001036CB" w:rsidP="001036CB">
      <w:pPr>
        <w:spacing w:line="480" w:lineRule="auto"/>
        <w:jc w:val="both"/>
        <w:rPr>
          <w:del w:id="1198" w:author="Ram Shrestha" w:date="2013-11-20T10:23:00Z"/>
        </w:rPr>
      </w:pPr>
    </w:p>
    <w:p w:rsidR="005A7A17" w:rsidRDefault="005A7A17" w:rsidP="001036CB">
      <w:pPr>
        <w:numPr>
          <w:ins w:id="1199" w:author="Ram Shrestha" w:date="2013-11-16T18:56:00Z"/>
        </w:numPr>
        <w:spacing w:line="480" w:lineRule="auto"/>
        <w:jc w:val="both"/>
        <w:rPr>
          <w:ins w:id="1200" w:author="Ram Shrestha" w:date="2013-11-16T18:56:00Z"/>
          <w:b/>
        </w:rPr>
      </w:pPr>
    </w:p>
    <w:p w:rsidR="00000000" w:rsidRDefault="005A7A17">
      <w:pPr>
        <w:pStyle w:val="Heading3"/>
        <w:rPr>
          <w:del w:id="1201" w:author="Ram Shrestha" w:date="2013-11-16T17:26:00Z"/>
        </w:rPr>
        <w:pPrChange w:id="1202" w:author="Ram Shrestha" w:date="2013-11-21T10:07:00Z">
          <w:pPr>
            <w:spacing w:line="480" w:lineRule="auto"/>
            <w:jc w:val="both"/>
          </w:pPr>
        </w:pPrChange>
      </w:pPr>
      <w:ins w:id="1203" w:author="Ram Shrestha" w:date="2013-11-16T18:56:00Z">
        <w:r>
          <w:t xml:space="preserve">4.3.5 </w:t>
        </w:r>
        <w:proofErr w:type="gramStart"/>
        <w:r>
          <w:t>Optimal</w:t>
        </w:r>
        <w:proofErr w:type="gramEnd"/>
        <w:r>
          <w:t xml:space="preserve"> codon position</w:t>
        </w:r>
      </w:ins>
      <w:ins w:id="1204" w:author="Ram Shrestha" w:date="2013-11-16T18:57:00Z">
        <w:r w:rsidR="00C72442">
          <w:t>s</w:t>
        </w:r>
      </w:ins>
      <w:ins w:id="1205" w:author="Ram Shrestha" w:date="2013-11-16T18:56:00Z">
        <w:r>
          <w:t xml:space="preserve"> of </w:t>
        </w:r>
      </w:ins>
      <w:ins w:id="1206" w:author="Ram Shrestha" w:date="2013-11-16T18:58:00Z">
        <w:r w:rsidR="00C72442">
          <w:t xml:space="preserve">the </w:t>
        </w:r>
      </w:ins>
      <w:ins w:id="1207" w:author="Ram Shrestha" w:date="2013-11-16T18:57:00Z">
        <w:r w:rsidR="00C72442">
          <w:t xml:space="preserve">amplicons in </w:t>
        </w:r>
      </w:ins>
      <w:ins w:id="1208" w:author="Ram Shrestha" w:date="2013-11-16T19:02:00Z">
        <w:r w:rsidR="00C72442">
          <w:t xml:space="preserve">the </w:t>
        </w:r>
      </w:ins>
      <w:ins w:id="1209" w:author="Ram Shrestha" w:date="2013-11-16T18:56:00Z">
        <w:r>
          <w:t xml:space="preserve">simulated </w:t>
        </w:r>
      </w:ins>
      <w:del w:id="1210" w:author="Ram Shrestha" w:date="2013-11-16T17:26:00Z">
        <w:r w:rsidR="001036CB" w:rsidRPr="00FE51B2" w:rsidDel="002119F9">
          <w:delText>Reference mapping of binned dataset</w:delText>
        </w:r>
        <w:r w:rsidR="001036CB" w:rsidDel="002119F9">
          <w:delText xml:space="preserve"> and optimal full-length evaluation</w:delText>
        </w:r>
      </w:del>
    </w:p>
    <w:p w:rsidR="00000000" w:rsidRDefault="001036CB">
      <w:pPr>
        <w:pStyle w:val="Heading3"/>
        <w:rPr>
          <w:del w:id="1211" w:author="Ram Shrestha" w:date="2013-11-16T17:26:00Z"/>
        </w:rPr>
        <w:pPrChange w:id="1212" w:author="Ram Shrestha" w:date="2013-11-21T10:07:00Z">
          <w:pPr>
            <w:spacing w:line="480" w:lineRule="auto"/>
            <w:jc w:val="both"/>
          </w:pPr>
        </w:pPrChange>
      </w:pPr>
      <w:del w:id="1213" w:author="Ram Shrestha" w:date="2013-11-16T17:26:00Z">
        <w:r w:rsidDel="002119F9">
          <w:delText xml:space="preserve">Every sequence reads in the dataset generated by binning were mapped to a standard HIV </w:delText>
        </w:r>
        <w:r w:rsidRPr="00FE51B2" w:rsidDel="002119F9">
          <w:rPr>
            <w:i/>
          </w:rPr>
          <w:delText>pol</w:delText>
        </w:r>
        <w:r w:rsidDel="002119F9">
          <w:delText xml:space="preserve"> reference sequence using a mapping tool – RAMICS. For every mapped sequence reads, RAMICS added information either “Y” for optimal full-length if a sequence read was extended from the first to the last DRM positions of its amplicon or “N” if it was not.</w:delText>
        </w:r>
      </w:del>
    </w:p>
    <w:p w:rsidR="00000000" w:rsidRDefault="00913437">
      <w:pPr>
        <w:pStyle w:val="Heading3"/>
        <w:rPr>
          <w:del w:id="1214" w:author="Ram Shrestha" w:date="2013-11-14T08:48:00Z"/>
        </w:rPr>
        <w:pPrChange w:id="1215" w:author="Ram Shrestha" w:date="2013-11-21T10:07:00Z">
          <w:pPr>
            <w:spacing w:line="480" w:lineRule="auto"/>
            <w:jc w:val="both"/>
          </w:pPr>
        </w:pPrChange>
      </w:pPr>
    </w:p>
    <w:p w:rsidR="00000000" w:rsidRDefault="001036CB">
      <w:pPr>
        <w:pStyle w:val="Heading3"/>
        <w:rPr>
          <w:del w:id="1216" w:author="Ram Shrestha" w:date="2013-11-14T08:48:00Z"/>
        </w:rPr>
        <w:pPrChange w:id="1217" w:author="Ram Shrestha" w:date="2013-11-21T10:07:00Z">
          <w:pPr>
            <w:spacing w:line="480" w:lineRule="auto"/>
            <w:jc w:val="both"/>
          </w:pPr>
        </w:pPrChange>
      </w:pPr>
      <w:del w:id="1218" w:author="Ram Shrestha" w:date="2013-11-14T08:47:00Z">
        <w:r w:rsidDel="006E35E3">
          <w:delText>HIV drug resistance testing required that a sequence read covered all DRM position of its amplicon. Therefore, sequence reads that were not optimal full-length were discarded from subsequent analysis. The number of sequence reads that were discarded as non optimal full-length was observed to be correlated for a specific amplicon across the five samples and the seven predefined prevalence levels. The average number of sequence reads discarded in amplicon PR was 180, in amplicon RT1 was 2535 and for RT2 was 396 across the five samples and seven predefined prevalence levels (</w:delText>
        </w:r>
        <w:r w:rsidRPr="00927838" w:rsidDel="006E35E3">
          <w:delText>Table 4.</w:delText>
        </w:r>
        <w:r w:rsidDel="006E35E3">
          <w:delText>7). Surprisingly, the number of sequence reads for sample 56252 in amplicon RT2 was none at all seven predefined prevalence levels while other samples had lost an average of 500 sequence reads for the same amplicon across the seven predefined prevalence levels. Thus, for RT2 amplicon an average number of sequence reads discarded as non optimal full-length reduced to 396. The resulting dataset of optimal full-length sequence reads were passed for subsequent downstream analysis</w:delText>
        </w:r>
      </w:del>
      <w:del w:id="1219" w:author="Ram Shrestha" w:date="2013-11-14T08:48:00Z">
        <w:r w:rsidDel="006E35E3">
          <w:delText>.</w:delText>
        </w:r>
      </w:del>
    </w:p>
    <w:p w:rsidR="00000000" w:rsidRDefault="00913437">
      <w:pPr>
        <w:pStyle w:val="Heading3"/>
        <w:rPr>
          <w:del w:id="1220" w:author="Ram Shrestha" w:date="2013-11-16T17:26:00Z"/>
        </w:rPr>
        <w:pPrChange w:id="1221" w:author="Ram Shrestha" w:date="2013-11-21T10:07:00Z">
          <w:pPr>
            <w:spacing w:line="480" w:lineRule="auto"/>
            <w:jc w:val="both"/>
          </w:pPr>
        </w:pPrChange>
      </w:pPr>
    </w:p>
    <w:p w:rsidR="00000000" w:rsidRDefault="001036CB">
      <w:pPr>
        <w:pStyle w:val="Heading3"/>
        <w:rPr>
          <w:del w:id="1222" w:author="Ram Shrestha" w:date="2013-11-14T08:49:00Z"/>
        </w:rPr>
        <w:pPrChange w:id="1223" w:author="Ram Shrestha" w:date="2013-11-21T10:07:00Z">
          <w:pPr>
            <w:spacing w:line="480" w:lineRule="auto"/>
            <w:jc w:val="both"/>
          </w:pPr>
        </w:pPrChange>
      </w:pPr>
      <w:del w:id="1224" w:author="Ram Shrestha" w:date="2013-11-14T08:49:00Z">
        <w:r w:rsidDel="006E35E3">
          <w:delText xml:space="preserve">Codon translation and </w:delText>
        </w:r>
        <w:r w:rsidRPr="00581908" w:rsidDel="006E35E3">
          <w:delText>Resistance testing</w:delText>
        </w:r>
      </w:del>
    </w:p>
    <w:p w:rsidR="00000000" w:rsidRDefault="001036CB">
      <w:pPr>
        <w:pStyle w:val="Heading3"/>
        <w:rPr>
          <w:del w:id="1225" w:author="Ram Shrestha" w:date="2013-11-14T08:49:00Z"/>
        </w:rPr>
        <w:pPrChange w:id="1226" w:author="Ram Shrestha" w:date="2013-11-21T10:07:00Z">
          <w:pPr>
            <w:spacing w:line="480" w:lineRule="auto"/>
            <w:jc w:val="both"/>
          </w:pPr>
        </w:pPrChange>
      </w:pPr>
      <w:del w:id="1227" w:author="Ram Shrestha" w:date="2013-11-14T08:49:00Z">
        <w:r w:rsidDel="006E35E3">
          <w:delText xml:space="preserve">RAMICS output FASTA format like </w:delText>
        </w:r>
      </w:del>
      <w:del w:id="1228" w:author="Ram Shrestha" w:date="2013-11-13T09:14:00Z">
        <w:r w:rsidDel="00C575F5">
          <w:delText>FASTM</w:delText>
        </w:r>
      </w:del>
      <w:del w:id="1229" w:author="Ram Shrestha" w:date="2013-11-14T08:49:00Z">
        <w:r w:rsidDel="006E35E3">
          <w:delText xml:space="preserve"> file that reported a sequence ID followed by a list of comma separated codon positions with respect to the reference sequence and amino acids at those positions of every full-length sequence read.  The codon positions were translated to the codon positions with respect to the gene and only the codon positions that were in the list of standard drug resistant mutation codon positions for the gene were selected. Subsequently, these selected codon positions of the sequences were saved in a file and analyzed in the subsequent downstream processes.</w:delText>
        </w:r>
      </w:del>
    </w:p>
    <w:p w:rsidR="00000000" w:rsidRDefault="00913437">
      <w:pPr>
        <w:pStyle w:val="Heading3"/>
        <w:rPr>
          <w:del w:id="1230" w:author="Ram Shrestha" w:date="2013-11-14T08:49:00Z"/>
        </w:rPr>
        <w:pPrChange w:id="1231" w:author="Ram Shrestha" w:date="2013-11-21T10:07:00Z">
          <w:pPr>
            <w:spacing w:line="480" w:lineRule="auto"/>
            <w:jc w:val="both"/>
          </w:pPr>
        </w:pPrChange>
      </w:pPr>
    </w:p>
    <w:p w:rsidR="00000000" w:rsidRDefault="001036CB">
      <w:pPr>
        <w:pStyle w:val="Heading3"/>
        <w:rPr>
          <w:del w:id="1232" w:author="Ram Shrestha" w:date="2013-11-14T08:49:00Z"/>
        </w:rPr>
        <w:pPrChange w:id="1233" w:author="Ram Shrestha" w:date="2013-11-21T10:07:00Z">
          <w:pPr>
            <w:spacing w:line="480" w:lineRule="auto"/>
            <w:jc w:val="both"/>
          </w:pPr>
        </w:pPrChange>
      </w:pPr>
      <w:del w:id="1234" w:author="Ram Shrestha" w:date="2013-11-14T08:49:00Z">
        <w:r w:rsidDel="006E35E3">
          <w:delText xml:space="preserve">The file containing the translated and selected drug resistant mutation codon positions with amino acids was passed through multiple genotypic resistance interpretation algorithms in local Sierra </w:delText>
        </w:r>
        <w:r w:rsidR="001B72DC" w:rsidDel="006E35E3">
          <w:fldChar w:fldCharType="begin"/>
        </w:r>
      </w:del>
      <w:del w:id="1235" w:author="Ram Shrestha" w:date="2013-11-13T22:19:00Z">
        <w:r w:rsidDel="005A2BB0">
          <w:delInstrText xml:space="preserve"> ADDIN EN.CITE &lt;EndNote&gt;&lt;Cite&gt;&lt;Author&gt;Liu&lt;/Author&gt;&lt;Year&gt;2006&lt;/Year&gt;&lt;RecNum&gt;1271&lt;/RecNum&gt;&lt;record&gt;&lt;rec-number&gt;1271&lt;/rec-number&gt;&lt;foreign-keys&gt;&lt;key app="EN" db-id="fp25zzvrxrd9vke5zxqp9stbssprwstvdddz"&gt;1271&lt;/key&gt;&lt;/foreign-keys&gt;&lt;ref-type name="Journal Article"&gt;17&lt;/ref-type&gt;&lt;contributors&gt;&lt;authors&gt;&lt;author&gt;Liu, T. F.&lt;/author&gt;&lt;author&gt;Shafer, R. W.&lt;/author&gt;&lt;/authors&gt;&lt;/contributors&gt;&lt;auth-address&gt;Division of Infectious Diseases, Stanford University, Stanford, California 94301, USA.&lt;/auth-address&gt;&lt;titles&gt;&lt;title&gt;Web resources for HIV type 1 genotypic-resistance test interpretation&lt;/title&gt;&lt;secondary-title&gt;Clin Infect Dis&lt;/secondary-title&gt;&lt;/titles&gt;&lt;periodical&gt;&lt;full-title&gt;Clin Infect Dis&lt;/full-title&gt;&lt;/periodical&gt;&lt;pages&gt;1608-18&lt;/pages&gt;&lt;volume&gt;42&lt;/volume&gt;&lt;number&gt;11&lt;/number&gt;&lt;edition&gt;2006/05/03&lt;/edition&gt;&lt;keywords&gt;&lt;keyword&gt;Anti-HIV Agents/*pharmacology&lt;/keyword&gt;&lt;keyword&gt;Drug Resistance, Multiple, Viral/*genetics&lt;/keyword&gt;&lt;keyword&gt;Genotype&lt;/keyword&gt;&lt;keyword&gt;HIV Infections/*virology&lt;/keyword&gt;&lt;keyword&gt;HIV-1/*drug effects/genetics&lt;/keyword&gt;&lt;keyword&gt;Humans&lt;/keyword&gt;&lt;keyword&gt;*Internet&lt;/keyword&gt;&lt;/keywords&gt;&lt;dates&gt;&lt;year&gt;2006&lt;/year&gt;&lt;pub-dates&gt;&lt;date&gt;Jun 1&lt;/date&gt;&lt;/pub-dates&gt;&lt;/dates&gt;&lt;isbn&gt;1537-6591 (Electronic)&amp;#xD;1058-4838 (Linking)&lt;/isbn&gt;&lt;accession-num&gt;16652319&lt;/accession-num&gt;&lt;urls&gt;&lt;related-urls&gt;&lt;url&gt;http://www.ncbi.nlm.nih.gov/entrez/query.fcgi?cmd=Retrieve&amp;amp;db=PubMed&amp;amp;dopt=Citation&amp;amp;list_uids=16652319&lt;/url&gt;&lt;/related-urls&gt;&lt;/urls&gt;&lt;custom2&gt;2547473&lt;/custom2&gt;&lt;electronic-resource-num&gt;CID39160 [pii]&amp;#xD;10.1086/503914&lt;/electronic-resource-num&gt;&lt;language&gt;eng&lt;/language&gt;&lt;/record&gt;&lt;/Cite&gt;&lt;/EndNote&gt;</w:delInstrText>
        </w:r>
      </w:del>
      <w:del w:id="1236" w:author="Ram Shrestha" w:date="2013-11-14T08:49:00Z">
        <w:r w:rsidR="001B72DC" w:rsidDel="006E35E3">
          <w:fldChar w:fldCharType="separate"/>
        </w:r>
        <w:r w:rsidDel="006E35E3">
          <w:rPr>
            <w:noProof/>
          </w:rPr>
          <w:delText>(Liu and Shafer, 2006)</w:delText>
        </w:r>
        <w:r w:rsidR="001B72DC" w:rsidDel="006E35E3">
          <w:fldChar w:fldCharType="end"/>
        </w:r>
        <w:r w:rsidDel="006E35E3">
          <w:delText xml:space="preserve"> for HIV drug resistance testing on every codon position of a sequence. Sierra algorithm produced an output XML file containing a resistance level –R, I or S - for codon position in every sequence read.</w:delText>
        </w:r>
      </w:del>
    </w:p>
    <w:p w:rsidR="001036CB" w:rsidRDefault="00BF4287" w:rsidP="00BF4287">
      <w:pPr>
        <w:pStyle w:val="Heading3"/>
        <w:rPr>
          <w:ins w:id="1237" w:author="Ram Shrestha" w:date="2013-11-21T10:07:00Z"/>
        </w:rPr>
      </w:pPr>
      <w:proofErr w:type="gramStart"/>
      <w:ins w:id="1238" w:author="Ram Shrestha" w:date="2013-11-16T18:57:00Z">
        <w:r>
          <w:t>d</w:t>
        </w:r>
        <w:r w:rsidR="00C72442">
          <w:t>ata</w:t>
        </w:r>
      </w:ins>
      <w:ins w:id="1239" w:author="Ram Shrestha" w:date="2013-11-16T19:02:00Z">
        <w:r w:rsidR="00C72442">
          <w:t>sets</w:t>
        </w:r>
      </w:ins>
      <w:proofErr w:type="gramEnd"/>
    </w:p>
    <w:p w:rsidR="00000000" w:rsidRDefault="00913437">
      <w:pPr>
        <w:numPr>
          <w:ins w:id="1240" w:author="Ram Shrestha" w:date="2013-11-21T10:07:00Z"/>
        </w:numPr>
        <w:rPr>
          <w:ins w:id="1241" w:author="Ram Shrestha" w:date="2013-11-16T18:58:00Z"/>
        </w:rPr>
        <w:pPrChange w:id="1242" w:author="Ram Shrestha" w:date="2013-11-21T10:07:00Z">
          <w:pPr>
            <w:spacing w:line="480" w:lineRule="auto"/>
            <w:jc w:val="both"/>
          </w:pPr>
        </w:pPrChange>
      </w:pPr>
    </w:p>
    <w:p w:rsidR="00A75D56" w:rsidRDefault="00C72442" w:rsidP="001036CB">
      <w:pPr>
        <w:numPr>
          <w:ins w:id="1243" w:author="Ram Shrestha" w:date="2013-11-16T19:40:00Z"/>
        </w:numPr>
        <w:spacing w:line="480" w:lineRule="auto"/>
        <w:jc w:val="both"/>
        <w:rPr>
          <w:ins w:id="1244" w:author="Ram Shrestha" w:date="2013-11-18T13:12:00Z"/>
        </w:rPr>
      </w:pPr>
      <w:ins w:id="1245" w:author="Ram Shrestha" w:date="2013-11-16T19:06:00Z">
        <w:r>
          <w:t xml:space="preserve">The </w:t>
        </w:r>
      </w:ins>
      <w:ins w:id="1246" w:author="Ram Shrestha" w:date="2013-11-16T19:11:00Z">
        <w:r w:rsidR="00E851F4">
          <w:t xml:space="preserve">nucleotide </w:t>
        </w:r>
      </w:ins>
      <w:ins w:id="1247" w:author="Ram Shrestha" w:date="2013-11-16T19:06:00Z">
        <w:r>
          <w:t xml:space="preserve">start and end positions </w:t>
        </w:r>
      </w:ins>
      <w:ins w:id="1248" w:author="Ram Shrestha" w:date="2013-11-16T19:07:00Z">
        <w:r>
          <w:t xml:space="preserve">that were defined </w:t>
        </w:r>
      </w:ins>
      <w:ins w:id="1249" w:author="Ram Shrestha" w:date="2013-11-16T19:13:00Z">
        <w:r w:rsidR="00E851F4">
          <w:t xml:space="preserve">corresponding to the HXB2 </w:t>
        </w:r>
        <w:proofErr w:type="spellStart"/>
        <w:r w:rsidR="00E851F4" w:rsidRPr="00E851F4">
          <w:rPr>
            <w:i/>
          </w:rPr>
          <w:t>pol</w:t>
        </w:r>
        <w:proofErr w:type="spellEnd"/>
        <w:r w:rsidR="00E851F4">
          <w:t xml:space="preserve"> reference sequence, </w:t>
        </w:r>
      </w:ins>
      <w:ins w:id="1250" w:author="Ram Shrestha" w:date="2013-11-16T19:06:00Z">
        <w:r>
          <w:t>for the amplicon PR</w:t>
        </w:r>
      </w:ins>
      <w:ins w:id="1251" w:author="Ram Shrestha" w:date="2013-11-16T19:07:00Z">
        <w:r>
          <w:t xml:space="preserve"> were </w:t>
        </w:r>
        <w:r w:rsidR="00E851F4">
          <w:t>169 and 469, for the RT1 were</w:t>
        </w:r>
      </w:ins>
      <w:ins w:id="1252" w:author="Ram Shrestha" w:date="2013-11-16T19:08:00Z">
        <w:r w:rsidR="00E851F4">
          <w:t xml:space="preserve"> </w:t>
        </w:r>
      </w:ins>
      <w:ins w:id="1253" w:author="Ram Shrestha" w:date="2013-11-16T19:07:00Z">
        <w:r w:rsidR="00E851F4">
          <w:t>466 and 812</w:t>
        </w:r>
      </w:ins>
      <w:ins w:id="1254" w:author="Ram Shrestha" w:date="2013-11-16T19:08:00Z">
        <w:r w:rsidR="00E851F4">
          <w:t xml:space="preserve"> and for RT2 were 672 and 1017 respectively. </w:t>
        </w:r>
      </w:ins>
      <w:ins w:id="1255" w:author="Ram Shrestha" w:date="2013-11-16T19:11:00Z">
        <w:r w:rsidR="00E851F4">
          <w:t xml:space="preserve">The </w:t>
        </w:r>
      </w:ins>
      <w:ins w:id="1256" w:author="Ram Shrestha" w:date="2013-11-16T19:12:00Z">
        <w:r w:rsidR="00E851F4">
          <w:t xml:space="preserve">difference in the nucleotide start and end </w:t>
        </w:r>
      </w:ins>
      <w:ins w:id="1257" w:author="Ram Shrestha" w:date="2013-11-16T19:11:00Z">
        <w:r w:rsidR="00E851F4">
          <w:t xml:space="preserve">positions </w:t>
        </w:r>
      </w:ins>
      <w:ins w:id="1258" w:author="Ram Shrestha" w:date="2013-11-16T19:12:00Z">
        <w:r w:rsidR="00E851F4">
          <w:t xml:space="preserve">gave the full-length of the amplicons. </w:t>
        </w:r>
      </w:ins>
      <w:ins w:id="1259" w:author="Ram Shrestha" w:date="2013-11-16T19:15:00Z">
        <w:r w:rsidR="00E851F4">
          <w:t>The codon position</w:t>
        </w:r>
      </w:ins>
      <w:ins w:id="1260" w:author="Ram Shrestha" w:date="2013-11-16T19:20:00Z">
        <w:r w:rsidR="00087272">
          <w:t>s</w:t>
        </w:r>
      </w:ins>
      <w:ins w:id="1261" w:author="Ram Shrestha" w:date="2013-11-16T19:15:00Z">
        <w:r w:rsidR="00E851F4">
          <w:t xml:space="preserve"> of the nucleotide start and end positions</w:t>
        </w:r>
      </w:ins>
      <w:ins w:id="1262" w:author="Ram Shrestha" w:date="2013-11-16T19:21:00Z">
        <w:r w:rsidR="00087272">
          <w:t xml:space="preserve"> corresponding to the reference sequence</w:t>
        </w:r>
      </w:ins>
      <w:ins w:id="1263" w:author="Ram Shrestha" w:date="2013-11-16T19:15:00Z">
        <w:r w:rsidR="00E851F4">
          <w:t xml:space="preserve"> for PR were 57 and </w:t>
        </w:r>
      </w:ins>
      <w:ins w:id="1264" w:author="Ram Shrestha" w:date="2013-11-16T19:17:00Z">
        <w:r w:rsidR="00E851F4">
          <w:t xml:space="preserve">157, for RT1 were </w:t>
        </w:r>
        <w:r w:rsidR="00087272">
          <w:t xml:space="preserve">156 and 271 and for RT2 were </w:t>
        </w:r>
      </w:ins>
      <w:ins w:id="1265" w:author="Ram Shrestha" w:date="2013-11-16T19:20:00Z">
        <w:r w:rsidR="00087272">
          <w:t>224 and 339</w:t>
        </w:r>
      </w:ins>
      <w:ins w:id="1266" w:author="Ram Shrestha" w:date="2013-11-16T19:21:00Z">
        <w:r w:rsidR="00087272">
          <w:t xml:space="preserve">. </w:t>
        </w:r>
      </w:ins>
      <w:ins w:id="1267" w:author="Ram Shrestha" w:date="2013-11-16T19:26:00Z">
        <w:r w:rsidR="00087272">
          <w:t xml:space="preserve">Seq2Res processed these start and end codon positions of the </w:t>
        </w:r>
        <w:r w:rsidR="00E835D5">
          <w:t>full-</w:t>
        </w:r>
        <w:r w:rsidR="00087272">
          <w:t>length amplicons to get the first and last DRM codon positions in the amplicons.</w:t>
        </w:r>
      </w:ins>
      <w:ins w:id="1268" w:author="Ram Shrestha" w:date="2013-11-16T19:28:00Z">
        <w:r w:rsidR="00E835D5">
          <w:t xml:space="preserve"> These first and last DRM codon positions</w:t>
        </w:r>
      </w:ins>
      <w:ins w:id="1269" w:author="Ram Shrestha" w:date="2013-11-16T19:34:00Z">
        <w:r w:rsidR="00E835D5">
          <w:t xml:space="preserve"> in the amplicons</w:t>
        </w:r>
      </w:ins>
      <w:ins w:id="1270" w:author="Ram Shrestha" w:date="2013-11-16T19:28:00Z">
        <w:r w:rsidR="00E835D5">
          <w:t xml:space="preserve"> are the optimal </w:t>
        </w:r>
      </w:ins>
      <w:ins w:id="1271" w:author="Ram Shrestha" w:date="2013-11-16T22:51:00Z">
        <w:r w:rsidR="00F84244">
          <w:t>full-length</w:t>
        </w:r>
      </w:ins>
      <w:ins w:id="1272" w:author="Ram Shrestha" w:date="2013-11-16T19:32:00Z">
        <w:r w:rsidR="00E835D5">
          <w:t xml:space="preserve"> </w:t>
        </w:r>
      </w:ins>
      <w:ins w:id="1273" w:author="Ram Shrestha" w:date="2013-11-16T19:28:00Z">
        <w:r w:rsidR="00E835D5">
          <w:t>codon positions</w:t>
        </w:r>
      </w:ins>
      <w:ins w:id="1274" w:author="Ram Shrestha" w:date="2013-11-16T19:33:00Z">
        <w:r w:rsidR="00E835D5">
          <w:t xml:space="preserve"> and </w:t>
        </w:r>
      </w:ins>
      <w:ins w:id="1275" w:author="Ram Shrestha" w:date="2013-11-16T19:34:00Z">
        <w:r w:rsidR="00E835D5">
          <w:t xml:space="preserve">the </w:t>
        </w:r>
      </w:ins>
      <w:ins w:id="1276" w:author="Ram Shrestha" w:date="2013-11-16T19:38:00Z">
        <w:r w:rsidR="00E835D5">
          <w:t>sequence in between the positions covers</w:t>
        </w:r>
      </w:ins>
      <w:ins w:id="1277" w:author="Ram Shrestha" w:date="2013-11-16T19:33:00Z">
        <w:r w:rsidR="00E835D5">
          <w:t xml:space="preserve"> all DRMs of interest</w:t>
        </w:r>
      </w:ins>
      <w:ins w:id="1278" w:author="Ram Shrestha" w:date="2013-11-16T19:36:00Z">
        <w:r w:rsidR="00E835D5">
          <w:t xml:space="preserve">. The optimal </w:t>
        </w:r>
      </w:ins>
      <w:ins w:id="1279" w:author="Ram Shrestha" w:date="2013-11-16T22:50:00Z">
        <w:r w:rsidR="00F84244">
          <w:t>full-length</w:t>
        </w:r>
      </w:ins>
      <w:ins w:id="1280" w:author="Ram Shrestha" w:date="2013-11-16T19:36:00Z">
        <w:r w:rsidR="00E835D5">
          <w:t xml:space="preserve"> </w:t>
        </w:r>
      </w:ins>
      <w:ins w:id="1281" w:author="Ram Shrestha" w:date="2013-11-16T19:38:00Z">
        <w:r w:rsidR="00E835D5">
          <w:t>start</w:t>
        </w:r>
      </w:ins>
      <w:ins w:id="1282" w:author="Ram Shrestha" w:date="2013-11-16T19:39:00Z">
        <w:r w:rsidR="00A75D56">
          <w:t xml:space="preserve"> </w:t>
        </w:r>
      </w:ins>
      <w:ins w:id="1283" w:author="Ram Shrestha" w:date="2013-11-16T19:38:00Z">
        <w:r w:rsidR="00A75D56">
          <w:t>and</w:t>
        </w:r>
        <w:r w:rsidR="00E835D5">
          <w:t xml:space="preserve"> end </w:t>
        </w:r>
      </w:ins>
      <w:ins w:id="1284" w:author="Ram Shrestha" w:date="2013-11-16T19:36:00Z">
        <w:r w:rsidR="00E835D5">
          <w:t xml:space="preserve">codon positions </w:t>
        </w:r>
      </w:ins>
      <w:ins w:id="1285" w:author="Ram Shrestha" w:date="2013-11-16T19:38:00Z">
        <w:r w:rsidR="00E835D5">
          <w:t xml:space="preserve">obtained </w:t>
        </w:r>
      </w:ins>
      <w:ins w:id="1286" w:author="Ram Shrestha" w:date="2013-11-16T19:36:00Z">
        <w:r w:rsidR="00E835D5">
          <w:t>for PR</w:t>
        </w:r>
      </w:ins>
      <w:ins w:id="1287" w:author="Ram Shrestha" w:date="2013-11-16T19:38:00Z">
        <w:r w:rsidR="00E835D5">
          <w:t xml:space="preserve"> </w:t>
        </w:r>
      </w:ins>
      <w:ins w:id="1288" w:author="Ram Shrestha" w:date="2013-11-16T22:51:00Z">
        <w:r w:rsidR="00F84244">
          <w:t>was</w:t>
        </w:r>
      </w:ins>
      <w:ins w:id="1289" w:author="Ram Shrestha" w:date="2013-11-16T19:38:00Z">
        <w:r w:rsidR="00A75D56">
          <w:t xml:space="preserve"> 66 and 149, for RT1 </w:t>
        </w:r>
      </w:ins>
      <w:ins w:id="1290" w:author="Ram Shrestha" w:date="2013-11-16T22:51:00Z">
        <w:r w:rsidR="00F84244">
          <w:t>was</w:t>
        </w:r>
      </w:ins>
      <w:ins w:id="1291" w:author="Ram Shrestha" w:date="2013-11-16T19:38:00Z">
        <w:r w:rsidR="00A75D56">
          <w:t xml:space="preserve"> </w:t>
        </w:r>
      </w:ins>
      <w:ins w:id="1292" w:author="Ram Shrestha" w:date="2013-11-16T19:39:00Z">
        <w:r w:rsidR="00F84244">
          <w:t>195 and 270 and for RT2 was</w:t>
        </w:r>
        <w:r w:rsidR="00A75D56">
          <w:t xml:space="preserve"> 224 and 336</w:t>
        </w:r>
      </w:ins>
      <w:ins w:id="1293" w:author="Ram Shrestha" w:date="2013-11-16T22:57:00Z">
        <w:r w:rsidR="00C923FB">
          <w:t xml:space="preserve"> (</w:t>
        </w:r>
      </w:ins>
      <w:ins w:id="1294" w:author="Ram Shrestha" w:date="2013-11-16T23:55:00Z">
        <w:r w:rsidR="00B05BFC">
          <w:rPr>
            <w:b/>
          </w:rPr>
          <w:t xml:space="preserve">Table </w:t>
        </w:r>
      </w:ins>
      <w:ins w:id="1295" w:author="Ram Shrestha" w:date="2013-11-18T13:12:00Z">
        <w:r w:rsidR="00B05BFC">
          <w:rPr>
            <w:b/>
          </w:rPr>
          <w:t>4.7</w:t>
        </w:r>
      </w:ins>
      <w:ins w:id="1296" w:author="Ram Shrestha" w:date="2013-11-16T22:57:00Z">
        <w:r w:rsidR="00C923FB">
          <w:t>)</w:t>
        </w:r>
      </w:ins>
      <w:ins w:id="1297" w:author="Ram Shrestha" w:date="2013-11-16T19:39:00Z">
        <w:r w:rsidR="00A75D56">
          <w:t>.</w:t>
        </w:r>
      </w:ins>
      <w:ins w:id="1298" w:author="Ram Shrestha" w:date="2013-11-16T22:52:00Z">
        <w:r w:rsidR="00F84244">
          <w:t xml:space="preserve"> In further downstream processing, the amplicon sequence reads that </w:t>
        </w:r>
      </w:ins>
      <w:ins w:id="1299" w:author="Ram Shrestha" w:date="2013-11-16T22:55:00Z">
        <w:r w:rsidR="00F84244">
          <w:t>extend from optimal start to end codon positions are considered although they a</w:t>
        </w:r>
        <w:r w:rsidR="00B05BFC">
          <w:t>re not necessarily the full-</w:t>
        </w:r>
        <w:r w:rsidR="00F84244">
          <w:t>length amplicon.</w:t>
        </w:r>
      </w:ins>
    </w:p>
    <w:p w:rsidR="00373307" w:rsidRDefault="00373307" w:rsidP="001036CB">
      <w:pPr>
        <w:numPr>
          <w:ins w:id="1300" w:author="Ram Shrestha" w:date="2013-11-18T13:12:00Z"/>
        </w:numPr>
        <w:spacing w:line="480" w:lineRule="auto"/>
        <w:jc w:val="both"/>
      </w:pPr>
    </w:p>
    <w:p w:rsidR="001036CB" w:rsidRDefault="007E7F0C" w:rsidP="00BF4287">
      <w:pPr>
        <w:pStyle w:val="Heading3"/>
        <w:rPr>
          <w:ins w:id="1301" w:author="Ram Shrestha" w:date="2013-11-21T10:07:00Z"/>
        </w:rPr>
      </w:pPr>
      <w:ins w:id="1302" w:author="Ram Shrestha" w:date="2013-11-17T01:04:00Z">
        <w:r>
          <w:t xml:space="preserve">4.3.6 </w:t>
        </w:r>
      </w:ins>
      <w:r w:rsidR="001036CB">
        <w:t>Prevalence of known drug resistant mutations</w:t>
      </w:r>
    </w:p>
    <w:p w:rsidR="00000000" w:rsidRDefault="00913437">
      <w:pPr>
        <w:numPr>
          <w:ins w:id="1303" w:author="Ram Shrestha" w:date="2013-11-21T10:07:00Z"/>
        </w:numPr>
        <w:rPr>
          <w:rPrChange w:id="1304" w:author="Ram Shrestha" w:date="2013-11-21T10:07:00Z">
            <w:rPr>
              <w:b/>
            </w:rPr>
          </w:rPrChange>
        </w:rPr>
        <w:pPrChange w:id="1305" w:author="Ram Shrestha" w:date="2013-11-21T10:07:00Z">
          <w:pPr>
            <w:spacing w:line="480" w:lineRule="auto"/>
            <w:jc w:val="both"/>
          </w:pPr>
        </w:pPrChange>
      </w:pPr>
    </w:p>
    <w:p w:rsidR="001036CB" w:rsidDel="006E35E3" w:rsidRDefault="001036CB" w:rsidP="001036CB">
      <w:pPr>
        <w:spacing w:line="480" w:lineRule="auto"/>
        <w:jc w:val="both"/>
        <w:rPr>
          <w:del w:id="1306" w:author="Ram Shrestha" w:date="2013-11-14T08:51:00Z"/>
        </w:rPr>
      </w:pPr>
      <w:del w:id="1307" w:author="Ram Shrestha" w:date="2013-11-14T08:51:00Z">
        <w:r w:rsidDel="006E35E3">
          <w:delText>For every sequence read, the drug resistant mutations of the sequences and their resistance levels were extracted and tabulated in tab-delimited file such that for defined sequence of antiretroviral drugs, the table listed out the resistance level R, I or S and the DRMs of a sequence for each drug. The tab-delimited file was obtained for all 105 input simulated dataset.</w:delText>
        </w:r>
      </w:del>
    </w:p>
    <w:p w:rsidR="001036CB" w:rsidDel="006E35E3" w:rsidRDefault="001036CB" w:rsidP="001036CB">
      <w:pPr>
        <w:spacing w:line="480" w:lineRule="auto"/>
        <w:jc w:val="both"/>
        <w:rPr>
          <w:del w:id="1308" w:author="Ram Shrestha" w:date="2013-11-14T08:51:00Z"/>
        </w:rPr>
      </w:pPr>
    </w:p>
    <w:p w:rsidR="001036CB" w:rsidDel="006E35E3" w:rsidRDefault="001036CB" w:rsidP="001036CB">
      <w:pPr>
        <w:spacing w:line="480" w:lineRule="auto"/>
        <w:jc w:val="both"/>
        <w:rPr>
          <w:del w:id="1309" w:author="Ram Shrestha" w:date="2013-11-14T08:51:00Z"/>
        </w:rPr>
      </w:pPr>
      <w:del w:id="1310" w:author="Ram Shrestha" w:date="2013-11-14T08:51:00Z">
        <w:r w:rsidDel="006E35E3">
          <w:delText xml:space="preserve">Sequence reads in each datasets were derived from a resistant and a sensitive sequence reads by simulation, and therefore, the dataset derived from a sample’s resistant and sensitive sequence must have the DRMs from the resistant sequence as reported by web Sierra </w:delText>
        </w:r>
        <w:r w:rsidR="001B72DC" w:rsidDel="006E35E3">
          <w:fldChar w:fldCharType="begin"/>
        </w:r>
      </w:del>
      <w:del w:id="1311" w:author="Ram Shrestha" w:date="2013-11-13T22:19:00Z">
        <w:r w:rsidDel="005A2BB0">
          <w:delInstrText xml:space="preserve"> ADDIN EN.CITE &lt;EndNote&gt;&lt;Cite&gt;&lt;Author&gt;Liu&lt;/Author&gt;&lt;Year&gt;2006&lt;/Year&gt;&lt;RecNum&gt;1271&lt;/RecNum&gt;&lt;record&gt;&lt;rec-number&gt;1271&lt;/rec-number&gt;&lt;foreign-keys&gt;&lt;key app="EN" db-id="fp25zzvrxrd9vke5zxqp9stbssprwstvdddz"&gt;1271&lt;/key&gt;&lt;/foreign-keys&gt;&lt;ref-type name="Journal Article"&gt;17&lt;/ref-type&gt;&lt;contributors&gt;&lt;authors&gt;&lt;author&gt;Liu, T. F.&lt;/author&gt;&lt;author&gt;Shafer, R. W.&lt;/author&gt;&lt;/authors&gt;&lt;/contributors&gt;&lt;auth-address&gt;Division of Infectious Diseases, Stanford University, Stanford, California 94301, USA.&lt;/auth-address&gt;&lt;titles&gt;&lt;title&gt;Web resources for HIV type 1 genotypic-resistance test interpretation&lt;/title&gt;&lt;secondary-title&gt;Clin Infect Dis&lt;/secondary-title&gt;&lt;/titles&gt;&lt;periodical&gt;&lt;full-title&gt;Clin Infect Dis&lt;/full-title&gt;&lt;/periodical&gt;&lt;pages&gt;1608-18&lt;/pages&gt;&lt;volume&gt;42&lt;/volume&gt;&lt;number&gt;11&lt;/number&gt;&lt;edition&gt;2006/05/03&lt;/edition&gt;&lt;keywords&gt;&lt;keyword&gt;Anti-HIV Agents/*pharmacology&lt;/keyword&gt;&lt;keyword&gt;Drug Resistance, Multiple, Viral/*genetics&lt;/keyword&gt;&lt;keyword&gt;Genotype&lt;/keyword&gt;&lt;keyword&gt;HIV Infections/*virology&lt;/keyword&gt;&lt;keyword&gt;HIV-1/*drug effects/genetics&lt;/keyword&gt;&lt;keyword&gt;Humans&lt;/keyword&gt;&lt;keyword&gt;*Internet&lt;/keyword&gt;&lt;/keywords&gt;&lt;dates&gt;&lt;year&gt;2006&lt;/year&gt;&lt;pub-dates&gt;&lt;date&gt;Jun 1&lt;/date&gt;&lt;/pub-dates&gt;&lt;/dates&gt;&lt;isbn&gt;1537-6591 (Electronic)&amp;#xD;1058-4838 (Linking)&lt;/isbn&gt;&lt;accession-num&gt;16652319&lt;/accession-num&gt;&lt;urls&gt;&lt;related-urls&gt;&lt;url&gt;http://www.ncbi.nlm.nih.gov/entrez/query.fcgi?cmd=Retrieve&amp;amp;db=PubMed&amp;amp;dopt=Citation&amp;amp;list_uids=16652319&lt;/url&gt;&lt;/related-urls&gt;&lt;/urls&gt;&lt;custom2&gt;2547473&lt;/custom2&gt;&lt;electronic-resource-num&gt;CID39160 [pii]&amp;#xD;10.1086/503914&lt;/electronic-resource-num&gt;&lt;language&gt;eng&lt;/language&gt;&lt;/record&gt;&lt;/Cite&gt;&lt;/EndNote&gt;</w:delInstrText>
        </w:r>
      </w:del>
      <w:del w:id="1312" w:author="Ram Shrestha" w:date="2013-11-14T08:51:00Z">
        <w:r w:rsidR="001B72DC" w:rsidDel="006E35E3">
          <w:fldChar w:fldCharType="separate"/>
        </w:r>
        <w:r w:rsidDel="006E35E3">
          <w:rPr>
            <w:noProof/>
          </w:rPr>
          <w:delText>(Liu and Shafer, 2006)</w:delText>
        </w:r>
        <w:r w:rsidR="001B72DC" w:rsidDel="006E35E3">
          <w:fldChar w:fldCharType="end"/>
        </w:r>
        <w:r w:rsidDel="006E35E3">
          <w:delText>.</w:delText>
        </w:r>
      </w:del>
    </w:p>
    <w:p w:rsidR="001036CB" w:rsidDel="006E35E3" w:rsidRDefault="001036CB" w:rsidP="001036CB">
      <w:pPr>
        <w:spacing w:line="480" w:lineRule="auto"/>
        <w:jc w:val="both"/>
        <w:rPr>
          <w:del w:id="1313" w:author="Ram Shrestha" w:date="2013-11-14T08:51:00Z"/>
        </w:rPr>
      </w:pPr>
    </w:p>
    <w:p w:rsidR="001036CB" w:rsidDel="00373307" w:rsidRDefault="001036CB" w:rsidP="001036CB">
      <w:pPr>
        <w:spacing w:line="480" w:lineRule="auto"/>
        <w:jc w:val="both"/>
        <w:rPr>
          <w:del w:id="1314" w:author="Ram Shrestha" w:date="2013-11-18T13:12:00Z"/>
        </w:rPr>
      </w:pPr>
      <w:del w:id="1315" w:author="Ram Shrestha" w:date="2013-11-14T08:51:00Z">
        <w:r w:rsidDel="006E35E3">
          <w:delText>Of the 105 datasets, every simulated dataset was analyzed for the prevalence of DRMs that it contained</w:delText>
        </w:r>
        <w:r w:rsidRPr="00CA6648" w:rsidDel="006E35E3">
          <w:delText xml:space="preserve"> </w:delText>
        </w:r>
        <w:r w:rsidDel="006E35E3">
          <w:delText>from tab-delimited file. From a tabulated file for every input simulated dataset, out of the total sequences that went through drug resistance testing in local Sierra, the prevalence of sequence reads containing each known mutations for the sample was calculated (</w:delText>
        </w:r>
        <w:r w:rsidRPr="00041208" w:rsidDel="006E35E3">
          <w:rPr>
            <w:b/>
          </w:rPr>
          <w:delText>Figure 4.</w:delText>
        </w:r>
        <w:r w:rsidDel="006E35E3">
          <w:rPr>
            <w:b/>
          </w:rPr>
          <w:delText>7</w:delText>
        </w:r>
      </w:del>
      <w:del w:id="1316" w:author="Ram Shrestha" w:date="2013-11-14T08:52:00Z">
        <w:r w:rsidDel="006E35E3">
          <w:delText>)</w:delText>
        </w:r>
      </w:del>
      <w:del w:id="1317" w:author="Ram Shrestha" w:date="2013-11-18T13:12:00Z">
        <w:r w:rsidDel="00373307">
          <w:delText>.</w:delText>
        </w:r>
      </w:del>
    </w:p>
    <w:p w:rsidR="001036CB" w:rsidRDefault="001036CB" w:rsidP="001036CB">
      <w:pPr>
        <w:spacing w:line="480" w:lineRule="auto"/>
        <w:jc w:val="both"/>
      </w:pPr>
      <w:r>
        <w:t xml:space="preserve">Each simulated dataset had defined proportion of resistant and sensitive sequences and therefore, </w:t>
      </w:r>
      <w:ins w:id="1318" w:author="Ram Shrestha" w:date="2013-11-19T12:53:00Z">
        <w:r w:rsidR="00FE4603">
          <w:t xml:space="preserve">we know </w:t>
        </w:r>
      </w:ins>
      <w:r>
        <w:t xml:space="preserve">the prevalence of known </w:t>
      </w:r>
      <w:del w:id="1319" w:author="Ram Shrestha" w:date="2013-11-19T12:55:00Z">
        <w:r w:rsidDel="00FE4603">
          <w:delText xml:space="preserve">mutations </w:delText>
        </w:r>
      </w:del>
      <w:ins w:id="1320" w:author="Ram Shrestha" w:date="2013-11-19T12:55:00Z">
        <w:r w:rsidR="00FE4603">
          <w:t xml:space="preserve">DRMs </w:t>
        </w:r>
      </w:ins>
      <w:r>
        <w:t>in the dataset</w:t>
      </w:r>
      <w:del w:id="1321" w:author="Ram Shrestha" w:date="2013-11-19T12:54:00Z">
        <w:r w:rsidDel="00FE4603">
          <w:delText xml:space="preserve"> would be expected to be similar to the prevalence of resistant sequences in the mixture</w:delText>
        </w:r>
      </w:del>
      <w:r>
        <w:t xml:space="preserve">.  Analysis of simulated data using Seq2Res showed that, in all cases, the observed prevalences of the known </w:t>
      </w:r>
      <w:del w:id="1322" w:author="Ram Shrestha" w:date="2013-11-19T12:56:00Z">
        <w:r w:rsidDel="00FE4603">
          <w:delText xml:space="preserve">mutations </w:delText>
        </w:r>
      </w:del>
      <w:ins w:id="1323" w:author="Ram Shrestha" w:date="2013-11-19T12:56:00Z">
        <w:r w:rsidR="00FE4603">
          <w:t xml:space="preserve">DRMs </w:t>
        </w:r>
      </w:ins>
      <w:ins w:id="1324" w:author="Ram Shrestha" w:date="2013-11-19T12:54:00Z">
        <w:r w:rsidR="00FE4603">
          <w:t xml:space="preserve">were </w:t>
        </w:r>
      </w:ins>
      <w:r>
        <w:t xml:space="preserve">very </w:t>
      </w:r>
      <w:del w:id="1325" w:author="Ram Shrestha" w:date="2013-11-19T12:54:00Z">
        <w:r w:rsidDel="00FE4603">
          <w:delText xml:space="preserve">similar </w:delText>
        </w:r>
      </w:del>
      <w:ins w:id="1326" w:author="Ram Shrestha" w:date="2013-11-19T12:54:00Z">
        <w:r w:rsidR="00FE4603">
          <w:t xml:space="preserve">close </w:t>
        </w:r>
      </w:ins>
      <w:r>
        <w:t>to the expected prevalence (</w:t>
      </w:r>
      <w:r w:rsidRPr="00396EC9">
        <w:rPr>
          <w:b/>
        </w:rPr>
        <w:t>Figure 4.</w:t>
      </w:r>
      <w:ins w:id="1327" w:author="Ram Shrestha" w:date="2013-11-17T00:36:00Z">
        <w:r w:rsidR="00BF4287">
          <w:rPr>
            <w:b/>
          </w:rPr>
          <w:t>13</w:t>
        </w:r>
      </w:ins>
      <w:del w:id="1328" w:author="Ram Shrestha" w:date="2013-11-17T00:36:00Z">
        <w:r w:rsidDel="00DE4F9A">
          <w:rPr>
            <w:b/>
          </w:rPr>
          <w:delText>7</w:delText>
        </w:r>
      </w:del>
      <w:r>
        <w:t>).</w:t>
      </w:r>
    </w:p>
    <w:p w:rsidR="001036CB" w:rsidRDefault="001036CB" w:rsidP="001036CB">
      <w:pPr>
        <w:spacing w:line="480" w:lineRule="auto"/>
        <w:jc w:val="both"/>
      </w:pPr>
    </w:p>
    <w:p w:rsidR="00782099" w:rsidRDefault="00782099" w:rsidP="00BA5EAE">
      <w:pPr>
        <w:numPr>
          <w:ins w:id="1329" w:author="Ram Shrestha" w:date="2013-11-19T18:07:00Z"/>
        </w:numPr>
        <w:spacing w:line="480" w:lineRule="auto"/>
        <w:jc w:val="both"/>
        <w:rPr>
          <w:ins w:id="1330" w:author="Ram Shrestha" w:date="2013-11-19T18:07:00Z"/>
        </w:rPr>
      </w:pPr>
      <w:ins w:id="1331" w:author="Ram Shrestha" w:date="2013-11-19T18:09:00Z">
        <w:r>
          <w:t xml:space="preserve">We also investigated the observed prevalence of DRMs in simulated amplicon datasets from all samples analyzed by Seq2Res. </w:t>
        </w:r>
      </w:ins>
      <w:ins w:id="1332" w:author="Ram Shrestha" w:date="2013-11-19T19:02:00Z">
        <w:r w:rsidR="00403CF9">
          <w:t xml:space="preserve">The mean observed prevalence of DRMs from three </w:t>
        </w:r>
      </w:ins>
      <w:ins w:id="1333" w:author="Ram Shrestha" w:date="2013-11-19T19:03:00Z">
        <w:r w:rsidR="00403CF9">
          <w:t xml:space="preserve">simulated </w:t>
        </w:r>
      </w:ins>
      <w:ins w:id="1334" w:author="Ram Shrestha" w:date="2013-11-19T19:02:00Z">
        <w:r w:rsidR="00403CF9">
          <w:t xml:space="preserve">amplicon </w:t>
        </w:r>
      </w:ins>
      <w:ins w:id="1335" w:author="Ram Shrestha" w:date="2013-11-19T19:03:00Z">
        <w:r w:rsidR="00403CF9">
          <w:t xml:space="preserve">datasets – PR, RT1 and RT2 in a sample </w:t>
        </w:r>
        <w:r w:rsidR="00325DE3">
          <w:t>was</w:t>
        </w:r>
        <w:r w:rsidR="00403CF9">
          <w:t xml:space="preserve"> calculated.</w:t>
        </w:r>
      </w:ins>
      <w:ins w:id="1336" w:author="Ram Shrestha" w:date="2013-11-19T19:02:00Z">
        <w:r w:rsidR="00403CF9">
          <w:t xml:space="preserve"> </w:t>
        </w:r>
      </w:ins>
      <w:ins w:id="1337" w:author="Ram Shrestha" w:date="2013-11-19T19:05:00Z">
        <w:r w:rsidR="00325DE3">
          <w:t xml:space="preserve">The mean observed prevalence </w:t>
        </w:r>
      </w:ins>
      <w:ins w:id="1338" w:author="Ram Shrestha" w:date="2013-11-19T19:06:00Z">
        <w:r w:rsidR="00325DE3">
          <w:t xml:space="preserve">from three amplicons </w:t>
        </w:r>
      </w:ins>
      <w:ins w:id="1339" w:author="Ram Shrestha" w:date="2013-11-19T19:05:00Z">
        <w:r w:rsidR="00325DE3">
          <w:t>at all expected prevalence (</w:t>
        </w:r>
      </w:ins>
      <w:ins w:id="1340" w:author="Ram Shrestha" w:date="2013-11-19T19:06:00Z">
        <w:r w:rsidR="00325DE3">
          <w:t>0.1%, 1%, 5%, 10%, 15%, 20% and 50%</w:t>
        </w:r>
      </w:ins>
      <w:ins w:id="1341" w:author="Ram Shrestha" w:date="2013-11-19T19:05:00Z">
        <w:r w:rsidR="00325DE3">
          <w:t>)</w:t>
        </w:r>
      </w:ins>
      <w:ins w:id="1342" w:author="Ram Shrestha" w:date="2013-11-19T19:07:00Z">
        <w:r w:rsidR="00325DE3">
          <w:t xml:space="preserve"> in the samples was marginally </w:t>
        </w:r>
      </w:ins>
      <w:ins w:id="1343" w:author="Ram Shrestha" w:date="2013-11-19T19:10:00Z">
        <w:r w:rsidR="00325DE3">
          <w:t>greater</w:t>
        </w:r>
      </w:ins>
      <w:ins w:id="1344" w:author="Ram Shrestha" w:date="2013-11-19T19:07:00Z">
        <w:r w:rsidR="00325DE3">
          <w:t xml:space="preserve"> or </w:t>
        </w:r>
      </w:ins>
      <w:ins w:id="1345" w:author="Ram Shrestha" w:date="2013-11-19T19:10:00Z">
        <w:r w:rsidR="00325DE3">
          <w:t>lower</w:t>
        </w:r>
      </w:ins>
      <w:ins w:id="1346" w:author="Ram Shrestha" w:date="2013-11-19T19:07:00Z">
        <w:r w:rsidR="00325DE3">
          <w:t xml:space="preserve"> than the expected prevalence (</w:t>
        </w:r>
        <w:r w:rsidR="00325DE3" w:rsidRPr="00325DE3">
          <w:rPr>
            <w:b/>
          </w:rPr>
          <w:t>Table 4.</w:t>
        </w:r>
        <w:r w:rsidR="00BF4287">
          <w:rPr>
            <w:b/>
          </w:rPr>
          <w:t>8</w:t>
        </w:r>
        <w:r w:rsidR="00325DE3">
          <w:t>).</w:t>
        </w:r>
      </w:ins>
      <w:ins w:id="1347" w:author="Ram Shrestha" w:date="2013-11-19T19:09:00Z">
        <w:r w:rsidR="00325DE3">
          <w:t xml:space="preserve"> The mean of the observed prevalence across the samples also showed that the observed prevalence was again </w:t>
        </w:r>
      </w:ins>
      <w:ins w:id="1348" w:author="Ram Shrestha" w:date="2013-11-19T19:10:00Z">
        <w:r w:rsidR="00325DE3">
          <w:t>marginally greater or lower than the expected prevalence (</w:t>
        </w:r>
        <w:r w:rsidR="00325DE3" w:rsidRPr="00325DE3">
          <w:rPr>
            <w:b/>
          </w:rPr>
          <w:t>Table 4.</w:t>
        </w:r>
        <w:r w:rsidR="00BF4287">
          <w:rPr>
            <w:b/>
          </w:rPr>
          <w:t>8</w:t>
        </w:r>
        <w:r w:rsidR="00325DE3">
          <w:t xml:space="preserve">). </w:t>
        </w:r>
      </w:ins>
    </w:p>
    <w:p w:rsidR="00000000" w:rsidRDefault="001036CB">
      <w:pPr>
        <w:numPr>
          <w:ins w:id="1349" w:author="Ram Shrestha" w:date="2013-11-17T17:06:00Z"/>
        </w:numPr>
        <w:spacing w:line="480" w:lineRule="auto"/>
        <w:jc w:val="both"/>
        <w:rPr>
          <w:del w:id="1350" w:author="Ram Shrestha" w:date="2013-11-17T00:41:00Z"/>
        </w:rPr>
        <w:pPrChange w:id="1351" w:author="Ram Shrestha" w:date="2013-11-17T01:08:00Z">
          <w:pPr>
            <w:spacing w:line="480" w:lineRule="auto"/>
            <w:jc w:val="both"/>
          </w:pPr>
        </w:pPrChange>
      </w:pPr>
      <w:del w:id="1352" w:author="Ram Shrestha" w:date="2013-11-19T19:18:00Z">
        <w:r w:rsidDel="00797861">
          <w:delText>Analysis of all the observed prevalences across the samples from the same expected prevalence level showed that the mean of the observed prevalence are equal to the corresponding expected prevalence and the standard deviation is less than 1 except at the expected prevalence of 50% (</w:delText>
        </w:r>
        <w:r w:rsidRPr="00EE471A" w:rsidDel="00797861">
          <w:rPr>
            <w:b/>
          </w:rPr>
          <w:delText>Table 4.</w:delText>
        </w:r>
      </w:del>
      <w:del w:id="1353" w:author="Ram Shrestha" w:date="2013-11-17T00:36:00Z">
        <w:r w:rsidDel="00DE4F9A">
          <w:rPr>
            <w:b/>
          </w:rPr>
          <w:delText>8</w:delText>
        </w:r>
      </w:del>
      <w:del w:id="1354" w:author="Ram Shrestha" w:date="2013-11-19T19:18:00Z">
        <w:r w:rsidDel="00797861">
          <w:delText>).</w:delText>
        </w:r>
      </w:del>
      <w:r>
        <w:t xml:space="preserve"> </w:t>
      </w:r>
      <w:del w:id="1355" w:author="Ram Shrestha" w:date="2013-11-17T00:41:00Z">
        <w:r w:rsidDel="00DE4F9A">
          <w:delText>The high standard deviation at expected prevalence of 50% was due to higher observed prevalence (55.42%) for DRM K103N in amplicon RT2 of sample 2368 (</w:delText>
        </w:r>
        <w:r w:rsidDel="00DE4F9A">
          <w:rPr>
            <w:b/>
          </w:rPr>
          <w:delText>Figure 4.7</w:delText>
        </w:r>
        <w:r w:rsidRPr="00710309" w:rsidDel="00DE4F9A">
          <w:rPr>
            <w:b/>
          </w:rPr>
          <w:delText xml:space="preserve"> E</w:delText>
        </w:r>
        <w:r w:rsidDel="00DE4F9A">
          <w:delText>) and lower observed prevalence (46.75%) for DRM K65R in amplicon RT1 of sample 56252 (</w:delText>
        </w:r>
        <w:r w:rsidDel="00DE4F9A">
          <w:rPr>
            <w:b/>
          </w:rPr>
          <w:delText>Figure 4.7</w:delText>
        </w:r>
        <w:r w:rsidRPr="00710309" w:rsidDel="00DE4F9A">
          <w:rPr>
            <w:b/>
          </w:rPr>
          <w:delText xml:space="preserve"> A</w:delText>
        </w:r>
        <w:r w:rsidDel="00DE4F9A">
          <w:delText>) than expected prevalence of 50%.</w:delText>
        </w:r>
      </w:del>
    </w:p>
    <w:p w:rsidR="00E567E2" w:rsidRDefault="00E567E2">
      <w:pPr>
        <w:spacing w:line="480" w:lineRule="auto"/>
        <w:jc w:val="both"/>
        <w:rPr>
          <w:del w:id="1356" w:author="Ram Shrestha" w:date="2013-11-17T00:41:00Z"/>
        </w:rPr>
      </w:pPr>
    </w:p>
    <w:p w:rsidR="00E567E2" w:rsidRDefault="001036CB">
      <w:pPr>
        <w:spacing w:line="480" w:lineRule="auto"/>
        <w:jc w:val="both"/>
        <w:rPr>
          <w:del w:id="1357" w:author="Ram Shrestha" w:date="2013-11-17T00:41:00Z"/>
        </w:rPr>
      </w:pPr>
      <w:del w:id="1358" w:author="Ram Shrestha" w:date="2013-11-17T00:41:00Z">
        <w:r w:rsidDel="00DE4F9A">
          <w:delText>Further analysis on the dataset of sample 2368’s amplicon RT2 at 50% expected prevalence showed that there were 4440 sequences with DRM K103N and 5057 sequences without DRM K103N in the final analysis result. As sequences with DRM were lower than sequences without DRM, the observed prevalence was lower than expected prevalence.</w:delText>
        </w:r>
      </w:del>
    </w:p>
    <w:p w:rsidR="00E567E2" w:rsidRDefault="00E567E2">
      <w:pPr>
        <w:spacing w:line="480" w:lineRule="auto"/>
        <w:jc w:val="both"/>
        <w:rPr>
          <w:del w:id="1359" w:author="Ram Shrestha" w:date="2013-11-17T00:41:00Z"/>
        </w:rPr>
      </w:pPr>
    </w:p>
    <w:p w:rsidR="00E567E2" w:rsidRDefault="001036CB">
      <w:pPr>
        <w:spacing w:line="480" w:lineRule="auto"/>
        <w:jc w:val="both"/>
        <w:rPr>
          <w:del w:id="1360" w:author="Ram Shrestha" w:date="2013-11-17T00:41:00Z"/>
        </w:rPr>
      </w:pPr>
      <w:del w:id="1361" w:author="Ram Shrestha" w:date="2013-11-17T00:41:00Z">
        <w:r w:rsidDel="00DE4F9A">
          <w:delText>Similarly, in dataset of sample 56252’s amplicon RT1 at 50% expected prevalence showed that there were 4881 sequences with DRM K65R and 3780 sequences without DRM K65R in the final analysis. Therefore, the observed prevalence was higher than the expected prevalence.</w:delText>
        </w:r>
      </w:del>
    </w:p>
    <w:p w:rsidR="001036CB" w:rsidRDefault="001036CB" w:rsidP="00BA5EAE">
      <w:pPr>
        <w:spacing w:line="480" w:lineRule="auto"/>
        <w:jc w:val="both"/>
      </w:pPr>
    </w:p>
    <w:p w:rsidR="007E7F0C" w:rsidRDefault="007E7F0C" w:rsidP="00637C79">
      <w:pPr>
        <w:pStyle w:val="Heading3"/>
        <w:numPr>
          <w:ins w:id="1362" w:author="Ram Shrestha" w:date="2013-11-17T01:03:00Z"/>
        </w:numPr>
        <w:jc w:val="both"/>
        <w:rPr>
          <w:ins w:id="1363" w:author="Ram Shrestha" w:date="2013-11-17T17:55:00Z"/>
        </w:rPr>
      </w:pPr>
      <w:ins w:id="1364" w:author="Ram Shrestha" w:date="2013-11-17T01:04:00Z">
        <w:r>
          <w:t xml:space="preserve">4.3.7 </w:t>
        </w:r>
      </w:ins>
      <w:ins w:id="1365" w:author="Ram Shrestha" w:date="2013-11-17T01:03:00Z">
        <w:r>
          <w:t>Resistance call of antiretroviral drugs</w:t>
        </w:r>
      </w:ins>
    </w:p>
    <w:p w:rsidR="00336CD5" w:rsidRPr="00336CD5" w:rsidRDefault="00336CD5" w:rsidP="00637C79">
      <w:pPr>
        <w:numPr>
          <w:ins w:id="1366" w:author="Ram Shrestha" w:date="2013-11-17T17:55:00Z"/>
        </w:numPr>
        <w:jc w:val="both"/>
        <w:rPr>
          <w:ins w:id="1367" w:author="Ram Shrestha" w:date="2013-11-17T01:08:00Z"/>
        </w:rPr>
      </w:pPr>
    </w:p>
    <w:p w:rsidR="00AD0AA2" w:rsidRPr="00282D26" w:rsidRDefault="00CA1E44" w:rsidP="00637C79">
      <w:pPr>
        <w:numPr>
          <w:ins w:id="1368" w:author="Ram Shrestha" w:date="2013-11-17T01:15:00Z"/>
        </w:numPr>
        <w:spacing w:line="480" w:lineRule="auto"/>
        <w:jc w:val="both"/>
        <w:rPr>
          <w:ins w:id="1369" w:author="Ram Shrestha" w:date="2013-11-17T18:31:00Z"/>
        </w:rPr>
      </w:pPr>
      <w:ins w:id="1370" w:author="Ram Shrestha" w:date="2013-11-17T01:15:00Z">
        <w:r w:rsidRPr="00282D26">
          <w:t>All the simulated datasets</w:t>
        </w:r>
      </w:ins>
      <w:ins w:id="1371" w:author="Ram Shrestha" w:date="2013-11-17T23:33:00Z">
        <w:r w:rsidR="00637C79" w:rsidRPr="00282D26">
          <w:t xml:space="preserve"> (105 datasets)</w:t>
        </w:r>
      </w:ins>
      <w:ins w:id="1372" w:author="Ram Shrestha" w:date="2013-11-17T17:18:00Z">
        <w:r w:rsidR="00A61713" w:rsidRPr="00282D26">
          <w:t>, each containing one amplicon</w:t>
        </w:r>
      </w:ins>
      <w:ins w:id="1373" w:author="Ram Shrestha" w:date="2013-11-17T17:20:00Z">
        <w:r w:rsidR="00A61713" w:rsidRPr="00282D26">
          <w:t>,</w:t>
        </w:r>
      </w:ins>
      <w:ins w:id="1374" w:author="Ram Shrestha" w:date="2013-11-17T17:07:00Z">
        <w:r w:rsidR="00D41FAA" w:rsidRPr="00282D26">
          <w:t xml:space="preserve"> </w:t>
        </w:r>
      </w:ins>
      <w:ins w:id="1375" w:author="Ram Shrestha" w:date="2013-11-17T01:15:00Z">
        <w:r w:rsidRPr="00282D26">
          <w:t>were executed</w:t>
        </w:r>
      </w:ins>
      <w:ins w:id="1376" w:author="Ram Shrestha" w:date="2013-11-17T17:13:00Z">
        <w:r w:rsidR="00A61713" w:rsidRPr="00282D26">
          <w:t xml:space="preserve"> in Seq2Res</w:t>
        </w:r>
      </w:ins>
      <w:ins w:id="1377" w:author="Ram Shrestha" w:date="2013-11-17T01:15:00Z">
        <w:r w:rsidRPr="00282D26">
          <w:t xml:space="preserve"> at </w:t>
        </w:r>
      </w:ins>
      <w:ins w:id="1378" w:author="Ram Shrestha" w:date="2013-11-17T18:42:00Z">
        <w:r w:rsidR="00AD0AA2" w:rsidRPr="00282D26">
          <w:t xml:space="preserve">default </w:t>
        </w:r>
      </w:ins>
      <w:ins w:id="1379" w:author="Ram Shrestha" w:date="2013-11-17T01:15:00Z">
        <w:r w:rsidRPr="00282D26">
          <w:t>prevalence cutoff of 15%.</w:t>
        </w:r>
      </w:ins>
      <w:ins w:id="1380" w:author="Ram Shrestha" w:date="2013-11-17T01:16:00Z">
        <w:r w:rsidRPr="00282D26">
          <w:t xml:space="preserve"> </w:t>
        </w:r>
      </w:ins>
      <w:ins w:id="1381" w:author="Ram Shrestha" w:date="2013-11-17T17:57:00Z">
        <w:r w:rsidR="00336CD5" w:rsidRPr="00282D26">
          <w:t xml:space="preserve">The simulated datasets had known prevalence of </w:t>
        </w:r>
        <w:r w:rsidR="0086226D" w:rsidRPr="00282D26">
          <w:t xml:space="preserve">sequence reads containing </w:t>
        </w:r>
      </w:ins>
      <w:ins w:id="1382" w:author="Ram Shrestha" w:date="2013-11-17T18:07:00Z">
        <w:r w:rsidR="0086226D" w:rsidRPr="00282D26">
          <w:t xml:space="preserve">highly resistant </w:t>
        </w:r>
      </w:ins>
      <w:ins w:id="1383" w:author="Ram Shrestha" w:date="2013-11-17T17:57:00Z">
        <w:r w:rsidR="0086226D" w:rsidRPr="00282D26">
          <w:t>DRMs</w:t>
        </w:r>
      </w:ins>
      <w:ins w:id="1384" w:author="Ram Shrestha" w:date="2013-11-17T17:58:00Z">
        <w:r w:rsidR="00336CD5" w:rsidRPr="00282D26">
          <w:t xml:space="preserve">. </w:t>
        </w:r>
      </w:ins>
      <w:ins w:id="1385" w:author="Ram Shrestha" w:date="2013-11-17T01:16:00Z">
        <w:r w:rsidR="00D41FAA" w:rsidRPr="00282D26">
          <w:t>The</w:t>
        </w:r>
      </w:ins>
      <w:ins w:id="1386" w:author="Ram Shrestha" w:date="2013-11-17T17:19:00Z">
        <w:r w:rsidR="00A61713" w:rsidRPr="00282D26">
          <w:t xml:space="preserve"> prevalence of sequence reads that </w:t>
        </w:r>
      </w:ins>
      <w:ins w:id="1387" w:author="Ram Shrestha" w:date="2013-11-17T18:34:00Z">
        <w:r w:rsidR="0084595F" w:rsidRPr="00282D26">
          <w:t>were</w:t>
        </w:r>
      </w:ins>
      <w:ins w:id="1388" w:author="Ram Shrestha" w:date="2013-11-17T17:19:00Z">
        <w:r w:rsidR="00A61713" w:rsidRPr="00282D26">
          <w:t xml:space="preserve"> predicted </w:t>
        </w:r>
      </w:ins>
      <w:ins w:id="1389" w:author="Ram Shrestha" w:date="2013-11-17T17:24:00Z">
        <w:r w:rsidR="00A37C01" w:rsidRPr="00282D26">
          <w:t xml:space="preserve">as </w:t>
        </w:r>
      </w:ins>
      <w:ins w:id="1390" w:author="Ram Shrestha" w:date="2013-11-17T17:19:00Z">
        <w:r w:rsidR="00A61713" w:rsidRPr="00282D26">
          <w:t>drug resistant</w:t>
        </w:r>
      </w:ins>
      <w:ins w:id="1391" w:author="Ram Shrestha" w:date="2013-11-19T14:56:00Z">
        <w:r w:rsidR="004C2CA6">
          <w:t>/intermediate</w:t>
        </w:r>
      </w:ins>
      <w:ins w:id="1392" w:author="Ram Shrestha" w:date="2013-11-17T17:19:00Z">
        <w:r w:rsidR="00A61713" w:rsidRPr="00282D26">
          <w:t xml:space="preserve"> </w:t>
        </w:r>
      </w:ins>
      <w:ins w:id="1393" w:author="Ram Shrestha" w:date="2013-11-17T17:21:00Z">
        <w:r w:rsidR="00A61713" w:rsidRPr="00282D26">
          <w:t xml:space="preserve">to an </w:t>
        </w:r>
      </w:ins>
      <w:ins w:id="1394" w:author="Ram Shrestha" w:date="2013-11-19T13:02:00Z">
        <w:r w:rsidR="00847809">
          <w:t xml:space="preserve">associated </w:t>
        </w:r>
      </w:ins>
      <w:ins w:id="1395" w:author="Ram Shrestha" w:date="2013-11-17T17:21:00Z">
        <w:r w:rsidR="00A61713" w:rsidRPr="00282D26">
          <w:t xml:space="preserve">antiretroviral drug </w:t>
        </w:r>
      </w:ins>
      <w:ins w:id="1396" w:author="Ram Shrestha" w:date="2013-11-17T17:19:00Z">
        <w:r w:rsidR="00A61713" w:rsidRPr="00282D26">
          <w:t>using local Sierra algorithms were calculated using an</w:t>
        </w:r>
      </w:ins>
      <w:ins w:id="1397" w:author="Ram Shrestha" w:date="2013-11-17T01:16:00Z">
        <w:r w:rsidR="00D41FAA" w:rsidRPr="00282D26">
          <w:t xml:space="preserve"> </w:t>
        </w:r>
      </w:ins>
      <w:ins w:id="1398" w:author="Ram Shrestha" w:date="2013-11-17T17:12:00Z">
        <w:r w:rsidR="00A61713" w:rsidRPr="00282D26">
          <w:t>inbuilt algorithm</w:t>
        </w:r>
      </w:ins>
      <w:ins w:id="1399" w:author="Ram Shrestha" w:date="2013-11-17T18:02:00Z">
        <w:r w:rsidR="00336CD5" w:rsidRPr="00282D26">
          <w:t xml:space="preserve">. </w:t>
        </w:r>
      </w:ins>
      <w:ins w:id="1400" w:author="Ram Shrestha" w:date="2013-11-17T18:27:00Z">
        <w:r w:rsidR="0084595F" w:rsidRPr="00282D26">
          <w:t xml:space="preserve">Based on the calculated prevalence of resistant sequence reads, </w:t>
        </w:r>
      </w:ins>
      <w:ins w:id="1401" w:author="Ram Shrestha" w:date="2013-11-17T18:29:00Z">
        <w:r w:rsidR="0084595F" w:rsidRPr="00282D26">
          <w:t xml:space="preserve">the algorithm also called </w:t>
        </w:r>
      </w:ins>
      <w:ins w:id="1402" w:author="Ram Shrestha" w:date="2013-11-17T18:27:00Z">
        <w:r w:rsidR="0084595F" w:rsidRPr="00282D26">
          <w:t xml:space="preserve">an antiretroviral drug </w:t>
        </w:r>
      </w:ins>
      <w:ins w:id="1403" w:author="Ram Shrestha" w:date="2013-11-17T18:31:00Z">
        <w:r w:rsidR="0084595F" w:rsidRPr="00282D26">
          <w:t>either resistant or intermediate or sensitive</w:t>
        </w:r>
      </w:ins>
      <w:ins w:id="1404" w:author="Ram Shrestha" w:date="2013-11-17T18:33:00Z">
        <w:r w:rsidR="00637C79" w:rsidRPr="00282D26">
          <w:t xml:space="preserve"> to the </w:t>
        </w:r>
        <w:r w:rsidR="0084595F" w:rsidRPr="00282D26">
          <w:t>sample</w:t>
        </w:r>
      </w:ins>
      <w:ins w:id="1405" w:author="Ram Shrestha" w:date="2013-11-17T18:31:00Z">
        <w:r w:rsidR="00AD0AA2" w:rsidRPr="00282D26">
          <w:t>.</w:t>
        </w:r>
      </w:ins>
    </w:p>
    <w:p w:rsidR="00AD0AA2" w:rsidRPr="00282D26" w:rsidRDefault="00AD0AA2" w:rsidP="00637C79">
      <w:pPr>
        <w:numPr>
          <w:ins w:id="1406" w:author="Ram Shrestha" w:date="2013-11-17T18:38:00Z"/>
        </w:numPr>
        <w:spacing w:line="480" w:lineRule="auto"/>
        <w:jc w:val="both"/>
        <w:rPr>
          <w:ins w:id="1407" w:author="Ram Shrestha" w:date="2013-11-17T18:38:00Z"/>
        </w:rPr>
      </w:pPr>
    </w:p>
    <w:p w:rsidR="00614B07" w:rsidRDefault="00637C79" w:rsidP="00637C79">
      <w:pPr>
        <w:numPr>
          <w:ins w:id="1408" w:author="Ram Shrestha" w:date="2013-11-18T10:37:00Z"/>
        </w:numPr>
        <w:spacing w:line="480" w:lineRule="auto"/>
        <w:jc w:val="both"/>
        <w:rPr>
          <w:ins w:id="1409" w:author="Ram Shrestha" w:date="2013-11-17T18:44:00Z"/>
        </w:rPr>
      </w:pPr>
      <w:ins w:id="1410" w:author="Ram Shrestha" w:date="2013-11-17T23:38:00Z">
        <w:r w:rsidRPr="00282D26">
          <w:t xml:space="preserve">As expected, </w:t>
        </w:r>
      </w:ins>
      <w:ins w:id="1411" w:author="Ram Shrestha" w:date="2013-11-17T18:38:00Z">
        <w:r w:rsidRPr="00282D26">
          <w:t>w</w:t>
        </w:r>
        <w:r w:rsidR="00AD0AA2" w:rsidRPr="00282D26">
          <w:t xml:space="preserve">e observed that at the default prevalence cutoff of 15%, </w:t>
        </w:r>
      </w:ins>
      <w:ins w:id="1412" w:author="Ram Shrestha" w:date="2013-11-19T15:05:00Z">
        <w:r w:rsidR="005C28F9">
          <w:t xml:space="preserve">all the antiretroviral drugs were called as sensitive in </w:t>
        </w:r>
      </w:ins>
      <w:ins w:id="1413" w:author="Ram Shrestha" w:date="2013-11-18T10:38:00Z">
        <w:r w:rsidR="00FD606B" w:rsidRPr="00282D26">
          <w:t xml:space="preserve">the amplicons PR, RT1 and RT2 simulated datasets of all samples with </w:t>
        </w:r>
      </w:ins>
      <w:ins w:id="1414" w:author="Ram Shrestha" w:date="2013-11-19T15:02:00Z">
        <w:r w:rsidR="004C2CA6">
          <w:t>expected</w:t>
        </w:r>
      </w:ins>
      <w:ins w:id="1415" w:author="Ram Shrestha" w:date="2013-11-19T14:58:00Z">
        <w:r w:rsidR="004C2CA6">
          <w:t xml:space="preserve"> DRMs prevalence below 15% (</w:t>
        </w:r>
      </w:ins>
      <w:ins w:id="1416" w:author="Ram Shrestha" w:date="2013-11-17T18:38:00Z">
        <w:r w:rsidR="00AD0AA2" w:rsidRPr="00282D26">
          <w:t>0.1</w:t>
        </w:r>
      </w:ins>
      <w:ins w:id="1417" w:author="Ram Shrestha" w:date="2013-11-17T18:43:00Z">
        <w:r w:rsidR="00AD0AA2" w:rsidRPr="00282D26">
          <w:t>%</w:t>
        </w:r>
      </w:ins>
      <w:ins w:id="1418" w:author="Ram Shrestha" w:date="2013-11-17T18:38:00Z">
        <w:r w:rsidR="00AD0AA2" w:rsidRPr="00282D26">
          <w:t>, 1</w:t>
        </w:r>
      </w:ins>
      <w:ins w:id="1419" w:author="Ram Shrestha" w:date="2013-11-17T18:43:00Z">
        <w:r w:rsidR="00AD0AA2" w:rsidRPr="00282D26">
          <w:t>%</w:t>
        </w:r>
      </w:ins>
      <w:ins w:id="1420" w:author="Ram Shrestha" w:date="2013-11-17T18:38:00Z">
        <w:r w:rsidR="00AD0AA2" w:rsidRPr="00282D26">
          <w:t>, 5</w:t>
        </w:r>
      </w:ins>
      <w:ins w:id="1421" w:author="Ram Shrestha" w:date="2013-11-17T18:43:00Z">
        <w:r w:rsidR="00AD0AA2" w:rsidRPr="00282D26">
          <w:t>%</w:t>
        </w:r>
      </w:ins>
      <w:ins w:id="1422" w:author="Ram Shrestha" w:date="2013-11-17T18:38:00Z">
        <w:r w:rsidR="00AD0AA2" w:rsidRPr="00282D26">
          <w:t xml:space="preserve"> and 10%</w:t>
        </w:r>
      </w:ins>
      <w:ins w:id="1423" w:author="Ram Shrestha" w:date="2013-11-19T14:58:00Z">
        <w:r w:rsidR="004C2CA6">
          <w:t>)</w:t>
        </w:r>
      </w:ins>
      <w:ins w:id="1424" w:author="Ram Shrestha" w:date="2013-11-19T15:06:00Z">
        <w:r w:rsidR="005C28F9">
          <w:t xml:space="preserve"> (</w:t>
        </w:r>
        <w:r w:rsidR="005C28F9" w:rsidRPr="00E402D6">
          <w:rPr>
            <w:b/>
          </w:rPr>
          <w:t>Table 4.</w:t>
        </w:r>
        <w:r w:rsidR="00BF4287">
          <w:rPr>
            <w:b/>
          </w:rPr>
          <w:t>9</w:t>
        </w:r>
        <w:r w:rsidR="005C28F9">
          <w:t>)</w:t>
        </w:r>
      </w:ins>
      <w:ins w:id="1425" w:author="Ram Shrestha" w:date="2013-11-17T23:38:00Z">
        <w:r w:rsidR="00827052" w:rsidRPr="00282D26">
          <w:t>,</w:t>
        </w:r>
      </w:ins>
    </w:p>
    <w:p w:rsidR="00614B07" w:rsidRDefault="00614B07" w:rsidP="00637C79">
      <w:pPr>
        <w:numPr>
          <w:ins w:id="1426" w:author="Ram Shrestha" w:date="2013-11-18T12:12:00Z"/>
        </w:numPr>
        <w:spacing w:line="480" w:lineRule="auto"/>
        <w:jc w:val="both"/>
        <w:rPr>
          <w:ins w:id="1427" w:author="Ram Shrestha" w:date="2013-11-18T12:12:00Z"/>
        </w:rPr>
      </w:pPr>
    </w:p>
    <w:p w:rsidR="00614B07" w:rsidRDefault="001537E3" w:rsidP="00637C79">
      <w:pPr>
        <w:numPr>
          <w:ins w:id="1428" w:author="Ram Shrestha" w:date="2013-11-18T12:12:00Z"/>
        </w:numPr>
        <w:spacing w:line="480" w:lineRule="auto"/>
        <w:jc w:val="both"/>
        <w:rPr>
          <w:ins w:id="1429" w:author="Ram Shrestha" w:date="2013-11-17T18:44:00Z"/>
        </w:rPr>
      </w:pPr>
      <w:ins w:id="1430" w:author="Ram Shrestha" w:date="2013-11-19T15:24:00Z">
        <w:r>
          <w:t>In</w:t>
        </w:r>
      </w:ins>
      <w:ins w:id="1431" w:author="Ram Shrestha" w:date="2013-11-17T18:44:00Z">
        <w:r w:rsidR="002E3657" w:rsidRPr="00282D26">
          <w:t xml:space="preserve"> the </w:t>
        </w:r>
      </w:ins>
      <w:ins w:id="1432" w:author="Ram Shrestha" w:date="2013-11-18T10:53:00Z">
        <w:r w:rsidR="00E402D6">
          <w:t xml:space="preserve">PR </w:t>
        </w:r>
        <w:r w:rsidR="00852FBE" w:rsidRPr="00282D26">
          <w:t xml:space="preserve">amplicon </w:t>
        </w:r>
      </w:ins>
      <w:ins w:id="1433" w:author="Ram Shrestha" w:date="2013-11-17T18:44:00Z">
        <w:r w:rsidR="002E3657" w:rsidRPr="00282D26">
          <w:t xml:space="preserve">simulated datasets </w:t>
        </w:r>
      </w:ins>
      <w:ins w:id="1434" w:author="Ram Shrestha" w:date="2013-11-19T15:22:00Z">
        <w:r w:rsidR="00E402D6" w:rsidRPr="00282D26">
          <w:t xml:space="preserve">with 15% expected prevalence of DRMs </w:t>
        </w:r>
      </w:ins>
      <w:ins w:id="1435" w:author="Ram Shrestha" w:date="2013-11-18T10:53:00Z">
        <w:r w:rsidR="00852FBE" w:rsidRPr="00282D26">
          <w:t>from all samples</w:t>
        </w:r>
      </w:ins>
      <w:ins w:id="1436" w:author="Ram Shrestha" w:date="2013-11-17T18:44:00Z">
        <w:r w:rsidR="002E3657" w:rsidRPr="00282D26">
          <w:t>,</w:t>
        </w:r>
      </w:ins>
      <w:ins w:id="1437" w:author="Ram Shrestha" w:date="2013-11-18T10:54:00Z">
        <w:r w:rsidR="00E402D6">
          <w:t xml:space="preserve"> all PI drugs </w:t>
        </w:r>
        <w:r w:rsidR="00852FBE" w:rsidRPr="00282D26">
          <w:t>were called as sensitive</w:t>
        </w:r>
      </w:ins>
      <w:ins w:id="1438" w:author="Ram Shrestha" w:date="2013-11-19T15:16:00Z">
        <w:r w:rsidR="00E402D6">
          <w:t xml:space="preserve"> in </w:t>
        </w:r>
      </w:ins>
      <w:ins w:id="1439" w:author="Ram Shrestha" w:date="2013-11-19T15:17:00Z">
        <w:r w:rsidR="00E402D6">
          <w:t xml:space="preserve">the samples 56252, 63377, and 4134, </w:t>
        </w:r>
      </w:ins>
      <w:ins w:id="1440" w:author="Ram Shrestha" w:date="2013-11-19T15:19:00Z">
        <w:r w:rsidR="00E402D6">
          <w:t>whereas</w:t>
        </w:r>
      </w:ins>
      <w:ins w:id="1441" w:author="Ram Shrestha" w:date="2013-11-19T15:17:00Z">
        <w:r w:rsidR="00E402D6">
          <w:t xml:space="preserve"> the samples 21354 and 2368 have Intermediate </w:t>
        </w:r>
      </w:ins>
      <w:ins w:id="1442" w:author="Ram Shrestha" w:date="2013-11-19T15:18:00Z">
        <w:r w:rsidR="00E402D6">
          <w:t xml:space="preserve">drug </w:t>
        </w:r>
      </w:ins>
      <w:ins w:id="1443" w:author="Ram Shrestha" w:date="2013-11-19T15:17:00Z">
        <w:r w:rsidR="00E402D6">
          <w:t xml:space="preserve">resistance </w:t>
        </w:r>
      </w:ins>
      <w:ins w:id="1444" w:author="Ram Shrestha" w:date="2013-11-19T15:18:00Z">
        <w:r w:rsidR="00E402D6">
          <w:t>call (</w:t>
        </w:r>
        <w:r w:rsidR="00E402D6" w:rsidRPr="00E402D6">
          <w:rPr>
            <w:b/>
          </w:rPr>
          <w:t>Table 4.1</w:t>
        </w:r>
      </w:ins>
      <w:ins w:id="1445" w:author="Ram Shrestha" w:date="2013-11-21T10:12:00Z">
        <w:r w:rsidR="00BF4287">
          <w:rPr>
            <w:b/>
          </w:rPr>
          <w:t>0</w:t>
        </w:r>
      </w:ins>
      <w:ins w:id="1446" w:author="Ram Shrestha" w:date="2013-11-19T15:18:00Z">
        <w:r w:rsidR="00E402D6">
          <w:t>).</w:t>
        </w:r>
      </w:ins>
      <w:ins w:id="1447" w:author="Ram Shrestha" w:date="2013-11-18T10:54:00Z">
        <w:r w:rsidR="00852FBE" w:rsidRPr="00282D26">
          <w:t xml:space="preserve"> </w:t>
        </w:r>
      </w:ins>
      <w:ins w:id="1448" w:author="Ram Shrestha" w:date="2013-11-19T15:24:00Z">
        <w:r>
          <w:t>In the amplicon</w:t>
        </w:r>
      </w:ins>
      <w:ins w:id="1449" w:author="Ram Shrestha" w:date="2013-11-19T15:26:00Z">
        <w:r>
          <w:t>s</w:t>
        </w:r>
      </w:ins>
      <w:ins w:id="1450" w:author="Ram Shrestha" w:date="2013-11-19T15:24:00Z">
        <w:r>
          <w:t xml:space="preserve"> RT1</w:t>
        </w:r>
      </w:ins>
      <w:ins w:id="1451" w:author="Ram Shrestha" w:date="2013-11-19T15:26:00Z">
        <w:r>
          <w:t xml:space="preserve"> and RT2</w:t>
        </w:r>
      </w:ins>
      <w:ins w:id="1452" w:author="Ram Shrestha" w:date="2013-11-19T15:24:00Z">
        <w:r>
          <w:t xml:space="preserve"> simulated datasets with 15% expected prevalence of DRMs from all samples, </w:t>
        </w:r>
      </w:ins>
      <w:ins w:id="1453" w:author="Ram Shrestha" w:date="2013-11-19T15:25:00Z">
        <w:r>
          <w:t xml:space="preserve">almost all NRTI drugs were </w:t>
        </w:r>
      </w:ins>
      <w:ins w:id="1454" w:author="Ram Shrestha" w:date="2013-11-19T15:26:00Z">
        <w:r>
          <w:t xml:space="preserve">called as resistant or intermediate resistant whereas NNRTI drugs </w:t>
        </w:r>
      </w:ins>
      <w:ins w:id="1455" w:author="Ram Shrestha" w:date="2013-11-19T15:28:00Z">
        <w:r>
          <w:t>EFV and NVP were called</w:t>
        </w:r>
      </w:ins>
      <w:ins w:id="1456" w:author="Ram Shrestha" w:date="2013-11-19T15:29:00Z">
        <w:r>
          <w:t xml:space="preserve"> as resistant and ETR and RPV were called as sensitive</w:t>
        </w:r>
      </w:ins>
      <w:ins w:id="1457" w:author="Ram Shrestha" w:date="2013-11-18T10:56:00Z">
        <w:r w:rsidR="00CF7708" w:rsidRPr="00282D26">
          <w:t xml:space="preserve"> (</w:t>
        </w:r>
        <w:r w:rsidR="00CF7708" w:rsidRPr="00E402D6">
          <w:rPr>
            <w:b/>
          </w:rPr>
          <w:t>Table</w:t>
        </w:r>
      </w:ins>
      <w:ins w:id="1458" w:author="Ram Shrestha" w:date="2013-11-18T11:08:00Z">
        <w:r w:rsidR="005C28F9" w:rsidRPr="00E402D6">
          <w:rPr>
            <w:b/>
          </w:rPr>
          <w:t xml:space="preserve"> 4.1</w:t>
        </w:r>
        <w:r w:rsidR="00BF4287">
          <w:rPr>
            <w:b/>
          </w:rPr>
          <w:t>0</w:t>
        </w:r>
      </w:ins>
      <w:ins w:id="1459" w:author="Ram Shrestha" w:date="2013-11-18T10:56:00Z">
        <w:r w:rsidR="00CF7708" w:rsidRPr="00282D26">
          <w:t>)</w:t>
        </w:r>
      </w:ins>
      <w:ins w:id="1460" w:author="Ram Shrestha" w:date="2013-11-18T10:55:00Z">
        <w:r w:rsidR="00852FBE" w:rsidRPr="00282D26">
          <w:t>.</w:t>
        </w:r>
      </w:ins>
    </w:p>
    <w:p w:rsidR="00614B07" w:rsidRDefault="00614B07" w:rsidP="00637C79">
      <w:pPr>
        <w:numPr>
          <w:ins w:id="1461" w:author="Ram Shrestha" w:date="2013-11-18T12:12:00Z"/>
        </w:numPr>
        <w:spacing w:line="480" w:lineRule="auto"/>
        <w:jc w:val="both"/>
        <w:rPr>
          <w:ins w:id="1462" w:author="Ram Shrestha" w:date="2013-11-18T12:12:00Z"/>
        </w:rPr>
      </w:pPr>
    </w:p>
    <w:p w:rsidR="00282D26" w:rsidRPr="00282D26" w:rsidRDefault="00614B07" w:rsidP="00637C79">
      <w:pPr>
        <w:numPr>
          <w:ins w:id="1463" w:author="Ram Shrestha" w:date="2013-11-18T12:12:00Z"/>
        </w:numPr>
        <w:spacing w:line="480" w:lineRule="auto"/>
        <w:jc w:val="both"/>
        <w:rPr>
          <w:ins w:id="1464" w:author="Ram Shrestha" w:date="2013-11-18T12:02:00Z"/>
        </w:rPr>
      </w:pPr>
      <w:ins w:id="1465" w:author="Ram Shrestha" w:date="2013-11-18T12:12:00Z">
        <w:r>
          <w:t xml:space="preserve">Again, as expected, </w:t>
        </w:r>
      </w:ins>
      <w:ins w:id="1466" w:author="Ram Shrestha" w:date="2013-11-19T15:30:00Z">
        <w:r w:rsidR="001537E3">
          <w:t>in</w:t>
        </w:r>
      </w:ins>
      <w:ins w:id="1467" w:author="Ram Shrestha" w:date="2013-11-18T12:14:00Z">
        <w:r>
          <w:t xml:space="preserve"> the</w:t>
        </w:r>
      </w:ins>
      <w:ins w:id="1468" w:author="Ram Shrestha" w:date="2013-11-18T12:02:00Z">
        <w:r w:rsidR="00282D26" w:rsidRPr="00282D26">
          <w:t xml:space="preserve"> amplicon</w:t>
        </w:r>
      </w:ins>
      <w:ins w:id="1469" w:author="Ram Shrestha" w:date="2013-11-18T12:14:00Z">
        <w:r>
          <w:t>s</w:t>
        </w:r>
      </w:ins>
      <w:ins w:id="1470" w:author="Ram Shrestha" w:date="2013-11-18T12:02:00Z">
        <w:r w:rsidR="00282D26" w:rsidRPr="00282D26">
          <w:t xml:space="preserve"> PR, R</w:t>
        </w:r>
        <w:r w:rsidR="001537E3">
          <w:t>T1 and RT2 simulated datasets with</w:t>
        </w:r>
        <w:r w:rsidR="00282D26" w:rsidRPr="00282D26">
          <w:t xml:space="preserve"> expected preva</w:t>
        </w:r>
        <w:r>
          <w:t xml:space="preserve">lence of 20% and 50%, </w:t>
        </w:r>
      </w:ins>
      <w:ins w:id="1471" w:author="Ram Shrestha" w:date="2013-11-19T15:32:00Z">
        <w:r w:rsidR="001537E3">
          <w:t>most of the drugs were called as resistant or intermediate resistance</w:t>
        </w:r>
      </w:ins>
      <w:ins w:id="1472" w:author="Ram Shrestha" w:date="2013-11-18T12:15:00Z">
        <w:r>
          <w:t xml:space="preserve"> (</w:t>
        </w:r>
        <w:r w:rsidRPr="00E402D6">
          <w:rPr>
            <w:b/>
          </w:rPr>
          <w:t>Table 4.1</w:t>
        </w:r>
      </w:ins>
      <w:ins w:id="1473" w:author="Ram Shrestha" w:date="2013-11-19T15:06:00Z">
        <w:r w:rsidR="00BF4287">
          <w:rPr>
            <w:b/>
          </w:rPr>
          <w:t>1</w:t>
        </w:r>
      </w:ins>
      <w:ins w:id="1474" w:author="Ram Shrestha" w:date="2013-11-18T12:15:00Z">
        <w:r>
          <w:t>)</w:t>
        </w:r>
      </w:ins>
      <w:ins w:id="1475" w:author="Ram Shrestha" w:date="2013-11-18T12:14:00Z">
        <w:r>
          <w:t>.</w:t>
        </w:r>
      </w:ins>
    </w:p>
    <w:p w:rsidR="00CA1E44" w:rsidRPr="00282D26" w:rsidRDefault="00CA1E44" w:rsidP="00637C79">
      <w:pPr>
        <w:numPr>
          <w:ins w:id="1476" w:author="Ram Shrestha" w:date="2013-11-18T12:02:00Z"/>
        </w:numPr>
        <w:spacing w:line="480" w:lineRule="auto"/>
        <w:jc w:val="both"/>
        <w:rPr>
          <w:ins w:id="1477" w:author="Ram Shrestha" w:date="2013-11-17T01:03:00Z"/>
        </w:rPr>
      </w:pPr>
    </w:p>
    <w:p w:rsidR="00E567E2" w:rsidRDefault="001036CB">
      <w:pPr>
        <w:spacing w:line="480" w:lineRule="auto"/>
        <w:jc w:val="both"/>
        <w:rPr>
          <w:del w:id="1478" w:author="Ram Shrestha" w:date="2013-11-17T00:55:00Z"/>
          <w:b/>
        </w:rPr>
      </w:pPr>
      <w:del w:id="1479" w:author="Ram Shrestha" w:date="2013-11-17T00:55:00Z">
        <w:r w:rsidRPr="00D166D9" w:rsidDel="00232648">
          <w:rPr>
            <w:b/>
          </w:rPr>
          <w:delText>Effect of simulation error in the observed prevalence</w:delText>
        </w:r>
      </w:del>
    </w:p>
    <w:p w:rsidR="00E567E2" w:rsidRDefault="001036CB">
      <w:pPr>
        <w:spacing w:line="480" w:lineRule="auto"/>
        <w:jc w:val="both"/>
        <w:rPr>
          <w:del w:id="1480" w:author="Ram Shrestha" w:date="2013-11-17T00:55:00Z"/>
        </w:rPr>
      </w:pPr>
      <w:del w:id="1481" w:author="Ram Shrestha" w:date="2013-11-17T00:55:00Z">
        <w:r w:rsidDel="00232648">
          <w:delText>All 105 simulated datasets were prepared with a fixed proportion of resistant and sensitive simulated sequence, thus, the number of simulated resistant sequences in each simulated dataset was known. The final number of sequences for prevalence analysis and the initial number of sequences with the same DRM had to be same with their difference zero. However, in few amplicons, the number of simulated sequences with a DRM in the final prevalence analysis was observed to be greater than the number of simulated sequence with the same mutation mixed in fixed proportion while creating the data. Those extra numbers of DRMs were created by simulation errors (</w:delText>
        </w:r>
        <w:r w:rsidRPr="007B44C6" w:rsidDel="00232648">
          <w:rPr>
            <w:b/>
          </w:rPr>
          <w:delText>Table 4.9</w:delText>
        </w:r>
        <w:r w:rsidDel="00232648">
          <w:delText>).</w:delText>
        </w:r>
      </w:del>
    </w:p>
    <w:p w:rsidR="00E567E2" w:rsidRDefault="00E567E2">
      <w:pPr>
        <w:spacing w:line="480" w:lineRule="auto"/>
        <w:jc w:val="both"/>
        <w:rPr>
          <w:del w:id="1482" w:author="Ram Shrestha" w:date="2013-11-17T00:55:00Z"/>
        </w:rPr>
      </w:pPr>
    </w:p>
    <w:p w:rsidR="00E567E2" w:rsidRDefault="001036CB">
      <w:pPr>
        <w:spacing w:line="480" w:lineRule="auto"/>
        <w:jc w:val="both"/>
        <w:rPr>
          <w:del w:id="1483" w:author="Ram Shrestha" w:date="2013-11-17T00:55:00Z"/>
        </w:rPr>
      </w:pPr>
      <w:del w:id="1484" w:author="Ram Shrestha" w:date="2013-11-17T00:55:00Z">
        <w:r w:rsidDel="00232648">
          <w:delText>Sequencing error was observed to effect at the low expected prevalence level. Few sequences with simulation error had increased the observed prevalence up to twice the expected prevalence (</w:delText>
        </w:r>
        <w:r w:rsidRPr="00136267" w:rsidDel="00232648">
          <w:rPr>
            <w:b/>
          </w:rPr>
          <w:delText>Table 4.9</w:delText>
        </w:r>
        <w:r w:rsidDel="00232648">
          <w:delText>).</w:delText>
        </w:r>
      </w:del>
    </w:p>
    <w:p w:rsidR="00000000" w:rsidRDefault="00913437">
      <w:pPr>
        <w:spacing w:line="480" w:lineRule="auto"/>
        <w:rPr>
          <w:del w:id="1485" w:author="Ram Shrestha" w:date="2013-11-17T01:08:00Z"/>
        </w:rPr>
        <w:pPrChange w:id="1486" w:author="Ram Shrestha" w:date="2013-11-17T01:08:00Z">
          <w:pPr/>
        </w:pPrChange>
      </w:pPr>
    </w:p>
    <w:p w:rsidR="00000000" w:rsidRDefault="00913437">
      <w:pPr>
        <w:spacing w:line="480" w:lineRule="auto"/>
        <w:rPr>
          <w:del w:id="1487" w:author="Ram Shrestha" w:date="2013-11-17T01:08:00Z"/>
        </w:rPr>
        <w:pPrChange w:id="1488" w:author="Ram Shrestha" w:date="2013-11-17T01:08:00Z">
          <w:pPr/>
        </w:pPrChange>
      </w:pPr>
    </w:p>
    <w:p w:rsidR="00000000" w:rsidRDefault="00913437">
      <w:pPr>
        <w:spacing w:line="480" w:lineRule="auto"/>
        <w:rPr>
          <w:del w:id="1489" w:author="Ram Shrestha" w:date="2013-11-17T01:08:00Z"/>
        </w:rPr>
        <w:pPrChange w:id="1490" w:author="Ram Shrestha" w:date="2013-11-17T01:08:00Z">
          <w:pPr/>
        </w:pPrChange>
      </w:pPr>
    </w:p>
    <w:p w:rsidR="001036CB" w:rsidRDefault="001036CB" w:rsidP="00BA5EAE">
      <w:pPr>
        <w:pStyle w:val="Heading3"/>
        <w:spacing w:line="480" w:lineRule="auto"/>
      </w:pPr>
      <w:r>
        <w:t>4.3.</w:t>
      </w:r>
      <w:ins w:id="1491" w:author="Ram Shrestha" w:date="2013-11-18T12:20:00Z">
        <w:r w:rsidR="004A287E">
          <w:t>8</w:t>
        </w:r>
      </w:ins>
      <w:del w:id="1492" w:author="Ram Shrestha" w:date="2013-11-18T12:20:00Z">
        <w:r w:rsidDel="004A287E">
          <w:delText>2.2</w:delText>
        </w:r>
      </w:del>
      <w:r>
        <w:t xml:space="preserve"> </w:t>
      </w:r>
      <w:r w:rsidRPr="004C5ED6">
        <w:t xml:space="preserve">Seq2Res web </w:t>
      </w:r>
      <w:r>
        <w:t>Application Programming Interface (API)</w:t>
      </w:r>
      <w:r w:rsidRPr="004C5ED6">
        <w:t xml:space="preserve"> and web outputs</w:t>
      </w:r>
    </w:p>
    <w:p w:rsidR="001036CB" w:rsidRDefault="001036CB" w:rsidP="00BA5EAE">
      <w:pPr>
        <w:spacing w:line="480" w:lineRule="auto"/>
        <w:jc w:val="both"/>
      </w:pPr>
      <w:proofErr w:type="gramStart"/>
      <w:r>
        <w:t xml:space="preserve">The Seq2Res web interface (available at </w:t>
      </w:r>
      <w:hyperlink r:id="rId11" w:anchor="/seq2res" w:history="1">
        <w:r w:rsidRPr="001A02DC">
          <w:rPr>
            <w:rStyle w:val="Hyperlink"/>
          </w:rPr>
          <w:t>http://hiv.sanbi.ac.za/tools/#/seq2res</w:t>
        </w:r>
      </w:hyperlink>
      <w:r>
        <w:t>)</w:t>
      </w:r>
      <w:ins w:id="1493" w:author="Ram Shrestha" w:date="2013-11-18T13:10:00Z">
        <w:r w:rsidR="00B05BFC">
          <w:t xml:space="preserve"> (</w:t>
        </w:r>
        <w:r w:rsidR="001B72DC" w:rsidRPr="001B72DC">
          <w:rPr>
            <w:b/>
            <w:rPrChange w:id="1494" w:author="Ram Shrestha" w:date="2013-11-18T13:10:00Z">
              <w:rPr>
                <w:sz w:val="18"/>
                <w:szCs w:val="18"/>
              </w:rPr>
            </w:rPrChange>
          </w:rPr>
          <w:t>Figure 4.</w:t>
        </w:r>
        <w:r w:rsidR="00BF4287">
          <w:rPr>
            <w:b/>
          </w:rPr>
          <w:t>14</w:t>
        </w:r>
        <w:r w:rsidR="00B05BFC">
          <w:t>)</w:t>
        </w:r>
      </w:ins>
      <w:r>
        <w:t xml:space="preserve"> has been created to enable easy execution of the pipeline for HIV drug resistance genotyping by people with little or no bioinformatics experience</w:t>
      </w:r>
      <w:proofErr w:type="gramEnd"/>
      <w:r>
        <w:t xml:space="preserve">. </w:t>
      </w:r>
    </w:p>
    <w:p w:rsidR="001036CB" w:rsidRDefault="001036CB" w:rsidP="001036CB">
      <w:pPr>
        <w:spacing w:line="480" w:lineRule="auto"/>
        <w:jc w:val="both"/>
      </w:pPr>
    </w:p>
    <w:p w:rsidR="001036CB" w:rsidRDefault="001036CB" w:rsidP="001036CB">
      <w:pPr>
        <w:spacing w:line="480" w:lineRule="auto"/>
        <w:jc w:val="both"/>
      </w:pPr>
      <w:r>
        <w:t>A click on “Submit job” takes users to the Seq2Res job submission page (</w:t>
      </w:r>
      <w:r w:rsidRPr="0059192A">
        <w:rPr>
          <w:b/>
        </w:rPr>
        <w:t>Figure 4.</w:t>
      </w:r>
      <w:ins w:id="1495" w:author="Ram Shrestha" w:date="2013-11-18T13:09:00Z">
        <w:r w:rsidR="00BF4287">
          <w:rPr>
            <w:b/>
          </w:rPr>
          <w:t>15</w:t>
        </w:r>
      </w:ins>
      <w:del w:id="1496" w:author="Ram Shrestha" w:date="2013-11-18T13:09:00Z">
        <w:r w:rsidDel="00B05BFC">
          <w:rPr>
            <w:b/>
          </w:rPr>
          <w:delText>9</w:delText>
        </w:r>
      </w:del>
      <w:r>
        <w:t>). Users can provide a job name and upload a raw sequence file, primer file containing the forward and reverse primer details and MID file containing sample specific tags sequences. While the required parameters are kept to the bare minimum on the initial website to avoid confusion, users can also set a number of other parameters for the analysis in the advanced options. Users are informed by email about the completion of their job.</w:t>
      </w:r>
    </w:p>
    <w:p w:rsidR="001036CB" w:rsidRDefault="001036CB" w:rsidP="001036CB">
      <w:pPr>
        <w:spacing w:line="480" w:lineRule="auto"/>
        <w:jc w:val="both"/>
      </w:pPr>
    </w:p>
    <w:p w:rsidR="001036CB" w:rsidRDefault="001036CB" w:rsidP="001036CB">
      <w:pPr>
        <w:spacing w:line="480" w:lineRule="auto"/>
        <w:jc w:val="both"/>
      </w:pPr>
      <w:r>
        <w:t>Clicking the “My Jobs” button at Seq2Res homepage takes users to a page containing the list of all the jobs that the user has submitted (</w:t>
      </w:r>
      <w:r w:rsidRPr="0059192A">
        <w:rPr>
          <w:b/>
        </w:rPr>
        <w:t>Figure 4.1</w:t>
      </w:r>
      <w:ins w:id="1497" w:author="Ram Shrestha" w:date="2013-11-18T13:09:00Z">
        <w:r w:rsidR="00BF4287">
          <w:rPr>
            <w:b/>
          </w:rPr>
          <w:t>6</w:t>
        </w:r>
      </w:ins>
      <w:del w:id="1498" w:author="Ram Shrestha" w:date="2013-11-18T13:09:00Z">
        <w:r w:rsidRPr="0059192A" w:rsidDel="00B05BFC">
          <w:rPr>
            <w:b/>
          </w:rPr>
          <w:delText>0</w:delText>
        </w:r>
      </w:del>
      <w:r>
        <w:t>).  Job details like the name of job, the date of job submission and the status of the job processing - “complete” or “pending” or “error” while processing.</w:t>
      </w:r>
    </w:p>
    <w:p w:rsidR="001036CB" w:rsidRDefault="001036CB" w:rsidP="001036CB">
      <w:pPr>
        <w:spacing w:line="480" w:lineRule="auto"/>
        <w:jc w:val="both"/>
      </w:pPr>
    </w:p>
    <w:p w:rsidR="001036CB" w:rsidRDefault="001036CB" w:rsidP="001036CB">
      <w:pPr>
        <w:spacing w:line="480" w:lineRule="auto"/>
        <w:jc w:val="both"/>
      </w:pPr>
      <w:r>
        <w:t>A click on a job from the list of jobs initially displays two plots that show the overall sequence analysis results of all samples in the input file for that job. The first plot in the result page shows the number of sequences discarded in each step of Seq2Res processing and the number of sequences that are passed in downstream analysis for making final result (</w:t>
      </w:r>
      <w:r w:rsidRPr="0059192A">
        <w:rPr>
          <w:b/>
        </w:rPr>
        <w:t>Figure 4.</w:t>
      </w:r>
      <w:ins w:id="1499" w:author="Ram Shrestha" w:date="2013-11-18T13:09:00Z">
        <w:r w:rsidR="00BF4287">
          <w:rPr>
            <w:b/>
          </w:rPr>
          <w:t>17</w:t>
        </w:r>
      </w:ins>
      <w:del w:id="1500" w:author="Ram Shrestha" w:date="2013-11-18T13:09:00Z">
        <w:r w:rsidRPr="0059192A" w:rsidDel="00B05BFC">
          <w:rPr>
            <w:b/>
          </w:rPr>
          <w:delText>11</w:delText>
        </w:r>
      </w:del>
      <w:r>
        <w:t>). The second plot shows the number of sequences in forward and reverse strands per amplicon per sample on which HIV drug resistance genotyping was performed (</w:t>
      </w:r>
      <w:r w:rsidRPr="0059192A">
        <w:rPr>
          <w:b/>
        </w:rPr>
        <w:t>Figure 4.</w:t>
      </w:r>
      <w:ins w:id="1501" w:author="Ram Shrestha" w:date="2013-11-18T13:09:00Z">
        <w:r w:rsidR="00BF4287">
          <w:rPr>
            <w:b/>
          </w:rPr>
          <w:t>18</w:t>
        </w:r>
      </w:ins>
      <w:del w:id="1502" w:author="Ram Shrestha" w:date="2013-11-18T13:09:00Z">
        <w:r w:rsidRPr="0059192A" w:rsidDel="00B05BFC">
          <w:rPr>
            <w:b/>
          </w:rPr>
          <w:delText>12</w:delText>
        </w:r>
      </w:del>
      <w:r>
        <w:t>).</w:t>
      </w:r>
    </w:p>
    <w:p w:rsidR="001036CB" w:rsidRDefault="001036CB" w:rsidP="001036CB">
      <w:pPr>
        <w:spacing w:line="480" w:lineRule="auto"/>
        <w:jc w:val="both"/>
      </w:pPr>
    </w:p>
    <w:p w:rsidR="001036CB" w:rsidDel="00DC5860" w:rsidRDefault="001036CB" w:rsidP="001036CB">
      <w:pPr>
        <w:spacing w:line="480" w:lineRule="auto"/>
        <w:jc w:val="both"/>
        <w:rPr>
          <w:del w:id="1503" w:author="Ram Shrestha" w:date="2013-11-18T12:47:00Z"/>
        </w:rPr>
      </w:pPr>
      <w:r>
        <w:t>A list of individual patient results in the form of links are listed down the results page, below the above mentioned two plots. A click on a green “show” button at the left of each patient and MID name takes users to a drug resistance result page of the selected patient</w:t>
      </w:r>
      <w:ins w:id="1504" w:author="Ram Shrestha" w:date="2013-11-18T12:47:00Z">
        <w:r w:rsidR="00DC5860">
          <w:t>.</w:t>
        </w:r>
      </w:ins>
      <w:ins w:id="1505" w:author="Ram Shrestha" w:date="2013-11-18T12:36:00Z">
        <w:r w:rsidR="00DC5860">
          <w:t xml:space="preserve"> </w:t>
        </w:r>
      </w:ins>
      <w:del w:id="1506" w:author="Ram Shrestha" w:date="2013-11-18T12:47:00Z">
        <w:r w:rsidDel="00DC5860">
          <w:delText>.</w:delText>
        </w:r>
      </w:del>
    </w:p>
    <w:p w:rsidR="001036CB" w:rsidDel="00DC5860" w:rsidRDefault="001036CB" w:rsidP="001036CB">
      <w:pPr>
        <w:spacing w:line="480" w:lineRule="auto"/>
        <w:jc w:val="both"/>
        <w:rPr>
          <w:del w:id="1507" w:author="Ram Shrestha" w:date="2013-11-18T12:47:00Z"/>
        </w:rPr>
      </w:pPr>
    </w:p>
    <w:p w:rsidR="001036CB" w:rsidRDefault="001036CB" w:rsidP="001036CB">
      <w:pPr>
        <w:spacing w:line="480" w:lineRule="auto"/>
        <w:jc w:val="both"/>
      </w:pPr>
      <w:r>
        <w:t xml:space="preserve">A table at the top of the sample specific result page shows the drug resistant report of the selected patient </w:t>
      </w:r>
      <w:del w:id="1508" w:author="Ram Shrestha" w:date="2013-11-18T12:38:00Z">
        <w:r w:rsidDel="00DC5860">
          <w:delText xml:space="preserve">(consensus-like or ultra-deep depending upon the end-users selection upon job submission) </w:delText>
        </w:r>
      </w:del>
      <w:del w:id="1509" w:author="Ram Shrestha" w:date="2013-11-18T12:47:00Z">
        <w:r w:rsidDel="00DC5860">
          <w:delText xml:space="preserve">using the DRMs with prevalence greater or equal to defined cutoff prevalence </w:delText>
        </w:r>
      </w:del>
      <w:r>
        <w:t>(</w:t>
      </w:r>
      <w:r w:rsidRPr="00D375E1">
        <w:rPr>
          <w:b/>
        </w:rPr>
        <w:t>Figure 4.</w:t>
      </w:r>
      <w:ins w:id="1510" w:author="Ram Shrestha" w:date="2013-11-18T12:47:00Z">
        <w:r w:rsidR="00BF4287">
          <w:rPr>
            <w:b/>
          </w:rPr>
          <w:t>19</w:t>
        </w:r>
      </w:ins>
      <w:del w:id="1511" w:author="Ram Shrestha" w:date="2013-11-18T12:47:00Z">
        <w:r w:rsidRPr="00D375E1" w:rsidDel="00DC5860">
          <w:rPr>
            <w:b/>
          </w:rPr>
          <w:delText>1</w:delText>
        </w:r>
        <w:r w:rsidDel="00DC5860">
          <w:rPr>
            <w:b/>
          </w:rPr>
          <w:delText>3</w:delText>
        </w:r>
      </w:del>
      <w:r>
        <w:t>). The susceptibility of drugs for the patient is shown by color code – Red: Resistant, Orange: Intermediate resistant, Green: Susceptible (</w:t>
      </w:r>
      <w:r w:rsidRPr="00FF64C8">
        <w:rPr>
          <w:b/>
        </w:rPr>
        <w:t>Figure 4.</w:t>
      </w:r>
      <w:ins w:id="1512" w:author="Ram Shrestha" w:date="2013-11-18T12:47:00Z">
        <w:r w:rsidR="00BF4287">
          <w:rPr>
            <w:b/>
          </w:rPr>
          <w:t>19</w:t>
        </w:r>
      </w:ins>
      <w:del w:id="1513" w:author="Ram Shrestha" w:date="2013-11-18T12:47:00Z">
        <w:r w:rsidRPr="00FF64C8" w:rsidDel="00DC5860">
          <w:rPr>
            <w:b/>
          </w:rPr>
          <w:delText>1</w:delText>
        </w:r>
        <w:r w:rsidDel="00DC5860">
          <w:rPr>
            <w:b/>
          </w:rPr>
          <w:delText>3</w:delText>
        </w:r>
      </w:del>
      <w:r>
        <w:t>).</w:t>
      </w:r>
    </w:p>
    <w:p w:rsidR="001036CB" w:rsidRDefault="001036CB" w:rsidP="001036CB">
      <w:pPr>
        <w:spacing w:line="480" w:lineRule="auto"/>
        <w:jc w:val="both"/>
      </w:pPr>
    </w:p>
    <w:p w:rsidR="001036CB" w:rsidDel="00232648" w:rsidRDefault="001036CB" w:rsidP="001036CB">
      <w:pPr>
        <w:spacing w:line="480" w:lineRule="auto"/>
        <w:jc w:val="both"/>
        <w:rPr>
          <w:del w:id="1514" w:author="Ram Shrestha" w:date="2013-11-17T00:54:00Z"/>
        </w:rPr>
      </w:pPr>
      <w:r>
        <w:t>Below the table in a patient specific result page, there are four bar plots – one plot for each drug class – NRTI, NNRTI, PI and Integrase Inhibitors (</w:t>
      </w:r>
      <w:proofErr w:type="spellStart"/>
      <w:r>
        <w:t>INs</w:t>
      </w:r>
      <w:proofErr w:type="spellEnd"/>
      <w:r>
        <w:t>). Each bar plot shows the prevalence of drug class specific DRMs, the DRMs and the coverage (number of reads) at each DRM codon position (</w:t>
      </w:r>
      <w:r w:rsidRPr="00554E6A">
        <w:rPr>
          <w:b/>
        </w:rPr>
        <w:t>Figure 4.</w:t>
      </w:r>
      <w:ins w:id="1515" w:author="Ram Shrestha" w:date="2013-11-18T13:08:00Z">
        <w:r w:rsidR="00F05579">
          <w:rPr>
            <w:b/>
          </w:rPr>
          <w:t>20</w:t>
        </w:r>
      </w:ins>
      <w:del w:id="1516" w:author="Ram Shrestha" w:date="2013-11-18T13:08:00Z">
        <w:r w:rsidRPr="00554E6A" w:rsidDel="00B05BFC">
          <w:rPr>
            <w:b/>
          </w:rPr>
          <w:delText>1</w:delText>
        </w:r>
        <w:r w:rsidDel="00B05BFC">
          <w:rPr>
            <w:b/>
          </w:rPr>
          <w:delText>4</w:delText>
        </w:r>
      </w:del>
      <w:r>
        <w:t>).</w:t>
      </w:r>
    </w:p>
    <w:p w:rsidR="001036CB" w:rsidDel="00232648" w:rsidRDefault="001036CB" w:rsidP="001036CB">
      <w:pPr>
        <w:spacing w:line="480" w:lineRule="auto"/>
        <w:jc w:val="both"/>
        <w:rPr>
          <w:del w:id="1517" w:author="Ram Shrestha" w:date="2013-11-17T00:54:00Z"/>
        </w:rPr>
      </w:pPr>
    </w:p>
    <w:p w:rsidR="001036CB" w:rsidDel="00232648" w:rsidRDefault="001036CB" w:rsidP="001036CB">
      <w:pPr>
        <w:spacing w:line="480" w:lineRule="auto"/>
        <w:jc w:val="both"/>
        <w:rPr>
          <w:del w:id="1518" w:author="Ram Shrestha" w:date="2013-11-17T00:54:00Z"/>
        </w:rPr>
      </w:pPr>
      <w:del w:id="1519" w:author="Ram Shrestha" w:date="2013-11-17T00:54:00Z">
        <w:r w:rsidDel="00232648">
          <w:delText>Back at the bottom of the result page obtained after clicking a job name, there is a link “Further Page”, which takes user to the advanced result page that contains drug resistant report generated using high throughput sequences. A click on the link “Ultra deep drug resistance report” downloads high throughput drug resistance reports of all patients in one PDF file. Each patient specific high throughput drug resistance report is a table that displays antiretroviral drug classes – NRTIs, NNRTIs, PIs or INs in first column, all clinical antiretroviral drugs in second column, the number of sequences analyzed in third column, the percentage of sequences that are resistant to corresponding drug in fourth column, the percentage of sequences that are intermediate resistant to the corresponding drug in fifth column and the DRMs in the sixth column (</w:delText>
        </w:r>
        <w:r w:rsidRPr="007E75D7" w:rsidDel="00232648">
          <w:rPr>
            <w:b/>
          </w:rPr>
          <w:delText>Figure 4.1</w:delText>
        </w:r>
        <w:r w:rsidDel="00232648">
          <w:rPr>
            <w:b/>
          </w:rPr>
          <w:delText>5</w:delText>
        </w:r>
        <w:r w:rsidDel="00232648">
          <w:delText>). The susceptibility of drugs for the patient is shown by color code is same as in “consensus like” drug resistant report.</w:delText>
        </w:r>
      </w:del>
    </w:p>
    <w:p w:rsidR="001036CB" w:rsidDel="00232648" w:rsidRDefault="001036CB" w:rsidP="001036CB">
      <w:pPr>
        <w:spacing w:line="480" w:lineRule="auto"/>
        <w:jc w:val="both"/>
        <w:rPr>
          <w:del w:id="1520" w:author="Ram Shrestha" w:date="2013-11-17T00:54:00Z"/>
        </w:rPr>
      </w:pPr>
    </w:p>
    <w:p w:rsidR="001036CB" w:rsidDel="00232648" w:rsidRDefault="001036CB" w:rsidP="001036CB">
      <w:pPr>
        <w:spacing w:line="480" w:lineRule="auto"/>
        <w:jc w:val="both"/>
        <w:rPr>
          <w:del w:id="1521" w:author="Ram Shrestha" w:date="2013-11-17T00:54:00Z"/>
        </w:rPr>
      </w:pPr>
      <w:del w:id="1522" w:author="Ram Shrestha" w:date="2013-11-17T00:54:00Z">
        <w:r w:rsidDel="00232648">
          <w:delText>Below the link for high throughput drug resistant report, there is a link to download the “consensus like” DRMs each patient.</w:delText>
        </w:r>
      </w:del>
    </w:p>
    <w:p w:rsidR="00000000" w:rsidRDefault="00913437">
      <w:pPr>
        <w:spacing w:line="480" w:lineRule="auto"/>
        <w:jc w:val="both"/>
        <w:pPrChange w:id="1523" w:author="Ram Shrestha" w:date="2013-11-17T00:54:00Z">
          <w:pPr>
            <w:pStyle w:val="Heading3"/>
            <w:spacing w:line="480" w:lineRule="auto"/>
            <w:jc w:val="both"/>
          </w:pPr>
        </w:pPrChange>
      </w:pPr>
    </w:p>
    <w:p w:rsidR="001036CB" w:rsidRDefault="001036CB" w:rsidP="001036CB">
      <w:pPr>
        <w:pStyle w:val="Heading3"/>
        <w:spacing w:line="480" w:lineRule="auto"/>
        <w:jc w:val="both"/>
      </w:pPr>
      <w:r>
        <w:t>4.4 Discussion and Conclusion</w:t>
      </w:r>
    </w:p>
    <w:p w:rsidR="001036CB" w:rsidRDefault="001036CB" w:rsidP="001036CB"/>
    <w:p w:rsidR="001036CB" w:rsidRPr="003B0330" w:rsidRDefault="001036CB" w:rsidP="001036CB"/>
    <w:p w:rsidR="001036CB" w:rsidRDefault="001036CB" w:rsidP="001036CB">
      <w:pPr>
        <w:spacing w:line="480" w:lineRule="auto"/>
        <w:jc w:val="both"/>
      </w:pPr>
      <w:r>
        <w:t xml:space="preserve">HIV drug resistance test is essential to characterize the viral population </w:t>
      </w:r>
      <w:ins w:id="1524" w:author="Ram Shrestha" w:date="2013-11-21T19:12:00Z">
        <w:r w:rsidR="001B72DC">
          <w:fldChar w:fldCharType="begin">
            <w:fldData xml:space="preserve">PEVuZE5vdGU+PENpdGU+PEF1dGhvcj5CYWJhPC9BdXRob3I+PFllYXI+MjAwNTwvWWVhcj48UmVj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</w:fldData>
          </w:fldChar>
        </w:r>
        <w:r w:rsidR="00707E8E">
          <w:instrText xml:space="preserve"> ADDIN EN.CITE </w:instrText>
        </w:r>
        <w:r w:rsidR="001B72DC">
          <w:fldChar w:fldCharType="begin">
            <w:fldData xml:space="preserve">PEVuZE5vdGU+PENpdGU+PEF1dGhvcj5CYWJhPC9BdXRob3I+PFllYXI+MjAwNTwvWWVhcj48UmVj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</w:fldData>
          </w:fldChar>
        </w:r>
        <w:r w:rsidR="00707E8E">
          <w:instrText xml:space="preserve"> ADDIN EN.CITE.DATA </w:instrText>
        </w:r>
      </w:ins>
      <w:ins w:id="1525" w:author="Ram Shrestha" w:date="2013-11-21T19:12:00Z">
        <w:r w:rsidR="001B72DC">
          <w:fldChar w:fldCharType="end"/>
        </w:r>
      </w:ins>
      <w:r w:rsidR="001B72DC">
        <w:fldChar w:fldCharType="separate"/>
      </w:r>
      <w:ins w:id="1526" w:author="Ram Shrestha" w:date="2013-11-21T19:12:00Z">
        <w:r w:rsidR="00707E8E">
          <w:rPr>
            <w:noProof/>
          </w:rPr>
          <w:t>(Baba et al., 2005; Simen et al., 2009)</w:t>
        </w:r>
        <w:r w:rsidR="001B72DC">
          <w:fldChar w:fldCharType="end"/>
        </w:r>
      </w:ins>
      <w:del w:id="1527" w:author="Ram Shrestha" w:date="2013-11-21T10:18:00Z">
        <w:r w:rsidDel="00BF4287">
          <w:rPr>
            <w:noProof/>
          </w:rPr>
          <w:delText>(Baba et al., 2005; Simen et al., 2009a)</w:delText>
        </w:r>
      </w:del>
      <w:r>
        <w:t xml:space="preserve"> and to treat HIV infected individuals with correct combination of antiretroviral drugs to suppress the viral replication for longer time period and increase their life expectancy</w:t>
      </w:r>
      <w:ins w:id="1528" w:author="Ram Shrestha" w:date="2013-11-21T10:18:00Z">
        <w:r w:rsidR="009818E1">
          <w:t xml:space="preserve"> </w:t>
        </w:r>
      </w:ins>
      <w:ins w:id="1529" w:author="Ram Shrestha" w:date="2013-11-21T19:12:00Z">
        <w:r w:rsidR="001B72DC">
          <w:fldChar w:fldCharType="begin">
            <w:fldData xml:space="preserve">PEVuZE5vdGU+PENpdGU+PEF1dGhvcj52YW4gU2lnaGVtPC9BdXRob3I+PFllYXI+MjAxMDwvWWVh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</w:fldData>
          </w:fldChar>
        </w:r>
        <w:r w:rsidR="00707E8E">
          <w:instrText xml:space="preserve"> ADDIN EN.CITE </w:instrText>
        </w:r>
        <w:r w:rsidR="001B72DC">
          <w:fldChar w:fldCharType="begin">
            <w:fldData xml:space="preserve">PEVuZE5vdGU+PENpdGU+PEF1dGhvcj52YW4gU2lnaGVtPC9BdXRob3I+PFllYXI+MjAxMDwvWWVh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</w:fldData>
          </w:fldChar>
        </w:r>
        <w:r w:rsidR="00707E8E">
          <w:instrText xml:space="preserve"> ADDIN EN.CITE.DATA </w:instrText>
        </w:r>
      </w:ins>
      <w:ins w:id="1530" w:author="Ram Shrestha" w:date="2013-11-21T19:12:00Z">
        <w:r w:rsidR="001B72DC">
          <w:fldChar w:fldCharType="end"/>
        </w:r>
      </w:ins>
      <w:r w:rsidR="001B72DC">
        <w:fldChar w:fldCharType="separate"/>
      </w:r>
      <w:ins w:id="1531" w:author="Ram Shrestha" w:date="2013-11-21T19:12:00Z">
        <w:r w:rsidR="00707E8E">
          <w:rPr>
            <w:noProof/>
          </w:rPr>
          <w:t>(Harrison et al., 2010; van Sighem et al., 2010)</w:t>
        </w:r>
        <w:r w:rsidR="001B72DC">
          <w:fldChar w:fldCharType="end"/>
        </w:r>
      </w:ins>
      <w:del w:id="1532" w:author="Ram Shrestha" w:date="2013-11-21T10:19:00Z">
        <w:r w:rsidDel="009818E1">
          <w:delText xml:space="preserve"> </w:delText>
        </w:r>
        <w:r w:rsidDel="009818E1">
          <w:rPr>
            <w:noProof/>
          </w:rPr>
          <w:delText>(Harrison et al., 2010; van Sighem et al., 2010)</w:delText>
        </w:r>
      </w:del>
      <w:r>
        <w:t xml:space="preserve">. Roche/454 </w:t>
      </w:r>
      <w:ins w:id="1533" w:author="Ram Shrestha" w:date="2013-11-21T10:18:00Z">
        <w:r w:rsidR="009818E1">
          <w:t xml:space="preserve">HTS </w:t>
        </w:r>
      </w:ins>
      <w:del w:id="1534" w:author="Ram Shrestha" w:date="2013-11-21T10:18:00Z">
        <w:r w:rsidDel="009818E1">
          <w:delText xml:space="preserve">high throughput sequencing </w:delText>
        </w:r>
      </w:del>
      <w:r>
        <w:t>technology</w:t>
      </w:r>
      <w:ins w:id="1535" w:author="Ram Shrestha" w:date="2013-11-18T13:23:00Z">
        <w:r w:rsidR="00F727F6">
          <w:t xml:space="preserve"> </w:t>
        </w:r>
      </w:ins>
      <w:del w:id="1536" w:author="Ram Shrestha" w:date="2013-11-18T13:23:00Z">
        <w:r w:rsidDel="00F727F6">
          <w:delText xml:space="preserve"> </w:delText>
        </w:r>
      </w:del>
      <w:r>
        <w:t xml:space="preserve">has shown great potential to genotype even the minor HIV variants that are </w:t>
      </w:r>
      <w:del w:id="1537" w:author="Ram Shrestha" w:date="2013-11-18T13:21:00Z">
        <w:r w:rsidDel="00373307">
          <w:delText>in most cases drug resistant variants</w:delText>
        </w:r>
      </w:del>
      <w:ins w:id="1538" w:author="Ram Shrestha" w:date="2013-11-18T13:21:00Z">
        <w:r w:rsidR="00373307">
          <w:t>clinically relevant</w:t>
        </w:r>
      </w:ins>
      <w:r>
        <w:t xml:space="preserve"> </w:t>
      </w:r>
      <w:ins w:id="1539" w:author="Ram Shrestha" w:date="2013-11-21T19:12:00Z">
        <w:r w:rsidR="001B72DC">
          <w:fldChar w:fldCharType="begin">
            <w:fldData xml:space="preserve">PEVuZE5vdGU+PENpdGU+PEF1dGhvcj5WYXJnaGVzZTwvQXV0aG9yPjxZZWFyPjIwMDk8L1llYXI+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==
</w:fldData>
          </w:fldChar>
        </w:r>
        <w:r w:rsidR="00707E8E">
          <w:instrText xml:space="preserve"> ADDIN EN.CITE </w:instrText>
        </w:r>
        <w:r w:rsidR="001B72DC">
          <w:fldChar w:fldCharType="begin">
            <w:fldData xml:space="preserve">PEVuZE5vdGU+PENpdGU+PEF1dGhvcj5WYXJnaGVzZTwvQXV0aG9yPjxZZWFyPjIwMDk8L1llYXI+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==
</w:fldData>
          </w:fldChar>
        </w:r>
        <w:r w:rsidR="00707E8E">
          <w:instrText xml:space="preserve"> ADDIN EN.CITE.DATA </w:instrText>
        </w:r>
      </w:ins>
      <w:ins w:id="1540" w:author="Ram Shrestha" w:date="2013-11-21T19:12:00Z">
        <w:r w:rsidR="001B72DC">
          <w:fldChar w:fldCharType="end"/>
        </w:r>
      </w:ins>
      <w:r w:rsidR="001B72DC">
        <w:fldChar w:fldCharType="separate"/>
      </w:r>
      <w:ins w:id="1541" w:author="Ram Shrestha" w:date="2013-11-21T19:12:00Z">
        <w:r w:rsidR="00707E8E">
          <w:rPr>
            <w:noProof/>
          </w:rPr>
          <w:t>(Lataillade et al., 2010; Simen et al., 2007; Simen et al., 2009; Varghese et al., 2009)</w:t>
        </w:r>
        <w:r w:rsidR="001B72DC">
          <w:fldChar w:fldCharType="end"/>
        </w:r>
      </w:ins>
      <w:ins w:id="1542" w:author="Ram Shrestha" w:date="2013-11-21T10:19:00Z">
        <w:r w:rsidR="009818E1">
          <w:t xml:space="preserve"> </w:t>
        </w:r>
      </w:ins>
      <w:r>
        <w:rPr>
          <w:noProof/>
        </w:rPr>
        <w:t>(Lataillade et al., 2010; Simen et al., 2007; Simen et al., 2009b; Varghese et al., 2009)</w:t>
      </w:r>
      <w:r>
        <w:t xml:space="preserve">. But </w:t>
      </w:r>
      <w:del w:id="1543" w:author="Ram Shrestha" w:date="2013-11-18T13:24:00Z">
        <w:r w:rsidDel="00F727F6">
          <w:delText>Roche/454 sequencing</w:delText>
        </w:r>
      </w:del>
      <w:ins w:id="1544" w:author="Ram Shrestha" w:date="2013-11-18T13:24:00Z">
        <w:r w:rsidR="00F727F6">
          <w:t>HTS</w:t>
        </w:r>
      </w:ins>
      <w:r>
        <w:t xml:space="preserve"> technology produces up to a million sequences (</w:t>
      </w:r>
      <w:hyperlink r:id="rId12" w:history="1">
        <w:r w:rsidRPr="00D62967">
          <w:rPr>
            <w:rStyle w:val="Hyperlink"/>
          </w:rPr>
          <w:t>www.454.com</w:t>
        </w:r>
      </w:hyperlink>
      <w:r>
        <w:t xml:space="preserve">) and manual analysis at any processing step is not feasible. Seq2Res computational pipeline is designed to analyze this huge amount of data for HIV drug resistance test and produce sample specific drug resistance report in </w:t>
      </w:r>
      <w:del w:id="1545" w:author="Ram Shrestha" w:date="2013-11-18T13:24:00Z">
        <w:r w:rsidDel="00F727F6">
          <w:delText xml:space="preserve">both </w:delText>
        </w:r>
      </w:del>
      <w:r>
        <w:t>HTS method</w:t>
      </w:r>
      <w:del w:id="1546" w:author="Ram Shrestha" w:date="2013-11-18T13:24:00Z">
        <w:r w:rsidDel="00F727F6">
          <w:delText xml:space="preserve"> and Consensus like method;</w:delText>
        </w:r>
      </w:del>
      <w:r>
        <w:t xml:space="preserve"> and also show the prevalence of DRMs.</w:t>
      </w:r>
    </w:p>
    <w:p w:rsidR="001036CB" w:rsidRDefault="001036CB" w:rsidP="001036CB">
      <w:pPr>
        <w:spacing w:line="480" w:lineRule="auto"/>
        <w:jc w:val="both"/>
      </w:pPr>
    </w:p>
    <w:p w:rsidR="001036CB" w:rsidRDefault="00DC43FA" w:rsidP="001036CB">
      <w:pPr>
        <w:numPr>
          <w:ins w:id="1547" w:author="Unknown"/>
        </w:numPr>
        <w:spacing w:line="480" w:lineRule="auto"/>
        <w:jc w:val="both"/>
      </w:pPr>
      <w:ins w:id="1548" w:author="Ram Shrestha" w:date="2013-11-18T15:22:00Z">
        <w:r>
          <w:t>HIV drug resistance is strongly associated with the pattern of DRMs or the association of one DRM to the other</w:t>
        </w:r>
      </w:ins>
      <w:ins w:id="1549" w:author="Ram Shrestha" w:date="2013-11-18T15:23:00Z">
        <w:r>
          <w:t xml:space="preserve"> </w:t>
        </w:r>
      </w:ins>
      <w:ins w:id="1550" w:author="Ram Shrestha" w:date="2013-11-19T08:55:00Z">
        <w:r w:rsidR="001B72DC">
          <w:fldChar w:fldCharType="begin">
            <w:fldData xml:space="preserve">PEVuZE5vdGU+PENpdGU+PEF1dGhvcj5aaGFuZzwvQXV0aG9yPjxZZWFyPjIwMTA8L1llYXI+PFJl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</w:fldData>
          </w:fldChar>
        </w:r>
      </w:ins>
      <w:ins w:id="1551" w:author="Ram Shrestha" w:date="2013-11-21T19:12:00Z">
        <w:r w:rsidR="00707E8E">
          <w:instrText xml:space="preserve"> ADDIN EN.CITE </w:instrText>
        </w:r>
        <w:r w:rsidR="001B72DC">
          <w:fldChar w:fldCharType="begin">
            <w:fldData xml:space="preserve">PEVuZE5vdGU+PENpdGU+PEF1dGhvcj5aaGFuZzwvQXV0aG9yPjxZZWFyPjIwMTA8L1llYXI+PFJl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</w:fldData>
          </w:fldChar>
        </w:r>
        <w:r w:rsidR="00707E8E">
          <w:instrText xml:space="preserve"> ADDIN EN.CITE.DATA </w:instrText>
        </w:r>
      </w:ins>
      <w:ins w:id="1552" w:author="Ram Shrestha" w:date="2013-11-21T19:12:00Z">
        <w:r w:rsidR="001B72DC">
          <w:fldChar w:fldCharType="end"/>
        </w:r>
      </w:ins>
      <w:r w:rsidR="001B72DC">
        <w:fldChar w:fldCharType="separate"/>
      </w:r>
      <w:ins w:id="1553" w:author="Ram Shrestha" w:date="2013-11-19T08:55:00Z">
        <w:r w:rsidR="00AA50F8">
          <w:rPr>
            <w:noProof/>
          </w:rPr>
          <w:t>(Bennett et al., 2009; Johnson et al., 2009; Johnson et al., 2010; Zhang et al., 2010)</w:t>
        </w:r>
        <w:r w:rsidR="001B72DC">
          <w:fldChar w:fldCharType="end"/>
        </w:r>
      </w:ins>
      <w:ins w:id="1554" w:author="Ram Shrestha" w:date="2013-11-18T15:22:00Z">
        <w:r>
          <w:t xml:space="preserve">. </w:t>
        </w:r>
      </w:ins>
      <w:ins w:id="1555" w:author="Ram Shrestha" w:date="2013-11-18T15:25:00Z">
        <w:r>
          <w:t>Therefore, it is required to sequence the HIV genes completely in one sequence read</w:t>
        </w:r>
      </w:ins>
      <w:ins w:id="1556" w:author="Ram Shrestha" w:date="2013-11-18T15:31:00Z">
        <w:r w:rsidR="00624E7E">
          <w:t xml:space="preserve"> to reveal the DRMs patterns for accurate resistant test</w:t>
        </w:r>
      </w:ins>
      <w:ins w:id="1557" w:author="Ram Shrestha" w:date="2013-11-18T15:25:00Z">
        <w:r>
          <w:t>.</w:t>
        </w:r>
      </w:ins>
      <w:ins w:id="1558" w:author="Ram Shrestha" w:date="2013-11-18T15:42:00Z">
        <w:r w:rsidR="005F274E">
          <w:t xml:space="preserve"> </w:t>
        </w:r>
      </w:ins>
      <w:ins w:id="1559" w:author="Ram Shrestha" w:date="2013-11-18T15:43:00Z">
        <w:r w:rsidR="005F274E">
          <w:t>Among the c</w:t>
        </w:r>
      </w:ins>
      <w:ins w:id="1560" w:author="Ram Shrestha" w:date="2013-11-18T15:42:00Z">
        <w:r w:rsidR="005F274E">
          <w:t xml:space="preserve">urrent high throughput sequencing technologies, Roche/454 has the ability to generate </w:t>
        </w:r>
      </w:ins>
      <w:ins w:id="1561" w:author="Ram Shrestha" w:date="2013-11-18T15:44:00Z">
        <w:r w:rsidR="005F274E">
          <w:t>sequence</w:t>
        </w:r>
      </w:ins>
      <w:ins w:id="1562" w:author="Ram Shrestha" w:date="2013-11-18T15:42:00Z">
        <w:r w:rsidR="005F274E">
          <w:t xml:space="preserve"> </w:t>
        </w:r>
      </w:ins>
      <w:ins w:id="1563" w:author="Ram Shrestha" w:date="2013-11-18T15:44:00Z">
        <w:r w:rsidR="005F274E">
          <w:t xml:space="preserve">reads of </w:t>
        </w:r>
      </w:ins>
      <w:ins w:id="1564" w:author="Ram Shrestha" w:date="2013-11-18T15:47:00Z">
        <w:r w:rsidR="005F274E">
          <w:t xml:space="preserve">up to </w:t>
        </w:r>
      </w:ins>
      <w:ins w:id="1565" w:author="Ram Shrestha" w:date="2013-11-18T15:44:00Z">
        <w:r w:rsidR="005F274E">
          <w:t>1000 nucleotides length</w:t>
        </w:r>
      </w:ins>
      <w:ins w:id="1566" w:author="Ram Shrestha" w:date="2013-11-18T15:47:00Z">
        <w:r w:rsidR="005F274E">
          <w:t xml:space="preserve"> (</w:t>
        </w:r>
      </w:ins>
      <w:ins w:id="1567" w:author="Ram Shrestha" w:date="2013-11-18T15:55:00Z">
        <w:r w:rsidR="001B72DC">
          <w:fldChar w:fldCharType="begin"/>
        </w:r>
        <w:r w:rsidR="00085E5B">
          <w:instrText xml:space="preserve"> HYPERLINK "http://</w:instrText>
        </w:r>
      </w:ins>
      <w:ins w:id="1568" w:author="Ram Shrestha" w:date="2013-11-18T15:47:00Z">
        <w:r w:rsidR="00085E5B">
          <w:instrText>www.454.com</w:instrText>
        </w:r>
      </w:ins>
      <w:ins w:id="1569" w:author="Ram Shrestha" w:date="2013-11-18T15:55:00Z">
        <w:r w:rsidR="00085E5B">
          <w:instrText xml:space="preserve">" </w:instrText>
        </w:r>
        <w:r w:rsidR="001B72DC">
          <w:fldChar w:fldCharType="separate"/>
        </w:r>
      </w:ins>
      <w:ins w:id="1570" w:author="Ram Shrestha" w:date="2013-11-18T15:47:00Z">
        <w:r w:rsidR="00085E5B" w:rsidRPr="00BE7AFB">
          <w:rPr>
            <w:rStyle w:val="Hyperlink"/>
          </w:rPr>
          <w:t>www.454.com</w:t>
        </w:r>
      </w:ins>
      <w:ins w:id="1571" w:author="Ram Shrestha" w:date="2013-11-18T15:55:00Z">
        <w:r w:rsidR="001B72DC">
          <w:fldChar w:fldCharType="end"/>
        </w:r>
      </w:ins>
      <w:ins w:id="1572" w:author="Ram Shrestha" w:date="2013-11-18T15:47:00Z">
        <w:r w:rsidR="005F274E">
          <w:t>)</w:t>
        </w:r>
      </w:ins>
      <w:ins w:id="1573" w:author="Ram Shrestha" w:date="2013-11-18T15:44:00Z">
        <w:r w:rsidR="005F274E">
          <w:t>.</w:t>
        </w:r>
      </w:ins>
      <w:ins w:id="1574" w:author="Ram Shrestha" w:date="2013-11-18T15:55:00Z">
        <w:r w:rsidR="00085E5B">
          <w:t xml:space="preserve"> </w:t>
        </w:r>
      </w:ins>
      <w:ins w:id="1575" w:author="Ram Shrestha" w:date="2013-11-18T16:04:00Z">
        <w:r w:rsidR="00485303">
          <w:t xml:space="preserve">However, the reverse transcriptase gene that is over a thousand bases in length needs to be sequenced in two amplicons and each </w:t>
        </w:r>
        <w:proofErr w:type="spellStart"/>
        <w:r w:rsidR="00485303">
          <w:t>amplicon</w:t>
        </w:r>
      </w:ins>
      <w:ins w:id="1576" w:author="Ram Shrestha" w:date="2013-11-18T16:05:00Z">
        <w:r w:rsidR="00485303">
          <w:t>’s</w:t>
        </w:r>
        <w:proofErr w:type="spellEnd"/>
        <w:r w:rsidR="00485303">
          <w:t xml:space="preserve"> “start” and “end” positions are marked by the positions of </w:t>
        </w:r>
      </w:ins>
      <w:ins w:id="1577" w:author="Ram Shrestha" w:date="2013-11-18T16:06:00Z">
        <w:r w:rsidR="00485303">
          <w:t>first base position</w:t>
        </w:r>
      </w:ins>
      <w:ins w:id="1578" w:author="Ram Shrestha" w:date="2013-11-18T16:05:00Z">
        <w:r w:rsidR="00485303">
          <w:t xml:space="preserve"> of forward primer and last base position of reverse primer.</w:t>
        </w:r>
      </w:ins>
      <w:ins w:id="1579" w:author="Ram Shrestha" w:date="2013-11-18T16:07:00Z">
        <w:r w:rsidR="00485303">
          <w:t xml:space="preserve"> </w:t>
        </w:r>
      </w:ins>
      <w:r w:rsidR="001036CB">
        <w:t xml:space="preserve">The full-length amplicon sequences that </w:t>
      </w:r>
      <w:del w:id="1580" w:author="Ram Shrestha" w:date="2013-11-18T18:49:00Z">
        <w:r w:rsidR="001036CB" w:rsidDel="00323D94">
          <w:delText xml:space="preserve">begins </w:delText>
        </w:r>
      </w:del>
      <w:ins w:id="1581" w:author="Ram Shrestha" w:date="2013-11-18T18:49:00Z">
        <w:r w:rsidR="00323D94">
          <w:t xml:space="preserve">began </w:t>
        </w:r>
      </w:ins>
      <w:r w:rsidR="001036CB">
        <w:t xml:space="preserve">from user defined nucleotide “start” position to “end” position </w:t>
      </w:r>
      <w:del w:id="1582" w:author="Ram Shrestha" w:date="2013-11-18T18:49:00Z">
        <w:r w:rsidR="001036CB" w:rsidDel="00323D94">
          <w:delText xml:space="preserve">are </w:delText>
        </w:r>
      </w:del>
      <w:ins w:id="1583" w:author="Ram Shrestha" w:date="2013-11-18T18:49:00Z">
        <w:r w:rsidR="00323D94">
          <w:t xml:space="preserve">were </w:t>
        </w:r>
      </w:ins>
      <w:r w:rsidR="001036CB">
        <w:t>analyzed to consider all the DRMs that the amplicon cover</w:t>
      </w:r>
      <w:del w:id="1584" w:author="Ram Shrestha" w:date="2013-11-18T18:49:00Z">
        <w:r w:rsidR="001036CB" w:rsidDel="00323D94">
          <w:delText>s</w:delText>
        </w:r>
      </w:del>
      <w:proofErr w:type="gramStart"/>
      <w:ins w:id="1585" w:author="Ram Shrestha" w:date="2013-11-18T18:49:00Z">
        <w:r w:rsidR="00323D94">
          <w:t>ed</w:t>
        </w:r>
      </w:ins>
      <w:proofErr w:type="gramEnd"/>
      <w:r w:rsidR="001036CB">
        <w:t xml:space="preserve">. However, large number of sequences </w:t>
      </w:r>
      <w:del w:id="1586" w:author="Ram Shrestha" w:date="2013-11-18T18:49:00Z">
        <w:r w:rsidR="001036CB" w:rsidDel="00323D94">
          <w:delText xml:space="preserve">gets </w:delText>
        </w:r>
      </w:del>
      <w:ins w:id="1587" w:author="Ram Shrestha" w:date="2013-11-18T18:49:00Z">
        <w:r w:rsidR="00323D94">
          <w:t xml:space="preserve">got </w:t>
        </w:r>
      </w:ins>
      <w:r w:rsidR="001036CB">
        <w:t>discarded although they cover</w:t>
      </w:r>
      <w:ins w:id="1588" w:author="Ram Shrestha" w:date="2013-11-21T10:25:00Z">
        <w:r w:rsidR="00F05579">
          <w:t>ed</w:t>
        </w:r>
      </w:ins>
      <w:r w:rsidR="001036CB">
        <w:t xml:space="preserve"> all the DRMs of the amplicon. The DRM codons </w:t>
      </w:r>
      <w:del w:id="1589" w:author="Ram Shrestha" w:date="2013-11-18T18:49:00Z">
        <w:r w:rsidR="001036CB" w:rsidDel="00323D94">
          <w:delText xml:space="preserve">are </w:delText>
        </w:r>
      </w:del>
      <w:ins w:id="1590" w:author="Ram Shrestha" w:date="2013-11-18T18:49:00Z">
        <w:r w:rsidR="00323D94">
          <w:t xml:space="preserve">were </w:t>
        </w:r>
      </w:ins>
      <w:r w:rsidR="001036CB">
        <w:t xml:space="preserve">usually inwards from the 5’ and 3’ ends in the </w:t>
      </w:r>
      <w:ins w:id="1591" w:author="Ram Shrestha" w:date="2013-11-18T16:08:00Z">
        <w:r w:rsidR="00485303">
          <w:t xml:space="preserve">amplicon </w:t>
        </w:r>
      </w:ins>
      <w:r w:rsidR="001036CB">
        <w:t>sequence</w:t>
      </w:r>
      <w:ins w:id="1592" w:author="Ram Shrestha" w:date="2013-11-18T16:08:00Z">
        <w:r w:rsidR="00485303">
          <w:t xml:space="preserve"> reads</w:t>
        </w:r>
      </w:ins>
      <w:del w:id="1593" w:author="Ram Shrestha" w:date="2013-11-18T16:08:00Z">
        <w:r w:rsidR="001036CB" w:rsidDel="00485303">
          <w:delText>s</w:delText>
        </w:r>
      </w:del>
      <w:r w:rsidR="001036CB">
        <w:t xml:space="preserve">. The sequences </w:t>
      </w:r>
      <w:del w:id="1594" w:author="Ram Shrestha" w:date="2013-11-18T18:49:00Z">
        <w:r w:rsidR="001036CB" w:rsidDel="00323D94">
          <w:delText xml:space="preserve">are </w:delText>
        </w:r>
      </w:del>
      <w:ins w:id="1595" w:author="Ram Shrestha" w:date="2013-11-18T18:49:00Z">
        <w:r w:rsidR="00323D94">
          <w:t xml:space="preserve">were </w:t>
        </w:r>
      </w:ins>
      <w:r w:rsidR="001036CB">
        <w:t>discarded as no</w:t>
      </w:r>
      <w:ins w:id="1596" w:author="Ram Shrestha" w:date="2013-11-18T18:48:00Z">
        <w:r w:rsidR="00323D94">
          <w:t>n</w:t>
        </w:r>
      </w:ins>
      <w:del w:id="1597" w:author="Ram Shrestha" w:date="2013-11-18T18:48:00Z">
        <w:r w:rsidR="001036CB" w:rsidDel="00323D94">
          <w:delText>t</w:delText>
        </w:r>
      </w:del>
      <w:r w:rsidR="001036CB">
        <w:t xml:space="preserve"> full-length because they </w:t>
      </w:r>
      <w:del w:id="1598" w:author="Ram Shrestha" w:date="2013-11-18T18:49:00Z">
        <w:r w:rsidR="001036CB" w:rsidDel="00323D94">
          <w:delText xml:space="preserve">don’t </w:delText>
        </w:r>
      </w:del>
      <w:ins w:id="1599" w:author="Ram Shrestha" w:date="2013-11-18T18:49:00Z">
        <w:r w:rsidR="00323D94">
          <w:t xml:space="preserve">did not </w:t>
        </w:r>
      </w:ins>
      <w:r w:rsidR="001036CB">
        <w:t xml:space="preserve">cover those non-DRM codon positions at the ends that </w:t>
      </w:r>
      <w:del w:id="1600" w:author="Ram Shrestha" w:date="2013-11-18T18:50:00Z">
        <w:r w:rsidR="001036CB" w:rsidDel="00323D94">
          <w:delText xml:space="preserve">are </w:delText>
        </w:r>
      </w:del>
      <w:ins w:id="1601" w:author="Ram Shrestha" w:date="2013-11-18T18:50:00Z">
        <w:r w:rsidR="00323D94">
          <w:t xml:space="preserve">were </w:t>
        </w:r>
      </w:ins>
      <w:r w:rsidR="001036CB">
        <w:t xml:space="preserve">not important in the analysis. Therefore, Seq2Res finds the first and last DRM codon positions in the amplicon and considers the sequences covering those positions as optimal full-length. This </w:t>
      </w:r>
      <w:del w:id="1602" w:author="Ram Shrestha" w:date="2013-11-18T18:55:00Z">
        <w:r w:rsidR="001036CB" w:rsidDel="00323D94">
          <w:delText xml:space="preserve">saves </w:delText>
        </w:r>
      </w:del>
      <w:ins w:id="1603" w:author="Ram Shrestha" w:date="2013-11-18T18:55:00Z">
        <w:r w:rsidR="00323D94">
          <w:t xml:space="preserve">saved </w:t>
        </w:r>
      </w:ins>
      <w:r w:rsidR="001036CB">
        <w:t>large number of sequences</w:t>
      </w:r>
      <w:ins w:id="1604" w:author="Ram Shrestha" w:date="2013-11-18T18:55:00Z">
        <w:r w:rsidR="00323D94">
          <w:t xml:space="preserve"> from being discarded as non full-length</w:t>
        </w:r>
      </w:ins>
      <w:del w:id="1605" w:author="Ram Shrestha" w:date="2013-11-18T18:57:00Z">
        <w:r w:rsidR="001036CB" w:rsidDel="004A113B">
          <w:delText xml:space="preserve"> that do not cover non-DRMs codon positions at the ends from being discarded</w:delText>
        </w:r>
      </w:del>
      <w:r w:rsidR="001036CB">
        <w:t>.</w:t>
      </w:r>
    </w:p>
    <w:p w:rsidR="001036CB" w:rsidRDefault="001036CB" w:rsidP="001036CB">
      <w:pPr>
        <w:numPr>
          <w:ins w:id="1606" w:author="Ram Shrestha" w:date="2013-11-15T16:58:00Z"/>
        </w:numPr>
        <w:spacing w:line="480" w:lineRule="auto"/>
        <w:jc w:val="both"/>
        <w:rPr>
          <w:ins w:id="1607" w:author="Ram Shrestha" w:date="2013-11-15T16:58:00Z"/>
        </w:rPr>
      </w:pPr>
    </w:p>
    <w:p w:rsidR="004A47DE" w:rsidRDefault="004A113B" w:rsidP="004A47DE">
      <w:pPr>
        <w:numPr>
          <w:ins w:id="1608" w:author="Ram Shrestha" w:date="2013-11-15T16:58:00Z"/>
        </w:numPr>
        <w:spacing w:line="480" w:lineRule="auto"/>
        <w:jc w:val="both"/>
        <w:rPr>
          <w:ins w:id="1609" w:author="Ram Shrestha" w:date="2013-11-18T19:17:00Z"/>
        </w:rPr>
      </w:pPr>
      <w:ins w:id="1610" w:author="Ram Shrestha" w:date="2013-11-18T19:01:00Z">
        <w:r>
          <w:t xml:space="preserve">We tested the </w:t>
        </w:r>
      </w:ins>
      <w:ins w:id="1611" w:author="Ram Shrestha" w:date="2013-11-18T19:03:00Z">
        <w:r>
          <w:t xml:space="preserve">sensitivity of </w:t>
        </w:r>
      </w:ins>
      <w:ins w:id="1612" w:author="Ram Shrestha" w:date="2013-11-18T19:04:00Z">
        <w:r>
          <w:t xml:space="preserve">RAMICS mapping tool and </w:t>
        </w:r>
      </w:ins>
      <w:ins w:id="1613" w:author="Ram Shrestha" w:date="2013-11-18T19:05:00Z">
        <w:r>
          <w:t>accuracy of the locally in</w:t>
        </w:r>
        <w:r w:rsidR="00F266AB">
          <w:t>stalled version of HIV genotype</w:t>
        </w:r>
        <w:r>
          <w:t xml:space="preserve"> to resistance interpretation algorithm (Sierra) using two datasets A and B</w:t>
        </w:r>
      </w:ins>
      <w:ins w:id="1614" w:author="Ram Shrestha" w:date="2013-11-18T19:08:00Z">
        <w:r w:rsidR="007D167D">
          <w:t xml:space="preserve"> with </w:t>
        </w:r>
      </w:ins>
      <w:ins w:id="1615" w:author="Ram Shrestha" w:date="2013-11-18T19:09:00Z">
        <w:r w:rsidR="007D167D">
          <w:t>genotypic result</w:t>
        </w:r>
      </w:ins>
      <w:ins w:id="1616" w:author="Ram Shrestha" w:date="2013-11-18T19:48:00Z">
        <w:r w:rsidR="00815A5C">
          <w:t xml:space="preserve"> from Sierra web</w:t>
        </w:r>
      </w:ins>
      <w:ins w:id="1617" w:author="Ram Shrestha" w:date="2013-11-18T19:50:00Z">
        <w:r w:rsidR="006E2898">
          <w:t xml:space="preserve"> </w:t>
        </w:r>
      </w:ins>
      <w:ins w:id="1618" w:author="Ram Shrestha" w:date="2013-11-18T19:48:00Z">
        <w:r w:rsidR="00815A5C">
          <w:t>service</w:t>
        </w:r>
      </w:ins>
      <w:ins w:id="1619" w:author="Ram Shrestha" w:date="2013-11-18T19:09:00Z">
        <w:r w:rsidR="007D167D">
          <w:t xml:space="preserve">, </w:t>
        </w:r>
      </w:ins>
      <w:ins w:id="1620" w:author="Ram Shrestha" w:date="2013-11-18T19:08:00Z">
        <w:r w:rsidR="007D167D">
          <w:t xml:space="preserve">obtained from Stanford database website. </w:t>
        </w:r>
      </w:ins>
      <w:ins w:id="1621" w:author="Ram Shrestha" w:date="2013-11-18T19:11:00Z">
        <w:r w:rsidR="007D167D">
          <w:t>The</w:t>
        </w:r>
      </w:ins>
      <w:ins w:id="1622" w:author="Ram Shrestha" w:date="2013-11-18T19:14:00Z">
        <w:r w:rsidR="007D167D">
          <w:t xml:space="preserve"> sequence reads in each dataset were fragmented into 3 subsequences with some overlaps</w:t>
        </w:r>
      </w:ins>
      <w:ins w:id="1623" w:author="Ram Shrestha" w:date="2013-11-18T19:16:00Z">
        <w:r w:rsidR="007D167D">
          <w:t xml:space="preserve">, generating three </w:t>
        </w:r>
      </w:ins>
      <w:ins w:id="1624" w:author="Ram Shrestha" w:date="2013-11-19T15:43:00Z">
        <w:r w:rsidR="00C047CF">
          <w:t>amplicon</w:t>
        </w:r>
      </w:ins>
      <w:ins w:id="1625" w:author="Ram Shrestha" w:date="2013-11-18T19:16:00Z">
        <w:r w:rsidR="007D167D">
          <w:t xml:space="preserve"> datasets from each dataset</w:t>
        </w:r>
      </w:ins>
      <w:ins w:id="1626" w:author="Ram Shrestha" w:date="2013-11-18T19:14:00Z">
        <w:r w:rsidR="007D167D">
          <w:t>.</w:t>
        </w:r>
      </w:ins>
      <w:ins w:id="1627" w:author="Ram Shrestha" w:date="2013-11-18T19:15:00Z">
        <w:r w:rsidR="007D167D">
          <w:t xml:space="preserve"> The </w:t>
        </w:r>
      </w:ins>
      <w:ins w:id="1628" w:author="Ram Shrestha" w:date="2013-11-18T19:17:00Z">
        <w:r w:rsidR="00EC24BE">
          <w:t xml:space="preserve">sequence reads in each </w:t>
        </w:r>
      </w:ins>
      <w:ins w:id="1629" w:author="Ram Shrestha" w:date="2013-11-19T15:43:00Z">
        <w:r w:rsidR="00C047CF">
          <w:t>amplicon</w:t>
        </w:r>
      </w:ins>
      <w:ins w:id="1630" w:author="Ram Shrestha" w:date="2013-11-18T19:17:00Z">
        <w:r w:rsidR="00EC24BE">
          <w:t xml:space="preserve"> datasets were mapped to the reference sequence with Seq2Res mapping tool –</w:t>
        </w:r>
        <w:r w:rsidR="00836F15">
          <w:t xml:space="preserve"> RAMICS and the mutation calls</w:t>
        </w:r>
        <w:r w:rsidR="00EC24BE">
          <w:t xml:space="preserve"> in the DRM codon positions </w:t>
        </w:r>
      </w:ins>
      <w:ins w:id="1631" w:author="Ram Shrestha" w:date="2013-11-18T19:33:00Z">
        <w:r w:rsidR="00836F15">
          <w:t xml:space="preserve">output in </w:t>
        </w:r>
        <w:proofErr w:type="spellStart"/>
        <w:r w:rsidR="00836F15">
          <w:t>fastm</w:t>
        </w:r>
        <w:proofErr w:type="spellEnd"/>
        <w:r w:rsidR="00836F15">
          <w:t xml:space="preserve"> file by RAMICS </w:t>
        </w:r>
      </w:ins>
      <w:ins w:id="1632" w:author="Ram Shrestha" w:date="2013-11-18T19:17:00Z">
        <w:r w:rsidR="00EC24BE">
          <w:t>were submitted to the local Sierra.</w:t>
        </w:r>
      </w:ins>
    </w:p>
    <w:p w:rsidR="00EC24BE" w:rsidRDefault="00EC24BE" w:rsidP="004A47DE">
      <w:pPr>
        <w:numPr>
          <w:ins w:id="1633" w:author="Ram Shrestha" w:date="2013-11-18T19:47:00Z"/>
        </w:numPr>
        <w:spacing w:line="480" w:lineRule="auto"/>
        <w:jc w:val="both"/>
        <w:rPr>
          <w:ins w:id="1634" w:author="Ram Shrestha" w:date="2013-11-18T19:47:00Z"/>
        </w:rPr>
      </w:pPr>
    </w:p>
    <w:p w:rsidR="004D5B7D" w:rsidRDefault="006E2898" w:rsidP="004A47DE">
      <w:pPr>
        <w:numPr>
          <w:ins w:id="1635" w:author="Ram Shrestha" w:date="2013-11-15T16:58:00Z"/>
        </w:numPr>
        <w:spacing w:line="480" w:lineRule="auto"/>
        <w:jc w:val="both"/>
        <w:rPr>
          <w:ins w:id="1636" w:author="Ram Shrestha" w:date="2013-11-18T20:08:00Z"/>
        </w:rPr>
      </w:pPr>
      <w:ins w:id="1637" w:author="Ram Shrestha" w:date="2013-11-18T19:49:00Z">
        <w:r>
          <w:t>The comparison of mutation calls and resistance call</w:t>
        </w:r>
      </w:ins>
      <w:ins w:id="1638" w:author="Ram Shrestha" w:date="2013-11-18T21:25:00Z">
        <w:r w:rsidR="005E0B9E">
          <w:t>s</w:t>
        </w:r>
      </w:ins>
      <w:ins w:id="1639" w:author="Ram Shrestha" w:date="2013-11-18T19:49:00Z">
        <w:r>
          <w:t xml:space="preserve"> obtained from RAMICS and local Sierra</w:t>
        </w:r>
      </w:ins>
      <w:ins w:id="1640" w:author="Ram Shrestha" w:date="2013-11-18T21:26:00Z">
        <w:r w:rsidR="005E0B9E">
          <w:t xml:space="preserve"> respectively</w:t>
        </w:r>
      </w:ins>
      <w:ins w:id="1641" w:author="Ram Shrestha" w:date="2013-11-18T19:49:00Z">
        <w:r>
          <w:t xml:space="preserve"> w</w:t>
        </w:r>
      </w:ins>
      <w:ins w:id="1642" w:author="Ram Shrestha" w:date="2013-11-18T19:50:00Z">
        <w:r>
          <w:t xml:space="preserve">ith that from Sierra web service showed that there was only one mutation call that </w:t>
        </w:r>
      </w:ins>
      <w:ins w:id="1643" w:author="Ram Shrestha" w:date="2013-11-18T20:08:00Z">
        <w:r w:rsidR="004D5B7D">
          <w:t>was in disagreement</w:t>
        </w:r>
      </w:ins>
      <w:ins w:id="1644" w:author="Ram Shrestha" w:date="2013-11-18T23:11:00Z">
        <w:r w:rsidR="006553A5">
          <w:t xml:space="preserve"> but agreed at resistance calls for that sequence read</w:t>
        </w:r>
      </w:ins>
      <w:ins w:id="1645" w:author="Ram Shrestha" w:date="2013-11-18T20:08:00Z">
        <w:r w:rsidR="004D5B7D">
          <w:t>.</w:t>
        </w:r>
      </w:ins>
    </w:p>
    <w:p w:rsidR="004D5B7D" w:rsidRDefault="004D5B7D" w:rsidP="004A47DE">
      <w:pPr>
        <w:numPr>
          <w:ins w:id="1646" w:author="Ram Shrestha" w:date="2013-11-18T20:11:00Z"/>
        </w:numPr>
        <w:spacing w:line="480" w:lineRule="auto"/>
        <w:jc w:val="both"/>
        <w:rPr>
          <w:ins w:id="1647" w:author="Ram Shrestha" w:date="2013-11-18T20:11:00Z"/>
        </w:rPr>
      </w:pPr>
    </w:p>
    <w:p w:rsidR="004D5B7D" w:rsidRDefault="004D5B7D" w:rsidP="004A47DE">
      <w:pPr>
        <w:numPr>
          <w:ins w:id="1648" w:author="Ram Shrestha" w:date="2013-11-18T20:11:00Z"/>
        </w:numPr>
        <w:spacing w:line="480" w:lineRule="auto"/>
        <w:jc w:val="both"/>
        <w:rPr>
          <w:ins w:id="1649" w:author="Ram Shrestha" w:date="2013-11-18T20:13:00Z"/>
        </w:rPr>
      </w:pPr>
      <w:ins w:id="1650" w:author="Ram Shrestha" w:date="2013-11-18T20:15:00Z">
        <w:r>
          <w:t>In order to ascertain the disagreemen</w:t>
        </w:r>
      </w:ins>
      <w:ins w:id="1651" w:author="Ram Shrestha" w:date="2013-11-18T20:16:00Z">
        <w:r>
          <w:t>t</w:t>
        </w:r>
      </w:ins>
      <w:ins w:id="1652" w:author="Ram Shrestha" w:date="2013-11-18T20:15:00Z">
        <w:r>
          <w:t xml:space="preserve">, </w:t>
        </w:r>
      </w:ins>
      <w:ins w:id="1653" w:author="Ram Shrestha" w:date="2013-11-18T20:16:00Z">
        <w:r>
          <w:t>w</w:t>
        </w:r>
      </w:ins>
      <w:ins w:id="1654" w:author="Ram Shrestha" w:date="2013-11-15T16:58:00Z">
        <w:r w:rsidR="004A47DE">
          <w:t xml:space="preserve">e manually reviewed </w:t>
        </w:r>
      </w:ins>
      <w:ins w:id="1655" w:author="Ram Shrestha" w:date="2013-11-18T20:10:00Z">
        <w:r>
          <w:t>RAMICS</w:t>
        </w:r>
      </w:ins>
      <w:ins w:id="1656" w:author="Ram Shrestha" w:date="2013-11-15T16:58:00Z">
        <w:r w:rsidR="004A47DE">
          <w:t xml:space="preserve"> alignment in an alignment viewer tool. RAMICS showed that there was a deletion of nucleotide ‘T’ in the codon position 234, which result to unknown amino acid at that position (</w:t>
        </w:r>
        <w:r w:rsidR="00935620">
          <w:rPr>
            <w:b/>
          </w:rPr>
          <w:t>Figure 4.2</w:t>
        </w:r>
      </w:ins>
      <w:ins w:id="1657" w:author="Ram Shrestha" w:date="2013-11-21T10:29:00Z">
        <w:r w:rsidR="00F05579">
          <w:rPr>
            <w:b/>
          </w:rPr>
          <w:t>1</w:t>
        </w:r>
      </w:ins>
      <w:ins w:id="1658" w:author="Ram Shrestha" w:date="2013-11-15T16:58:00Z">
        <w:r w:rsidR="004A47DE" w:rsidRPr="004349DF">
          <w:rPr>
            <w:b/>
          </w:rPr>
          <w:t xml:space="preserve"> 1A</w:t>
        </w:r>
        <w:r w:rsidR="004A47DE">
          <w:t xml:space="preserve">). The alignment </w:t>
        </w:r>
      </w:ins>
      <w:ins w:id="1659" w:author="Ram Shrestha" w:date="2013-11-18T20:19:00Z">
        <w:r>
          <w:t xml:space="preserve">showed </w:t>
        </w:r>
      </w:ins>
      <w:ins w:id="1660" w:author="Ram Shrestha" w:date="2013-11-18T20:20:00Z">
        <w:r w:rsidR="000C0F83">
          <w:t xml:space="preserve">that at codon positions </w:t>
        </w:r>
      </w:ins>
      <w:ins w:id="1661" w:author="Ram Shrestha" w:date="2013-11-18T20:21:00Z">
        <w:r w:rsidR="000C0F83">
          <w:t>235 and onward,</w:t>
        </w:r>
      </w:ins>
      <w:ins w:id="1662" w:author="Ram Shrestha" w:date="2013-11-15T16:58:00Z">
        <w:r>
          <w:t xml:space="preserve"> there were </w:t>
        </w:r>
        <w:r w:rsidR="004A47DE">
          <w:t>wild type</w:t>
        </w:r>
      </w:ins>
      <w:ins w:id="1663" w:author="Ram Shrestha" w:date="2013-11-18T20:20:00Z">
        <w:r w:rsidR="000C0F83">
          <w:t xml:space="preserve"> amino acids</w:t>
        </w:r>
      </w:ins>
      <w:ins w:id="1664" w:author="Ram Shrestha" w:date="2013-11-18T20:21:00Z">
        <w:r w:rsidR="000C0F83">
          <w:t xml:space="preserve"> in the sequence read</w:t>
        </w:r>
      </w:ins>
      <w:ins w:id="1665" w:author="Ram Shrestha" w:date="2013-11-15T16:58:00Z">
        <w:r w:rsidR="004A47DE">
          <w:t xml:space="preserve"> (</w:t>
        </w:r>
        <w:r w:rsidR="00935620">
          <w:rPr>
            <w:b/>
          </w:rPr>
          <w:t>Figure 4.2</w:t>
        </w:r>
      </w:ins>
      <w:ins w:id="1666" w:author="Ram Shrestha" w:date="2013-11-21T10:29:00Z">
        <w:r w:rsidR="00F05579">
          <w:rPr>
            <w:b/>
          </w:rPr>
          <w:t>1</w:t>
        </w:r>
      </w:ins>
      <w:ins w:id="1667" w:author="Ram Shrestha" w:date="2013-11-15T16:58:00Z">
        <w:r w:rsidR="004A47DE" w:rsidRPr="004349DF">
          <w:rPr>
            <w:b/>
          </w:rPr>
          <w:t xml:space="preserve"> 1B</w:t>
        </w:r>
        <w:r>
          <w:t>).</w:t>
        </w:r>
      </w:ins>
    </w:p>
    <w:p w:rsidR="004D5B7D" w:rsidRDefault="004D5B7D" w:rsidP="004A47DE">
      <w:pPr>
        <w:numPr>
          <w:ins w:id="1668" w:author="Ram Shrestha" w:date="2013-11-18T20:13:00Z"/>
        </w:numPr>
        <w:spacing w:line="480" w:lineRule="auto"/>
        <w:jc w:val="both"/>
        <w:rPr>
          <w:ins w:id="1669" w:author="Ram Shrestha" w:date="2013-11-18T20:13:00Z"/>
        </w:rPr>
      </w:pPr>
    </w:p>
    <w:p w:rsidR="004A47DE" w:rsidRDefault="005E0B9E" w:rsidP="004A47DE">
      <w:pPr>
        <w:numPr>
          <w:ins w:id="1670" w:author="Ram Shrestha" w:date="2013-11-18T20:11:00Z"/>
        </w:numPr>
        <w:spacing w:line="480" w:lineRule="auto"/>
        <w:jc w:val="both"/>
        <w:rPr>
          <w:ins w:id="1671" w:author="Ram Shrestha" w:date="2013-11-15T16:58:00Z"/>
        </w:rPr>
      </w:pPr>
      <w:ins w:id="1672" w:author="Ram Shrestha" w:date="2013-11-18T21:29:00Z">
        <w:r>
          <w:t>Likewise, we wanted to view the Sierra web service alignment for the sequence containing discordant mutation</w:t>
        </w:r>
      </w:ins>
      <w:ins w:id="1673" w:author="Ram Shrestha" w:date="2013-11-18T21:30:00Z">
        <w:r>
          <w:t xml:space="preserve"> as well</w:t>
        </w:r>
      </w:ins>
      <w:ins w:id="1674" w:author="Ram Shrestha" w:date="2013-11-18T21:29:00Z">
        <w:r>
          <w:t xml:space="preserve">. </w:t>
        </w:r>
      </w:ins>
      <w:ins w:id="1675" w:author="Ram Shrestha" w:date="2013-11-18T20:12:00Z">
        <w:r w:rsidR="004D5B7D">
          <w:t>The alignment of the sequence with discordant mutation call could not be obtained from the Sierra web service</w:t>
        </w:r>
      </w:ins>
      <w:ins w:id="1676" w:author="Ram Shrestha" w:date="2013-11-18T21:28:00Z">
        <w:r>
          <w:t xml:space="preserve"> as we did not know the </w:t>
        </w:r>
        <w:proofErr w:type="gramStart"/>
        <w:r>
          <w:t>reference mapping</w:t>
        </w:r>
        <w:proofErr w:type="gramEnd"/>
        <w:r>
          <w:t xml:space="preserve"> tool used</w:t>
        </w:r>
      </w:ins>
      <w:ins w:id="1677" w:author="Ram Shrestha" w:date="2013-11-18T20:12:00Z">
        <w:r w:rsidR="004D5B7D">
          <w:t xml:space="preserve">. However, based </w:t>
        </w:r>
      </w:ins>
      <w:ins w:id="1678" w:author="Ram Shrestha" w:date="2013-11-18T20:13:00Z">
        <w:r w:rsidR="004D5B7D">
          <w:t>on the</w:t>
        </w:r>
      </w:ins>
      <w:ins w:id="1679" w:author="Ram Shrestha" w:date="2013-11-18T20:12:00Z">
        <w:r w:rsidR="004D5B7D">
          <w:t xml:space="preserve"> </w:t>
        </w:r>
      </w:ins>
      <w:ins w:id="1680" w:author="Ram Shrestha" w:date="2013-11-18T20:13:00Z">
        <w:r w:rsidR="004D5B7D">
          <w:t xml:space="preserve">amino acids that Sierra web sierra reported at codon position 234, 235 and 236, we were able to identify the </w:t>
        </w:r>
      </w:ins>
      <w:ins w:id="1681" w:author="Ram Shrestha" w:date="2013-11-18T21:27:00Z">
        <w:r>
          <w:t xml:space="preserve">Sierra web service </w:t>
        </w:r>
      </w:ins>
      <w:ins w:id="1682" w:author="Ram Shrestha" w:date="2013-11-18T20:13:00Z">
        <w:r w:rsidR="004D5B7D">
          <w:t>alignment.</w:t>
        </w:r>
      </w:ins>
      <w:ins w:id="1683" w:author="Ram Shrestha" w:date="2013-11-18T20:17:00Z">
        <w:r w:rsidR="004D5B7D">
          <w:t xml:space="preserve"> The </w:t>
        </w:r>
      </w:ins>
      <w:ins w:id="1684" w:author="Ram Shrestha" w:date="2013-11-15T16:58:00Z">
        <w:r w:rsidR="004A47DE">
          <w:t xml:space="preserve">alignment </w:t>
        </w:r>
      </w:ins>
      <w:ins w:id="1685" w:author="Ram Shrestha" w:date="2013-11-18T20:17:00Z">
        <w:r w:rsidR="004D5B7D">
          <w:t>by</w:t>
        </w:r>
      </w:ins>
      <w:ins w:id="1686" w:author="Ram Shrestha" w:date="2013-11-15T16:58:00Z">
        <w:r w:rsidR="004D5B7D">
          <w:t xml:space="preserve"> Sierra web service showed that </w:t>
        </w:r>
        <w:r w:rsidR="004A47DE">
          <w:t xml:space="preserve">amino acid at codon positions 234 was </w:t>
        </w:r>
        <w:proofErr w:type="spellStart"/>
        <w:r w:rsidR="004A47DE">
          <w:t>proline</w:t>
        </w:r>
        <w:proofErr w:type="spellEnd"/>
        <w:r w:rsidR="004A47DE">
          <w:t xml:space="preserve"> (P) while wild type was </w:t>
        </w:r>
        <w:proofErr w:type="spellStart"/>
        <w:r w:rsidR="004A47DE">
          <w:t>leucine</w:t>
        </w:r>
        <w:proofErr w:type="spellEnd"/>
        <w:r w:rsidR="004A47DE">
          <w:t xml:space="preserve"> (L), at codon position 235 was </w:t>
        </w:r>
        <w:proofErr w:type="spellStart"/>
        <w:r w:rsidR="004A47DE">
          <w:t>isoleucine</w:t>
        </w:r>
        <w:proofErr w:type="spellEnd"/>
        <w:r w:rsidR="004A47DE">
          <w:t xml:space="preserve"> while wild type was histamine (H) and at codon position 236 was </w:t>
        </w:r>
        <w:proofErr w:type="spellStart"/>
        <w:r w:rsidR="004A47DE">
          <w:t>leucine</w:t>
        </w:r>
        <w:proofErr w:type="spellEnd"/>
        <w:r w:rsidR="004A47DE">
          <w:t xml:space="preserve"> while wild typ</w:t>
        </w:r>
        <w:r w:rsidR="000C0F83">
          <w:t xml:space="preserve">e was </w:t>
        </w:r>
        <w:proofErr w:type="spellStart"/>
        <w:r w:rsidR="000C0F83">
          <w:t>proline</w:t>
        </w:r>
        <w:proofErr w:type="spellEnd"/>
        <w:r w:rsidR="000C0F83">
          <w:t xml:space="preserve"> (P). Based on </w:t>
        </w:r>
      </w:ins>
      <w:ins w:id="1687" w:author="Ram Shrestha" w:date="2013-11-18T20:23:00Z">
        <w:r w:rsidR="000C0F83">
          <w:t>this</w:t>
        </w:r>
      </w:ins>
      <w:ins w:id="1688" w:author="Ram Shrestha" w:date="2013-11-15T16:58:00Z">
        <w:r w:rsidR="004A47DE">
          <w:t xml:space="preserve"> codon positions information, we </w:t>
        </w:r>
      </w:ins>
      <w:ins w:id="1689" w:author="Ram Shrestha" w:date="2013-11-18T20:22:00Z">
        <w:r w:rsidR="000C0F83">
          <w:t xml:space="preserve">edited the RAMICS alignment </w:t>
        </w:r>
      </w:ins>
      <w:ins w:id="1690" w:author="Ram Shrestha" w:date="2013-11-18T20:24:00Z">
        <w:r w:rsidR="000C0F83">
          <w:t xml:space="preserve">and </w:t>
        </w:r>
      </w:ins>
      <w:ins w:id="1691" w:author="Ram Shrestha" w:date="2013-11-15T16:58:00Z">
        <w:r w:rsidR="004A47DE">
          <w:t xml:space="preserve">removed the deletion manually at codon position 234 from RAMICS alignment. The removal of the deletion showed exactly the same amino acids at codon positions 234, 235 and 236 as reported by Sierra web service. Therefore, we concluded that the </w:t>
        </w:r>
      </w:ins>
      <w:ins w:id="1692" w:author="Ram Shrestha" w:date="2013-11-18T20:25:00Z">
        <w:r w:rsidR="000C0F83">
          <w:t xml:space="preserve">Sierra </w:t>
        </w:r>
      </w:ins>
      <w:ins w:id="1693" w:author="Ram Shrestha" w:date="2013-11-15T16:58:00Z">
        <w:r w:rsidR="000C0F83">
          <w:t xml:space="preserve">web service </w:t>
        </w:r>
        <w:r w:rsidR="004A47DE">
          <w:t xml:space="preserve">alignment </w:t>
        </w:r>
      </w:ins>
      <w:ins w:id="1694" w:author="Ram Shrestha" w:date="2013-11-18T20:25:00Z">
        <w:r w:rsidR="000C0F83">
          <w:t xml:space="preserve">of the sequence read </w:t>
        </w:r>
      </w:ins>
      <w:ins w:id="1695" w:author="Ram Shrestha" w:date="2013-11-15T16:58:00Z">
        <w:r w:rsidR="004A47DE">
          <w:t>had no deletion at codon position 234 (</w:t>
        </w:r>
        <w:r w:rsidR="00F05579">
          <w:rPr>
            <w:b/>
          </w:rPr>
          <w:t>Figure 4.21</w:t>
        </w:r>
        <w:r w:rsidR="004A47DE" w:rsidRPr="004349DF">
          <w:rPr>
            <w:b/>
          </w:rPr>
          <w:t xml:space="preserve"> 2C</w:t>
        </w:r>
        <w:r w:rsidR="004A47DE">
          <w:t xml:space="preserve">). This </w:t>
        </w:r>
      </w:ins>
      <w:ins w:id="1696" w:author="Ram Shrestha" w:date="2013-11-18T20:27:00Z">
        <w:r w:rsidR="000C0F83">
          <w:t>resulted to mutation P236L in the sequence</w:t>
        </w:r>
      </w:ins>
      <w:ins w:id="1697" w:author="Ram Shrestha" w:date="2013-11-15T16:58:00Z">
        <w:r w:rsidR="004A47DE">
          <w:t xml:space="preserve"> </w:t>
        </w:r>
      </w:ins>
      <w:ins w:id="1698" w:author="Ram Shrestha" w:date="2013-11-18T20:27:00Z">
        <w:r w:rsidR="000C0F83">
          <w:t>read</w:t>
        </w:r>
      </w:ins>
      <w:ins w:id="1699" w:author="Ram Shrestha" w:date="2013-11-18T20:28:00Z">
        <w:r w:rsidR="000C0F83">
          <w:t>s</w:t>
        </w:r>
      </w:ins>
      <w:ins w:id="1700" w:author="Ram Shrestha" w:date="2013-11-18T20:27:00Z">
        <w:r w:rsidR="000C0F83">
          <w:t xml:space="preserve"> </w:t>
        </w:r>
      </w:ins>
      <w:ins w:id="1701" w:author="Ram Shrestha" w:date="2013-11-15T16:58:00Z">
        <w:r w:rsidR="004A47DE">
          <w:t>(</w:t>
        </w:r>
        <w:r w:rsidR="004A47DE" w:rsidRPr="004349DF">
          <w:rPr>
            <w:b/>
          </w:rPr>
          <w:t>Figure 4</w:t>
        </w:r>
        <w:r w:rsidR="00935620">
          <w:rPr>
            <w:b/>
          </w:rPr>
          <w:t>.2</w:t>
        </w:r>
      </w:ins>
      <w:ins w:id="1702" w:author="Ram Shrestha" w:date="2013-11-21T10:30:00Z">
        <w:r w:rsidR="00F05579">
          <w:rPr>
            <w:b/>
          </w:rPr>
          <w:t>1</w:t>
        </w:r>
      </w:ins>
      <w:ins w:id="1703" w:author="Ram Shrestha" w:date="2013-11-15T16:58:00Z">
        <w:r w:rsidR="004A47DE" w:rsidRPr="004349DF">
          <w:rPr>
            <w:b/>
          </w:rPr>
          <w:t xml:space="preserve"> 2D</w:t>
        </w:r>
      </w:ins>
      <w:ins w:id="1704" w:author="Ram Shrestha" w:date="2013-11-18T20:27:00Z">
        <w:r w:rsidR="000C0F83">
          <w:rPr>
            <w:b/>
          </w:rPr>
          <w:t>.</w:t>
        </w:r>
      </w:ins>
      <w:ins w:id="1705" w:author="Ram Shrestha" w:date="2013-11-18T20:28:00Z">
        <w:r w:rsidR="00CE70A9" w:rsidRPr="00CE70A9">
          <w:t xml:space="preserve"> This showed that Seq2Res mapping tool – RAMICS had better alignment and could call mutations accurately.</w:t>
        </w:r>
      </w:ins>
      <w:ins w:id="1706" w:author="Ram Shrestha" w:date="2013-11-18T21:45:00Z">
        <w:r w:rsidR="00935620">
          <w:t xml:space="preserve"> While most of the mapping tools </w:t>
        </w:r>
      </w:ins>
      <w:ins w:id="1707" w:author="Ram Shrestha" w:date="2013-11-18T21:47:00Z">
        <w:r w:rsidR="00D2101D">
          <w:t>including muscle</w:t>
        </w:r>
      </w:ins>
      <w:ins w:id="1708" w:author="Ram Shrestha" w:date="2013-11-18T21:52:00Z">
        <w:r w:rsidR="00D2101D">
          <w:t xml:space="preserve"> </w:t>
        </w:r>
      </w:ins>
      <w:ins w:id="1709" w:author="Ram Shrestha" w:date="2013-11-19T08:55:00Z">
        <w:r w:rsidR="001B72DC">
          <w:fldChar w:fldCharType="begin">
            <w:fldData xml:space="preserve">PEVuZE5vdGU+PENpdGU+PEF1dGhvcj5FZGdhcjwvQXV0aG9yPjxZZWFyPjIwMDQ8L1llYXI+PFJl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==
</w:fldData>
          </w:fldChar>
        </w:r>
      </w:ins>
      <w:ins w:id="1710" w:author="Ram Shrestha" w:date="2013-11-21T19:12:00Z">
        <w:r w:rsidR="00707E8E">
          <w:instrText xml:space="preserve"> ADDIN EN.CITE </w:instrText>
        </w:r>
        <w:r w:rsidR="001B72DC">
          <w:fldChar w:fldCharType="begin">
            <w:fldData xml:space="preserve">PEVuZE5vdGU+PENpdGU+PEF1dGhvcj5FZGdhcjwvQXV0aG9yPjxZZWFyPjIwMDQ8L1llYXI+PFJl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==
</w:fldData>
          </w:fldChar>
        </w:r>
        <w:r w:rsidR="00707E8E">
          <w:instrText xml:space="preserve"> ADDIN EN.CITE.DATA </w:instrText>
        </w:r>
      </w:ins>
      <w:ins w:id="1711" w:author="Ram Shrestha" w:date="2013-11-21T19:12:00Z">
        <w:r w:rsidR="001B72DC">
          <w:fldChar w:fldCharType="end"/>
        </w:r>
      </w:ins>
      <w:r w:rsidR="001B72DC">
        <w:fldChar w:fldCharType="separate"/>
      </w:r>
      <w:ins w:id="1712" w:author="Ram Shrestha" w:date="2013-11-19T08:55:00Z">
        <w:r w:rsidR="00AA50F8">
          <w:rPr>
            <w:noProof/>
          </w:rPr>
          <w:t>(Edgar, 2004a, b)</w:t>
        </w:r>
        <w:r w:rsidR="001B72DC">
          <w:fldChar w:fldCharType="end"/>
        </w:r>
      </w:ins>
      <w:ins w:id="1713" w:author="Ram Shrestha" w:date="2013-11-18T21:47:00Z">
        <w:r w:rsidR="00D2101D">
          <w:t xml:space="preserve">, </w:t>
        </w:r>
      </w:ins>
      <w:proofErr w:type="spellStart"/>
      <w:ins w:id="1714" w:author="Ram Shrestha" w:date="2013-11-18T21:48:00Z">
        <w:r w:rsidR="00D2101D">
          <w:t>Clustal</w:t>
        </w:r>
      </w:ins>
      <w:ins w:id="1715" w:author="Ram Shrestha" w:date="2013-11-18T21:47:00Z">
        <w:r w:rsidR="00D2101D">
          <w:t>w</w:t>
        </w:r>
      </w:ins>
      <w:proofErr w:type="spellEnd"/>
      <w:ins w:id="1716" w:author="Ram Shrestha" w:date="2013-11-18T22:44:00Z">
        <w:r w:rsidR="00332320">
          <w:t xml:space="preserve"> </w:t>
        </w:r>
      </w:ins>
      <w:ins w:id="1717" w:author="Ram Shrestha" w:date="2013-11-19T08:55:00Z">
        <w:r w:rsidR="001B72DC">
          <w:fldChar w:fldCharType="begin"/>
        </w:r>
      </w:ins>
      <w:ins w:id="1718" w:author="Ram Shrestha" w:date="2013-11-21T19:12:00Z">
        <w:r w:rsidR="00707E8E">
          <w:instrText xml:space="preserve"> ADDIN EN.CITE &lt;EndNote&gt;&lt;Cite&gt;&lt;Author&gt;Larkin&lt;/Author&gt;&lt;Year&gt;2007&lt;/Year&gt;&lt;RecNum&gt;1579&lt;/RecNum&gt;&lt;record&gt;&lt;rec-number&gt;1579&lt;/rec-number&gt;&lt;foreign-keys&gt;&lt;key app="EN" db-id="fp25zzvrxrd9vke5zxqp9stbssprwstvdddz"&gt;1579&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auth-address&gt;The Conway Institute of Biomolecular and Biomedical Research, University College Dublin, Belfield, Dublin 4, Ireland.&lt;/auth-address&gt;&lt;titles&gt;&lt;title&gt;Clustal W and Clustal X version 2.0&lt;/title&gt;&lt;secondary-title&gt;Bioinformatics&lt;/secondary-title&gt;&lt;/titles&gt;&lt;periodical&gt;&lt;full-title&gt;Bioinformatics&lt;/full-title&gt;&lt;/periodical&gt;&lt;pages&gt;2947-8&lt;/pages&gt;&lt;volume&gt;23&lt;/volume&gt;&lt;number&gt;21&lt;/number&gt;&lt;edition&gt;2007/09/12&lt;/edition&gt;&lt;keywords&gt;&lt;keyword&gt;*Algorithms&lt;/keyword&gt;&lt;keyword&gt;Amino Acid Sequence&lt;/keyword&gt;&lt;keyword&gt;Cluster Analysis&lt;/keyword&gt;&lt;keyword&gt;*Computer Graphics&lt;/keyword&gt;&lt;keyword&gt;Molecular Sequence Data&lt;/keyword&gt;&lt;keyword&gt;Programming Languages&lt;/keyword&gt;&lt;keyword&gt;Sequence Alignment/*methods&lt;/keyword&gt;&lt;keyword&gt;Sequence Analysis, Protein/*methods&lt;/keyword&gt;&lt;keyword&gt;*Software&lt;/keyword&gt;&lt;keyword&gt;*User-Computer Interface&lt;/keyword&gt;&lt;/keywords&gt;&lt;dates&gt;&lt;year&gt;2007&lt;/year&gt;&lt;pub-dates&gt;&lt;date&gt;Nov 1&lt;/date&gt;&lt;/pub-dates&gt;&lt;/dates&gt;&lt;isbn&gt;1367-4811 (Electronic)&amp;#xD;1367-4803 (Linking)&lt;/isbn&gt;&lt;accession-num&gt;17846036&lt;/accession-num&gt;&lt;urls&gt;&lt;related-urls&gt;&lt;url&gt;http://www.ncbi.nlm.nih.gov/entrez/query.fcgi?cmd=Retrieve&amp;amp;db=PubMed&amp;amp;dopt=Citation&amp;amp;list_uids=17846036&lt;/url&gt;&lt;/related-urls&gt;&lt;/urls&gt;&lt;electronic-resource-num&gt;btm404 [pii]&amp;#xD;10.1093/bioinformatics/btm404&lt;/electronic-resource-num&gt;&lt;language&gt;eng&lt;/language&gt;&lt;/record&gt;&lt;/Cite&gt;&lt;/EndNote&gt;</w:instrText>
        </w:r>
      </w:ins>
      <w:r w:rsidR="001B72DC">
        <w:fldChar w:fldCharType="separate"/>
      </w:r>
      <w:ins w:id="1719" w:author="Ram Shrestha" w:date="2013-11-19T08:55:00Z">
        <w:r w:rsidR="00AA50F8">
          <w:rPr>
            <w:noProof/>
          </w:rPr>
          <w:t>(Larkin et al., 2007)</w:t>
        </w:r>
        <w:r w:rsidR="001B72DC">
          <w:fldChar w:fldCharType="end"/>
        </w:r>
      </w:ins>
      <w:ins w:id="1720" w:author="Ram Shrestha" w:date="2013-11-18T21:47:00Z">
        <w:r w:rsidR="00D2101D">
          <w:t>, MAFFT</w:t>
        </w:r>
      </w:ins>
      <w:ins w:id="1721" w:author="Ram Shrestha" w:date="2013-11-18T21:53:00Z">
        <w:r w:rsidR="00D2101D">
          <w:t xml:space="preserve"> </w:t>
        </w:r>
      </w:ins>
      <w:ins w:id="1722" w:author="Ram Shrestha" w:date="2013-11-19T08:55:00Z">
        <w:r w:rsidR="001B72DC">
          <w:fldChar w:fldCharType="begin">
            <w:fldData xml:space="preserve">PEVuZE5vdGU+PENpdGU+PEF1dGhvcj5LYXRvaDwvQXV0aG9yPjxZZWFyPjIwMDI8L1llYXI+PFJl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</w:fldData>
          </w:fldChar>
        </w:r>
      </w:ins>
      <w:ins w:id="1723" w:author="Ram Shrestha" w:date="2013-11-21T19:12:00Z">
        <w:r w:rsidR="00707E8E">
          <w:instrText xml:space="preserve"> ADDIN EN.CITE </w:instrText>
        </w:r>
        <w:r w:rsidR="001B72DC">
          <w:fldChar w:fldCharType="begin">
            <w:fldData xml:space="preserve">PEVuZE5vdGU+PENpdGU+PEF1dGhvcj5LYXRvaDwvQXV0aG9yPjxZZWFyPjIwMDI8L1llYXI+PFJl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</w:fldData>
          </w:fldChar>
        </w:r>
        <w:r w:rsidR="00707E8E">
          <w:instrText xml:space="preserve"> ADDIN EN.CITE.DATA </w:instrText>
        </w:r>
      </w:ins>
      <w:ins w:id="1724" w:author="Ram Shrestha" w:date="2013-11-21T19:12:00Z">
        <w:r w:rsidR="001B72DC">
          <w:fldChar w:fldCharType="end"/>
        </w:r>
      </w:ins>
      <w:r w:rsidR="001B72DC">
        <w:fldChar w:fldCharType="separate"/>
      </w:r>
      <w:ins w:id="1725" w:author="Ram Shrestha" w:date="2013-11-19T08:55:00Z">
        <w:r w:rsidR="00AA50F8">
          <w:rPr>
            <w:noProof/>
          </w:rPr>
          <w:t>(Katoh et al., 2009; Katoh et al., 2002)</w:t>
        </w:r>
        <w:r w:rsidR="001B72DC">
          <w:fldChar w:fldCharType="end"/>
        </w:r>
      </w:ins>
      <w:ins w:id="1726" w:author="Ram Shrestha" w:date="2013-11-18T21:47:00Z">
        <w:r w:rsidR="00D2101D">
          <w:t xml:space="preserve">, </w:t>
        </w:r>
        <w:proofErr w:type="spellStart"/>
        <w:r w:rsidR="00D2101D">
          <w:t>Mosaik</w:t>
        </w:r>
      </w:ins>
      <w:proofErr w:type="spellEnd"/>
      <w:ins w:id="1727" w:author="Ram Shrestha" w:date="2013-11-18T22:53:00Z">
        <w:r w:rsidR="00332320">
          <w:t xml:space="preserve"> </w:t>
        </w:r>
      </w:ins>
      <w:ins w:id="1728" w:author="Ram Shrestha" w:date="2013-11-19T08:55:00Z">
        <w:r w:rsidR="001B72DC">
          <w:fldChar w:fldCharType="begin"/>
        </w:r>
      </w:ins>
      <w:ins w:id="1729" w:author="Ram Shrestha" w:date="2013-11-21T19:12:00Z">
        <w:r w:rsidR="00707E8E">
          <w:instrText xml:space="preserve"> ADDIN EN.CITE &lt;EndNote&gt;&lt;Cite&gt;&lt;Author&gt;Lee&lt;/Author&gt;&lt;Year&gt;2013&lt;/Year&gt;&lt;RecNum&gt;1586&lt;/RecNum&gt;&lt;record&gt;&lt;rec-number&gt;1586&lt;/rec-number&gt;&lt;foreign-keys&gt;&lt;key app="EN" db-id="fp25zzvrxrd9vke5zxqp9stbssprwstvdddz"&gt;1586&lt;/key&gt;&lt;/foreign-keys&gt;&lt;ref-type name="Journal Article"&gt;17&lt;/ref-type&gt;&lt;contributors&gt;&lt;authors&gt;&lt;author&gt;Lee, Wan-Ping&lt;/author&gt;&lt;author&gt;Stromberg, Michael&lt;/author&gt;&lt;author&gt;Ward, Alistair&lt;/author&gt;&lt;author&gt;Stewart, Chip&lt;/author&gt;&lt;author&gt;Garrison, Erik&lt;/author&gt;&lt;author&gt;Marth, Gabor T&lt;/author&gt;&lt;/authors&gt;&lt;/contributors&gt;&lt;titles&gt;&lt;title&gt;MOSAIK: A hash-based algorithm for accurate next-generation sequencing read mapping&lt;/title&gt;&lt;secondary-title&gt;arXiv preprint arXiv:1309.1149&lt;/secondary-title&gt;&lt;/titles&gt;&lt;periodical&gt;&lt;full-title&gt;arXiv preprint arXiv:1309.1149&lt;/full-title&gt;&lt;/periodical&gt;&lt;dates&gt;&lt;year&gt;2013&lt;/year&gt;&lt;/dates&gt;&lt;urls&gt;&lt;/urls&gt;&lt;/record&gt;&lt;/Cite&gt;&lt;/EndNote&gt;</w:instrText>
        </w:r>
      </w:ins>
      <w:r w:rsidR="001B72DC">
        <w:fldChar w:fldCharType="separate"/>
      </w:r>
      <w:ins w:id="1730" w:author="Ram Shrestha" w:date="2013-11-19T08:55:00Z">
        <w:r w:rsidR="00AA50F8">
          <w:rPr>
            <w:noProof/>
          </w:rPr>
          <w:t>(Lee et al., 2013)</w:t>
        </w:r>
        <w:r w:rsidR="001B72DC">
          <w:fldChar w:fldCharType="end"/>
        </w:r>
      </w:ins>
      <w:ins w:id="1731" w:author="Ram Shrestha" w:date="2013-11-18T22:52:00Z">
        <w:r w:rsidR="00332320">
          <w:t>, T-cof</w:t>
        </w:r>
      </w:ins>
      <w:ins w:id="1732" w:author="Ram Shrestha" w:date="2013-11-22T09:11:00Z">
        <w:r w:rsidR="00913437">
          <w:t>f</w:t>
        </w:r>
      </w:ins>
      <w:ins w:id="1733" w:author="Ram Shrestha" w:date="2013-11-18T22:52:00Z">
        <w:r w:rsidR="00332320">
          <w:t>ee</w:t>
        </w:r>
      </w:ins>
      <w:ins w:id="1734" w:author="Ram Shrestha" w:date="2013-11-18T22:53:00Z">
        <w:r w:rsidR="00332320">
          <w:t xml:space="preserve"> </w:t>
        </w:r>
      </w:ins>
      <w:ins w:id="1735" w:author="Ram Shrestha" w:date="2013-11-19T08:55:00Z">
        <w:r w:rsidR="001B72DC">
          <w:fldChar w:fldCharType="begin"/>
        </w:r>
      </w:ins>
      <w:ins w:id="1736" w:author="Ram Shrestha" w:date="2013-11-21T19:12:00Z">
        <w:r w:rsidR="00707E8E">
          <w:instrText xml:space="preserve"> ADDIN EN.CITE &lt;EndNote&gt;&lt;Cite&gt;&lt;Author&gt;Notredame&lt;/Author&gt;&lt;Year&gt;2000&lt;/Year&gt;&lt;RecNum&gt;1580&lt;/RecNum&gt;&lt;record&gt;&lt;rec-number&gt;1580&lt;/rec-number&gt;&lt;foreign-keys&gt;&lt;key app="EN" db-id="fp25zzvrxrd9vke5zxqp9stbssprwstvdddz"&gt;1580&lt;/key&gt;&lt;/foreign-keys&gt;&lt;ref-type name="Journal Article"&gt;17&lt;/ref-type&gt;&lt;contributors&gt;&lt;authors&gt;&lt;author&gt;Notredame, C.&lt;/author&gt;&lt;author&gt;Higgins, D. G.&lt;/author&gt;&lt;author&gt;Heringa, J.&lt;/author&gt;&lt;/authors&gt;&lt;/contributors&gt;&lt;auth-address&gt;National Institute for Medical Research, The Ridgeway, London, NW7 1AA, UK. cedric.notredame@europe.com&lt;/auth-address&gt;&lt;titles&gt;&lt;title&gt;T-Coffee: A novel method for fast and accurate multiple sequence alignment&lt;/title&gt;&lt;secondary-title&gt;J Mol Biol&lt;/secondary-title&gt;&lt;/titles&gt;&lt;periodical&gt;&lt;full-title&gt;J Mol Biol&lt;/full-title&gt;&lt;/periodical&gt;&lt;pages&gt;205-17&lt;/pages&gt;&lt;volume&gt;302&lt;/volume&gt;&lt;number&gt;1&lt;/number&gt;&lt;edition&gt;2000/08/31&lt;/edition&gt;&lt;keywords&gt;&lt;keyword&gt;*Algorithms&lt;/keyword&gt;&lt;keyword&gt;Amino Acid Motifs&lt;/keyword&gt;&lt;keyword&gt;Amino Acid Sequence&lt;/keyword&gt;&lt;keyword&gt;Animals&lt;/keyword&gt;&lt;keyword&gt;Computational Biology/*methods&lt;/keyword&gt;&lt;keyword&gt;Databases as Topic&lt;/keyword&gt;&lt;keyword&gt;Humans&lt;/keyword&gt;&lt;keyword&gt;Molecular Sequence Data&lt;/keyword&gt;&lt;keyword&gt;Protein-Serine-Threonine Kinases/chemistry&lt;/keyword&gt;&lt;keyword&gt;Reproducibility of Results&lt;/keyword&gt;&lt;keyword&gt;Sensitivity and Specificity&lt;/keyword&gt;&lt;keyword&gt;Sequence Alignment/*methods&lt;/keyword&gt;&lt;keyword&gt;Sequence Homology, Amino Acid&lt;/keyword&gt;&lt;keyword&gt;Software&lt;/keyword&gt;&lt;/keywords&gt;&lt;dates&gt;&lt;year&gt;2000&lt;/year&gt;&lt;pub-dates&gt;&lt;date&gt;Sep 8&lt;/date&gt;&lt;/pub-dates&gt;&lt;/dates&gt;&lt;isbn&gt;0022-2836 (Print)&amp;#xD;0022-2836 (Linking)&lt;/isbn&gt;&lt;accession-num&gt;10964570&lt;/accession-num&gt;&lt;urls&gt;&lt;related-urls&gt;&lt;url&gt;http://www.ncbi.nlm.nih.gov/entrez/query.fcgi?cmd=Retrieve&amp;amp;db=PubMed&amp;amp;dopt=Citation&amp;amp;list_uids=10964570&lt;/url&gt;&lt;/related-urls&gt;&lt;/urls&gt;&lt;electronic-resource-num&gt;10.1006/jmbi.2000.4042&amp;#xD;S0022-2836(00)94042-7 [pii]&lt;/electronic-resource-num&gt;&lt;language&gt;eng&lt;/language&gt;&lt;/record&gt;&lt;/Cite&gt;&lt;/EndNote&gt;</w:instrText>
        </w:r>
      </w:ins>
      <w:r w:rsidR="001B72DC">
        <w:fldChar w:fldCharType="separate"/>
      </w:r>
      <w:ins w:id="1737" w:author="Ram Shrestha" w:date="2013-11-19T08:55:00Z">
        <w:r w:rsidR="00AA50F8">
          <w:rPr>
            <w:noProof/>
          </w:rPr>
          <w:t>(Notredame et al., 2000)</w:t>
        </w:r>
        <w:r w:rsidR="001B72DC">
          <w:fldChar w:fldCharType="end"/>
        </w:r>
      </w:ins>
      <w:ins w:id="1738" w:author="Ram Shrestha" w:date="2013-11-18T22:52:00Z">
        <w:r w:rsidR="00332320">
          <w:t xml:space="preserve">, </w:t>
        </w:r>
        <w:proofErr w:type="spellStart"/>
        <w:r w:rsidR="00332320">
          <w:t>Kalign</w:t>
        </w:r>
        <w:proofErr w:type="spellEnd"/>
        <w:r w:rsidR="00332320">
          <w:t xml:space="preserve"> </w:t>
        </w:r>
      </w:ins>
      <w:ins w:id="1739" w:author="Ram Shrestha" w:date="2013-11-19T08:55:00Z">
        <w:r w:rsidR="001B72DC">
          <w:fldChar w:fldCharType="begin"/>
        </w:r>
      </w:ins>
      <w:ins w:id="1740" w:author="Ram Shrestha" w:date="2013-11-21T19:12:00Z">
        <w:r w:rsidR="00707E8E">
          <w:instrText xml:space="preserve"> ADDIN EN.CITE &lt;EndNote&gt;&lt;Cite&gt;&lt;Author&gt;Lassmann&lt;/Author&gt;&lt;Year&gt;2005&lt;/Year&gt;&lt;RecNum&gt;1581&lt;/RecNum&gt;&lt;record&gt;&lt;rec-number&gt;1581&lt;/rec-number&gt;&lt;foreign-keys&gt;&lt;key app="EN" db-id="fp25zzvrxrd9vke5zxqp9stbssprwstvdddz"&gt;1581&lt;/key&gt;&lt;/foreign-keys&gt;&lt;ref-type name="Journal Article"&gt;17&lt;/ref-type&gt;&lt;contributors&gt;&lt;authors&gt;&lt;author&gt;Lassmann, T.&lt;/author&gt;&lt;author&gt;Sonnhammer, E. L.&lt;/author&gt;&lt;/authors&gt;&lt;/contributors&gt;&lt;auth-address&gt;Center for Genomics and Bioinformatics, Karolinska Institutet, Berzelius vag 35, S-17177 Stockholm, Sweden. timo.lassmann@cgb.ki.se&lt;/auth-address&gt;&lt;titles&gt;&lt;title&gt;Kalign--an accurate and fast multiple sequence alignment algorithm&lt;/title&gt;&lt;secondary-title&gt;BMC Bioinformatics&lt;/secondary-title&gt;&lt;/titles&gt;&lt;periodical&gt;&lt;full-title&gt;BMC Bioinformatics&lt;/full-title&gt;&lt;/periodical&gt;&lt;pages&gt;298&lt;/pages&gt;&lt;volume&gt;6&lt;/volume&gt;&lt;edition&gt;2005/12/14&lt;/edition&gt;&lt;keywords&gt;&lt;keyword&gt;Algorithms&lt;/keyword&gt;&lt;keyword&gt;Databases, Nucleic Acid&lt;/keyword&gt;&lt;keyword&gt;Databases, Protein&lt;/keyword&gt;&lt;keyword&gt;Genome&lt;/keyword&gt;&lt;keyword&gt;Genomics&lt;/keyword&gt;&lt;keyword&gt;Reproducibility of Results&lt;/keyword&gt;&lt;keyword&gt;Sequence Alignment/*methods&lt;/keyword&gt;&lt;keyword&gt;Sequence Analysis, DNA/methods&lt;/keyword&gt;&lt;keyword&gt;Sequence Analysis, Protein/*methods&lt;/keyword&gt;&lt;/keywords&gt;&lt;dates&gt;&lt;year&gt;2005&lt;/year&gt;&lt;/dates&gt;&lt;isbn&gt;1471-2105 (Electronic)&amp;#xD;1471-2105 (Linking)&lt;/isbn&gt;&lt;accession-num&gt;16343337&lt;/accession-num&gt;&lt;urls&gt;&lt;related-urls&gt;&lt;url&gt;http://www.ncbi.nlm.nih.gov/entrez/query.fcgi?cmd=Retrieve&amp;amp;db=PubMed&amp;amp;dopt=Citation&amp;amp;list_uids=16343337&lt;/url&gt;&lt;/related-urls&gt;&lt;/urls&gt;&lt;custom2&gt;1325270&lt;/custom2&gt;&lt;electronic-resource-num&gt;1471-2105-6-298 [pii]&amp;#xD;10.1186/1471-2105-6-298&lt;/electronic-resource-num&gt;&lt;language&gt;eng&lt;/language&gt;&lt;/record&gt;&lt;/Cite&gt;&lt;/EndNote&gt;</w:instrText>
        </w:r>
      </w:ins>
      <w:r w:rsidR="001B72DC">
        <w:fldChar w:fldCharType="separate"/>
      </w:r>
      <w:ins w:id="1741" w:author="Ram Shrestha" w:date="2013-11-19T08:55:00Z">
        <w:r w:rsidR="00AA50F8">
          <w:rPr>
            <w:noProof/>
          </w:rPr>
          <w:t>(Lassmann and Sonnhammer, 2005)</w:t>
        </w:r>
        <w:r w:rsidR="001B72DC">
          <w:fldChar w:fldCharType="end"/>
        </w:r>
      </w:ins>
      <w:ins w:id="1742" w:author="Ram Shrestha" w:date="2013-11-18T23:08:00Z">
        <w:r w:rsidR="00C655A9">
          <w:t xml:space="preserve"> </w:t>
        </w:r>
      </w:ins>
      <w:ins w:id="1743" w:author="Ram Shrestha" w:date="2013-11-18T23:09:00Z">
        <w:r w:rsidR="00C655A9">
          <w:t xml:space="preserve">maps sequences to </w:t>
        </w:r>
      </w:ins>
      <w:ins w:id="1744" w:author="Ram Shrestha" w:date="2013-11-18T23:10:00Z">
        <w:r w:rsidR="006553A5">
          <w:t xml:space="preserve">a </w:t>
        </w:r>
      </w:ins>
      <w:ins w:id="1745" w:author="Ram Shrestha" w:date="2013-11-18T23:09:00Z">
        <w:r w:rsidR="00C655A9">
          <w:t>reference sequence</w:t>
        </w:r>
      </w:ins>
      <w:ins w:id="1746" w:author="Ram Shrestha" w:date="2013-11-18T21:47:00Z">
        <w:r w:rsidR="00D2101D">
          <w:t xml:space="preserve"> at nucleotide</w:t>
        </w:r>
      </w:ins>
      <w:ins w:id="1747" w:author="Ram Shrestha" w:date="2013-11-18T23:09:00Z">
        <w:r w:rsidR="00C655A9">
          <w:t xml:space="preserve"> space</w:t>
        </w:r>
      </w:ins>
      <w:ins w:id="1748" w:author="Ram Shrestha" w:date="2013-11-18T21:47:00Z">
        <w:r w:rsidR="00D2101D">
          <w:t xml:space="preserve">, RAMICS </w:t>
        </w:r>
      </w:ins>
      <w:ins w:id="1749" w:author="Ram Shrestha" w:date="2013-11-18T21:50:00Z">
        <w:r w:rsidR="00D2101D">
          <w:t>maps</w:t>
        </w:r>
      </w:ins>
      <w:ins w:id="1750" w:author="Ram Shrestha" w:date="2013-11-18T21:51:00Z">
        <w:r w:rsidR="00D2101D">
          <w:t xml:space="preserve"> at</w:t>
        </w:r>
      </w:ins>
      <w:ins w:id="1751" w:author="Ram Shrestha" w:date="2013-11-18T21:47:00Z">
        <w:r w:rsidR="00D2101D">
          <w:t xml:space="preserve"> </w:t>
        </w:r>
      </w:ins>
      <w:ins w:id="1752" w:author="Ram Shrestha" w:date="2013-11-18T21:51:00Z">
        <w:r w:rsidR="00D2101D">
          <w:t>“</w:t>
        </w:r>
      </w:ins>
      <w:ins w:id="1753" w:author="Ram Shrestha" w:date="2013-11-18T21:47:00Z">
        <w:r w:rsidR="00D2101D">
          <w:t>codon-space</w:t>
        </w:r>
      </w:ins>
      <w:ins w:id="1754" w:author="Ram Shrestha" w:date="2013-11-18T21:51:00Z">
        <w:r w:rsidR="00D2101D">
          <w:t>” and thus is able to identify PCR sequencing error and genuine indels.</w:t>
        </w:r>
      </w:ins>
    </w:p>
    <w:p w:rsidR="00C655A9" w:rsidRPr="00914A0A" w:rsidDel="004A47DE" w:rsidRDefault="004A47DE" w:rsidP="001036CB">
      <w:pPr>
        <w:spacing w:line="480" w:lineRule="auto"/>
        <w:jc w:val="both"/>
        <w:rPr>
          <w:ins w:id="1755" w:author="Ram Shrestha" w:date="2013-11-18T23:07:00Z"/>
        </w:rPr>
      </w:pPr>
      <w:ins w:id="1756" w:author="Ram Shrestha" w:date="2013-11-15T16:58:00Z">
        <w:r>
          <w:t xml:space="preserve">  </w:t>
        </w:r>
      </w:ins>
    </w:p>
    <w:p w:rsidR="00987D0B" w:rsidRDefault="006553A5" w:rsidP="00E567E2">
      <w:pPr>
        <w:spacing w:line="480" w:lineRule="auto"/>
        <w:jc w:val="both"/>
        <w:rPr>
          <w:ins w:id="1757" w:author="Ram Shrestha" w:date="2013-11-20T11:10:00Z"/>
        </w:rPr>
      </w:pPr>
      <w:ins w:id="1758" w:author="Ram Shrestha" w:date="2013-11-18T23:10:00Z">
        <w:r>
          <w:t>Since the mutation call</w:t>
        </w:r>
      </w:ins>
      <w:ins w:id="1759" w:author="Ram Shrestha" w:date="2013-11-18T23:16:00Z">
        <w:r>
          <w:t>s</w:t>
        </w:r>
      </w:ins>
      <w:ins w:id="1760" w:author="Ram Shrestha" w:date="2013-11-18T23:10:00Z">
        <w:r>
          <w:t xml:space="preserve"> and resistance </w:t>
        </w:r>
      </w:ins>
      <w:ins w:id="1761" w:author="Ram Shrestha" w:date="2013-11-18T23:17:00Z">
        <w:r>
          <w:t>calls by RAMICS and local Sierra were accurate</w:t>
        </w:r>
      </w:ins>
      <w:ins w:id="1762" w:author="Ram Shrestha" w:date="2013-11-18T23:18:00Z">
        <w:r>
          <w:t>, we evaluated the complete Seq2Res pipeline using the simulated data</w:t>
        </w:r>
      </w:ins>
      <w:ins w:id="1763" w:author="Ram Shrestha" w:date="2013-11-19T08:43:00Z">
        <w:r w:rsidR="00E567E2">
          <w:t>sets</w:t>
        </w:r>
      </w:ins>
      <w:ins w:id="1764" w:author="Ram Shrestha" w:date="2013-11-20T10:43:00Z">
        <w:r w:rsidR="00987D0B">
          <w:t xml:space="preserve">. The simulated datasets were generated using the simulator tool ART </w:t>
        </w:r>
      </w:ins>
      <w:ins w:id="1765" w:author="Ram Shrestha" w:date="2013-11-20T17:22:00Z">
        <w:r w:rsidR="001B72DC">
          <w:fldChar w:fldCharType="begin"/>
        </w:r>
      </w:ins>
      <w:ins w:id="1766" w:author="Ram Shrestha" w:date="2013-11-21T19:12:00Z">
        <w:r w:rsidR="00707E8E">
          <w:instrText xml:space="preserve"> ADDIN EN.CITE &lt;EndNote&gt;&lt;Cite&gt;&lt;Author&gt;Huang&lt;/Author&gt;&lt;Year&gt;2012&lt;/Year&gt;&lt;RecNum&gt;1510&lt;/RecNum&gt;&lt;record&gt;&lt;rec-number&gt;1510&lt;/rec-number&gt;&lt;foreign-keys&gt;&lt;key app="EN" db-id="fp25zzvrxrd9vke5zxqp9stbssprwstvdddz"&gt;1510&lt;/key&gt;&lt;/foreign-keys&gt;&lt;ref-type name="Journal Article"&gt;17&lt;/ref-type&gt;&lt;contributors&gt;&lt;authors&gt;&lt;author&gt;Huang, W.&lt;/author&gt;&lt;author&gt;Li, L.&lt;/author&gt;&lt;author&gt;Myers, J. R.&lt;/author&gt;&lt;author&gt;Marth, G. T.&lt;/author&gt;&lt;/authors&gt;&lt;/contributors&gt;&lt;auth-address&gt;Biostatistics Branch, National Institute of Environmental Health Sciences, Research Triangle Park, NC 27709, USA. weichun.huang@nih.gov&lt;/auth-address&gt;&lt;titles&gt;&lt;title&gt;ART: a next-generation sequencing read simulator&lt;/title&gt;&lt;secondary-title&gt;Bioinformatics&lt;/secondary-title&gt;&lt;/titles&gt;&lt;periodical&gt;&lt;full-title&gt;Bioinformatics&lt;/full-title&gt;&lt;/periodical&gt;&lt;pages&gt;593-4&lt;/pages&gt;&lt;volume&gt;28&lt;/volume&gt;&lt;number&gt;4&lt;/number&gt;&lt;edition&gt;2011/12/27&lt;/edition&gt;&lt;keywords&gt;&lt;keyword&gt;Chromosomes, Human, Pair 17/genetics&lt;/keyword&gt;&lt;keyword&gt;Genetic Variation&lt;/keyword&gt;&lt;keyword&gt;*High-Throughput Nucleotide Sequencing&lt;/keyword&gt;&lt;keyword&gt;Humans&lt;/keyword&gt;&lt;keyword&gt;*Sequence Analysis, DNA&lt;/keyword&gt;&lt;keyword&gt;Software&lt;/keyword&gt;&lt;/keywords&gt;&lt;dates&gt;&lt;year&gt;2012&lt;/year&gt;&lt;pub-dates&gt;&lt;date&gt;Feb 15&lt;/date&gt;&lt;/pub-dates&gt;&lt;/dates&gt;&lt;isbn&gt;1367-4811 (Electronic)&amp;#xD;1367-4803 (Linking)&lt;/isbn&gt;&lt;accession-num&gt;22199392&lt;/accession-num&gt;&lt;urls&gt;&lt;related-urls&gt;&lt;url&gt;http://www.ncbi.nlm.nih.gov/entrez/query.fcgi?cmd=Retrieve&amp;amp;db=PubMed&amp;amp;dopt=Citation&amp;amp;list_uids=22199392&lt;/url&gt;&lt;/related-urls&gt;&lt;/urls&gt;&lt;custom2&gt;3278762&lt;/custom2&gt;&lt;electronic-resource-num&gt;btr708 [pii]&amp;#xD;10.1093/bioinformatics/btr708&lt;/electronic-resource-num&gt;&lt;language&gt;eng&lt;/language&gt;&lt;/record&gt;&lt;/Cite&gt;&lt;/EndNote&gt;</w:instrText>
        </w:r>
      </w:ins>
      <w:r w:rsidR="001B72DC">
        <w:fldChar w:fldCharType="separate"/>
      </w:r>
      <w:ins w:id="1767" w:author="Ram Shrestha" w:date="2013-11-20T17:22:00Z">
        <w:r w:rsidR="00921331">
          <w:rPr>
            <w:noProof/>
          </w:rPr>
          <w:t>(Huang et al., 2012)</w:t>
        </w:r>
        <w:r w:rsidR="001B72DC">
          <w:fldChar w:fldCharType="end"/>
        </w:r>
      </w:ins>
      <w:ins w:id="1768" w:author="Ram Shrestha" w:date="2013-11-20T10:43:00Z">
        <w:r w:rsidR="00987D0B">
          <w:t>. The simulator was provided with real high throughput</w:t>
        </w:r>
      </w:ins>
      <w:ins w:id="1769" w:author="Ram Shrestha" w:date="2013-11-20T10:46:00Z">
        <w:r w:rsidR="00987D0B">
          <w:t xml:space="preserve"> sequence profile. </w:t>
        </w:r>
      </w:ins>
      <w:ins w:id="1770" w:author="Ram Shrestha" w:date="2013-11-20T10:47:00Z">
        <w:r w:rsidR="00987D0B">
          <w:t xml:space="preserve">The </w:t>
        </w:r>
      </w:ins>
      <w:ins w:id="1771" w:author="Ram Shrestha" w:date="2013-11-20T10:49:00Z">
        <w:r w:rsidR="00987D0B">
          <w:t>number of research publications</w:t>
        </w:r>
      </w:ins>
      <w:ins w:id="1772" w:author="Ram Shrestha" w:date="2013-11-20T10:50:00Z">
        <w:r w:rsidR="00987D0B">
          <w:t xml:space="preserve"> </w:t>
        </w:r>
      </w:ins>
      <w:ins w:id="1773" w:author="Ram Shrestha" w:date="2013-11-20T17:22:00Z">
        <w:r w:rsidR="001B72DC">
          <w:fldChar w:fldCharType="begin">
            <w:fldData xml:space="preserve">PEVuZE5vdGU+PENpdGU+PEF1dGhvcj5IdXNlPC9BdXRob3I+PFllYXI+MjAwNzwvWWVhcj48UmVj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</w:fldData>
          </w:fldChar>
        </w:r>
      </w:ins>
      <w:ins w:id="1774" w:author="Ram Shrestha" w:date="2013-11-21T19:12:00Z">
        <w:r w:rsidR="00707E8E">
          <w:instrText xml:space="preserve"> ADDIN EN.CITE </w:instrText>
        </w:r>
        <w:r w:rsidR="001B72DC">
          <w:fldChar w:fldCharType="begin">
            <w:fldData xml:space="preserve">PEVuZE5vdGU+PENpdGU+PEF1dGhvcj5IdXNlPC9BdXRob3I+PFllYXI+MjAwNzwvWWVhcj48UmVj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</w:fldData>
          </w:fldChar>
        </w:r>
        <w:r w:rsidR="00707E8E">
          <w:instrText xml:space="preserve"> ADDIN EN.CITE.DATA </w:instrText>
        </w:r>
      </w:ins>
      <w:ins w:id="1775" w:author="Ram Shrestha" w:date="2013-11-21T19:12:00Z">
        <w:r w:rsidR="001B72DC">
          <w:fldChar w:fldCharType="end"/>
        </w:r>
      </w:ins>
      <w:r w:rsidR="001B72DC">
        <w:fldChar w:fldCharType="separate"/>
      </w:r>
      <w:ins w:id="1776" w:author="Ram Shrestha" w:date="2013-11-20T17:22:00Z">
        <w:r w:rsidR="00921331">
          <w:rPr>
            <w:noProof/>
          </w:rPr>
          <w:t>(Gilles et al., 2011; Huse et al., 2007; Kunin et al., 2009; Margulies et al., 2005; Moore et al., 2006; Vera et al., 2008; Wang et al., 2007)</w:t>
        </w:r>
        <w:r w:rsidR="001B72DC">
          <w:fldChar w:fldCharType="end"/>
        </w:r>
      </w:ins>
      <w:ins w:id="1777" w:author="Ram Shrestha" w:date="2013-11-20T10:49:00Z">
        <w:r w:rsidR="00987D0B">
          <w:t xml:space="preserve"> showed that Roche/454 high throughput pyrosequencing has high</w:t>
        </w:r>
      </w:ins>
      <w:ins w:id="1778" w:author="Ram Shrestha" w:date="2013-11-20T10:50:00Z">
        <w:r w:rsidR="00987D0B">
          <w:t xml:space="preserve"> insertion and deletion</w:t>
        </w:r>
      </w:ins>
      <w:ins w:id="1779" w:author="Ram Shrestha" w:date="2013-11-20T10:49:00Z">
        <w:r w:rsidR="00987D0B">
          <w:t xml:space="preserve"> error rate at the homopolymer region. </w:t>
        </w:r>
      </w:ins>
      <w:ins w:id="1780" w:author="Ram Shrestha" w:date="2013-11-20T11:05:00Z">
        <w:r w:rsidR="00174908">
          <w:t xml:space="preserve">As we are using the simulated datasets to evaluate that Seq2Res works, we </w:t>
        </w:r>
      </w:ins>
      <w:ins w:id="1781" w:author="Ram Shrestha" w:date="2013-11-20T11:07:00Z">
        <w:r w:rsidR="00174908">
          <w:t>undertook</w:t>
        </w:r>
      </w:ins>
      <w:ins w:id="1782" w:author="Ram Shrestha" w:date="2013-11-20T11:05:00Z">
        <w:r w:rsidR="00174908">
          <w:t xml:space="preserve"> the homopolymer </w:t>
        </w:r>
      </w:ins>
      <w:ins w:id="1783" w:author="Ram Shrestha" w:date="2013-11-20T11:08:00Z">
        <w:r w:rsidR="00174908">
          <w:t>region</w:t>
        </w:r>
      </w:ins>
      <w:ins w:id="1784" w:author="Ram Shrestha" w:date="2013-11-20T11:05:00Z">
        <w:r w:rsidR="00174908">
          <w:t xml:space="preserve"> analysis </w:t>
        </w:r>
      </w:ins>
      <w:ins w:id="1785" w:author="Ram Shrestha" w:date="2013-11-20T11:09:00Z">
        <w:r w:rsidR="00174908">
          <w:t xml:space="preserve">to know the similarity of the simulated datasets to the real high throughput </w:t>
        </w:r>
      </w:ins>
      <w:ins w:id="1786" w:author="Ram Shrestha" w:date="2013-11-20T11:10:00Z">
        <w:r w:rsidR="00174908">
          <w:t>sequence data.</w:t>
        </w:r>
      </w:ins>
    </w:p>
    <w:p w:rsidR="00174908" w:rsidRDefault="00174908" w:rsidP="00E567E2">
      <w:pPr>
        <w:numPr>
          <w:ins w:id="1787" w:author="Ram Shrestha" w:date="2013-11-20T11:10:00Z"/>
        </w:numPr>
        <w:spacing w:line="480" w:lineRule="auto"/>
        <w:jc w:val="both"/>
        <w:rPr>
          <w:ins w:id="1788" w:author="Ram Shrestha" w:date="2013-11-20T11:10:00Z"/>
        </w:rPr>
      </w:pPr>
    </w:p>
    <w:p w:rsidR="00174908" w:rsidRDefault="00CA5CF1" w:rsidP="00E567E2">
      <w:pPr>
        <w:numPr>
          <w:ins w:id="1789" w:author="Ram Shrestha" w:date="2013-11-20T11:10:00Z"/>
        </w:numPr>
        <w:spacing w:line="480" w:lineRule="auto"/>
        <w:jc w:val="both"/>
        <w:rPr>
          <w:ins w:id="1790" w:author="Ram Shrestha" w:date="2013-11-20T12:07:00Z"/>
        </w:rPr>
      </w:pPr>
      <w:ins w:id="1791" w:author="Ram Shrestha" w:date="2013-11-20T11:34:00Z">
        <w:r>
          <w:t xml:space="preserve">Out of the </w:t>
        </w:r>
      </w:ins>
      <w:ins w:id="1792" w:author="Ram Shrestha" w:date="2013-11-20T11:10:00Z">
        <w:r w:rsidR="00174908">
          <w:t>DRMs</w:t>
        </w:r>
      </w:ins>
      <w:ins w:id="1793" w:author="Ram Shrestha" w:date="2013-11-20T11:34:00Z">
        <w:r>
          <w:t xml:space="preserve"> present in the “</w:t>
        </w:r>
      </w:ins>
      <w:ins w:id="1794" w:author="Ram Shrestha" w:date="2013-11-20T11:35:00Z">
        <w:r>
          <w:t>seed” sequence, we analyzed the homopolymer errors</w:t>
        </w:r>
      </w:ins>
      <w:ins w:id="1795" w:author="Ram Shrestha" w:date="2013-11-20T11:48:00Z">
        <w:r w:rsidR="00BA0310">
          <w:t xml:space="preserve"> only</w:t>
        </w:r>
      </w:ins>
      <w:ins w:id="1796" w:author="Ram Shrestha" w:date="2013-11-20T11:35:00Z">
        <w:r>
          <w:t xml:space="preserve"> in </w:t>
        </w:r>
      </w:ins>
      <w:ins w:id="1797" w:author="Ram Shrestha" w:date="2013-11-20T11:36:00Z">
        <w:r>
          <w:t xml:space="preserve">the DRMs G48V, I54V, K65R and K103N </w:t>
        </w:r>
      </w:ins>
      <w:ins w:id="1798" w:author="Ram Shrestha" w:date="2013-11-20T11:10:00Z">
        <w:r w:rsidR="00174908">
          <w:t xml:space="preserve">present within </w:t>
        </w:r>
      </w:ins>
      <w:ins w:id="1799" w:author="Ram Shrestha" w:date="2013-11-20T11:12:00Z">
        <w:r w:rsidR="00174908">
          <w:t>or adjacent to the homopolymer region</w:t>
        </w:r>
      </w:ins>
      <w:ins w:id="1800" w:author="Ram Shrestha" w:date="2013-11-20T11:13:00Z">
        <w:r w:rsidR="00F2074D">
          <w:t xml:space="preserve"> in HIV reference </w:t>
        </w:r>
      </w:ins>
      <w:ins w:id="1801" w:author="Ram Shrestha" w:date="2013-11-20T11:15:00Z">
        <w:r w:rsidR="00F2074D">
          <w:t>(</w:t>
        </w:r>
        <w:r w:rsidR="00F2074D">
          <w:rPr>
            <w:b/>
          </w:rPr>
          <w:t>Table 4.</w:t>
        </w:r>
      </w:ins>
      <w:ins w:id="1802" w:author="Ram Shrestha" w:date="2013-11-20T11:16:00Z">
        <w:r w:rsidR="00F2074D">
          <w:rPr>
            <w:b/>
          </w:rPr>
          <w:t>1</w:t>
        </w:r>
        <w:r w:rsidR="00F05579">
          <w:rPr>
            <w:b/>
          </w:rPr>
          <w:t>2</w:t>
        </w:r>
        <w:r w:rsidR="00F2074D">
          <w:t>)</w:t>
        </w:r>
      </w:ins>
      <w:ins w:id="1803" w:author="Ram Shrestha" w:date="2013-11-20T11:37:00Z">
        <w:r>
          <w:t xml:space="preserve"> in the simulated datasets</w:t>
        </w:r>
      </w:ins>
      <w:ins w:id="1804" w:author="Ram Shrestha" w:date="2013-11-20T11:15:00Z">
        <w:r w:rsidR="00F2074D">
          <w:t>.</w:t>
        </w:r>
      </w:ins>
      <w:ins w:id="1805" w:author="Ram Shrestha" w:date="2013-11-20T12:02:00Z">
        <w:r w:rsidR="00593706">
          <w:t xml:space="preserve"> The homopolymer errors in the </w:t>
        </w:r>
      </w:ins>
      <w:ins w:id="1806" w:author="Ram Shrestha" w:date="2013-11-20T12:03:00Z">
        <w:r w:rsidR="00593706">
          <w:t xml:space="preserve">simulated </w:t>
        </w:r>
      </w:ins>
      <w:ins w:id="1807" w:author="Ram Shrestha" w:date="2013-11-20T12:02:00Z">
        <w:r w:rsidR="00593706">
          <w:t>sequences</w:t>
        </w:r>
      </w:ins>
      <w:ins w:id="1808" w:author="Ram Shrestha" w:date="2013-11-20T12:03:00Z">
        <w:r w:rsidR="00593706">
          <w:t xml:space="preserve"> derived from sensitive “seed” sequence and resistant “seed” sequence were analyzed independently.</w:t>
        </w:r>
      </w:ins>
    </w:p>
    <w:p w:rsidR="006218D5" w:rsidRDefault="006218D5" w:rsidP="00E567E2">
      <w:pPr>
        <w:numPr>
          <w:ins w:id="1809" w:author="Ram Shrestha" w:date="2013-11-20T12:07:00Z"/>
        </w:numPr>
        <w:spacing w:line="480" w:lineRule="auto"/>
        <w:jc w:val="both"/>
        <w:rPr>
          <w:ins w:id="1810" w:author="Ram Shrestha" w:date="2013-11-20T12:07:00Z"/>
        </w:rPr>
      </w:pPr>
    </w:p>
    <w:p w:rsidR="006218D5" w:rsidRDefault="00F067EF" w:rsidP="00E567E2">
      <w:pPr>
        <w:numPr>
          <w:ins w:id="1811" w:author="Ram Shrestha" w:date="2013-11-20T12:07:00Z"/>
        </w:numPr>
        <w:spacing w:line="480" w:lineRule="auto"/>
        <w:jc w:val="both"/>
        <w:rPr>
          <w:ins w:id="1812" w:author="Ram Shrestha" w:date="2013-11-20T13:26:00Z"/>
        </w:rPr>
      </w:pPr>
      <w:ins w:id="1813" w:author="Ram Shrestha" w:date="2013-11-20T13:14:00Z">
        <w:r>
          <w:t xml:space="preserve">In the simulated datasets from sample 2368, </w:t>
        </w:r>
      </w:ins>
      <w:ins w:id="1814" w:author="Ram Shrestha" w:date="2013-11-20T13:18:00Z">
        <w:r>
          <w:t>we observed up to four nucleotide insertions and three nucleotide deletions</w:t>
        </w:r>
      </w:ins>
      <w:ins w:id="1815" w:author="Ram Shrestha" w:date="2013-11-20T13:19:00Z">
        <w:r>
          <w:t xml:space="preserve"> (</w:t>
        </w:r>
        <w:r w:rsidRPr="00F067EF">
          <w:rPr>
            <w:b/>
          </w:rPr>
          <w:t>Table 4.1</w:t>
        </w:r>
      </w:ins>
      <w:ins w:id="1816" w:author="Ram Shrestha" w:date="2013-11-21T10:33:00Z">
        <w:r w:rsidR="00F05579">
          <w:rPr>
            <w:b/>
          </w:rPr>
          <w:t>3</w:t>
        </w:r>
      </w:ins>
      <w:ins w:id="1817" w:author="Ram Shrestha" w:date="2013-11-20T13:19:00Z">
        <w:r>
          <w:t>)</w:t>
        </w:r>
      </w:ins>
      <w:ins w:id="1818" w:author="Ram Shrestha" w:date="2013-11-20T13:18:00Z">
        <w:r>
          <w:t xml:space="preserve">. The </w:t>
        </w:r>
      </w:ins>
      <w:ins w:id="1819" w:author="Ram Shrestha" w:date="2013-11-20T16:00:00Z">
        <w:r w:rsidR="00B304E0">
          <w:t>highly</w:t>
        </w:r>
      </w:ins>
      <w:ins w:id="1820" w:author="Ram Shrestha" w:date="2013-11-20T13:18:00Z">
        <w:r>
          <w:t xml:space="preserve"> </w:t>
        </w:r>
      </w:ins>
      <w:ins w:id="1821" w:author="Ram Shrestha" w:date="2013-11-20T13:24:00Z">
        <w:r>
          <w:t xml:space="preserve">occurring </w:t>
        </w:r>
      </w:ins>
      <w:ins w:id="1822" w:author="Ram Shrestha" w:date="2013-11-20T13:19:00Z">
        <w:r>
          <w:t>error was one nucleotide insertion</w:t>
        </w:r>
      </w:ins>
      <w:ins w:id="1823" w:author="Ram Shrestha" w:date="2013-11-20T16:05:00Z">
        <w:r w:rsidR="00304EA8">
          <w:t xml:space="preserve"> (</w:t>
        </w:r>
      </w:ins>
      <w:ins w:id="1824" w:author="Ram Shrestha" w:date="2013-11-20T16:06:00Z">
        <w:r w:rsidR="00304EA8">
          <w:t>+1</w:t>
        </w:r>
      </w:ins>
      <w:ins w:id="1825" w:author="Ram Shrestha" w:date="2013-11-20T16:05:00Z">
        <w:r w:rsidR="00304EA8">
          <w:t>)</w:t>
        </w:r>
      </w:ins>
      <w:ins w:id="1826" w:author="Ram Shrestha" w:date="2013-11-20T16:01:00Z">
        <w:r w:rsidR="00304EA8">
          <w:t xml:space="preserve"> or one nucleotide deletion</w:t>
        </w:r>
      </w:ins>
      <w:ins w:id="1827" w:author="Ram Shrestha" w:date="2013-11-20T16:06:00Z">
        <w:r w:rsidR="00304EA8">
          <w:t xml:space="preserve"> (-1</w:t>
        </w:r>
      </w:ins>
      <w:ins w:id="1828" w:author="Ram Shrestha" w:date="2013-11-20T16:12:00Z">
        <w:r w:rsidR="00304EA8">
          <w:t>)</w:t>
        </w:r>
      </w:ins>
      <w:ins w:id="1829" w:author="Ram Shrestha" w:date="2013-11-20T16:10:00Z">
        <w:r w:rsidR="00304EA8">
          <w:t>.</w:t>
        </w:r>
      </w:ins>
      <w:ins w:id="1830" w:author="Ram Shrestha" w:date="2013-11-20T16:01:00Z">
        <w:r w:rsidR="00B304E0">
          <w:t xml:space="preserve"> We also observed that the </w:t>
        </w:r>
      </w:ins>
      <w:ins w:id="1831" w:author="Ram Shrestha" w:date="2013-11-20T13:24:00Z">
        <w:r>
          <w:t xml:space="preserve">highest percentage </w:t>
        </w:r>
        <w:r w:rsidR="00304EA8">
          <w:t>of simulated sequence reads in 2368</w:t>
        </w:r>
      </w:ins>
      <w:ins w:id="1832" w:author="Ram Shrestha" w:date="2013-11-20T16:14:00Z">
        <w:r w:rsidR="00304EA8">
          <w:t>’s sample</w:t>
        </w:r>
      </w:ins>
      <w:ins w:id="1833" w:author="Ram Shrestha" w:date="2013-11-20T13:24:00Z">
        <w:r>
          <w:t xml:space="preserve"> dataset without any indels was 95.96</w:t>
        </w:r>
      </w:ins>
      <w:ins w:id="1834" w:author="Ram Shrestha" w:date="2013-11-20T13:25:00Z">
        <w:r>
          <w:t>%</w:t>
        </w:r>
      </w:ins>
      <w:ins w:id="1835" w:author="Ram Shrestha" w:date="2013-11-20T13:24:00Z">
        <w:r w:rsidR="00B304E0">
          <w:t xml:space="preserve">, which would mean that the remaining 4.04% of the sequence reads have homopolymer errors </w:t>
        </w:r>
        <w:r w:rsidR="00F05579">
          <w:t>(</w:t>
        </w:r>
        <w:r w:rsidR="001B72DC" w:rsidRPr="001B72DC">
          <w:rPr>
            <w:b/>
            <w:rPrChange w:id="1836" w:author="Ram Shrestha" w:date="2013-11-21T10:33:00Z">
              <w:rPr>
                <w:rFonts w:asciiTheme="majorHAnsi" w:eastAsiaTheme="majorEastAsia" w:hAnsiTheme="majorHAnsi" w:cstheme="majorBidi"/>
                <w:b/>
                <w:bCs/>
                <w:color w:val="4F81BD" w:themeColor="accent1"/>
                <w:sz w:val="18"/>
                <w:szCs w:val="18"/>
              </w:rPr>
            </w:rPrChange>
          </w:rPr>
          <w:t>Table 4.13</w:t>
        </w:r>
        <w:r>
          <w:t>)</w:t>
        </w:r>
      </w:ins>
      <w:ins w:id="1837" w:author="Ram Shrestha" w:date="2013-11-20T13:25:00Z">
        <w:r>
          <w:t xml:space="preserve">. </w:t>
        </w:r>
      </w:ins>
      <w:ins w:id="1838" w:author="Ram Shrestha" w:date="2013-11-20T16:13:00Z">
        <w:r w:rsidR="00304EA8">
          <w:t>On the other hand, a dataset of the sample 2368</w:t>
        </w:r>
      </w:ins>
      <w:ins w:id="1839" w:author="Ram Shrestha" w:date="2013-11-20T16:14:00Z">
        <w:r w:rsidR="00304EA8">
          <w:t xml:space="preserve"> had 70.07% of </w:t>
        </w:r>
      </w:ins>
      <w:ins w:id="1840" w:author="Ram Shrestha" w:date="2013-11-20T16:15:00Z">
        <w:r w:rsidR="00304EA8">
          <w:t>sequence</w:t>
        </w:r>
      </w:ins>
      <w:ins w:id="1841" w:author="Ram Shrestha" w:date="2013-11-20T16:14:00Z">
        <w:r w:rsidR="00304EA8">
          <w:t xml:space="preserve"> </w:t>
        </w:r>
      </w:ins>
      <w:ins w:id="1842" w:author="Ram Shrestha" w:date="2013-11-20T16:15:00Z">
        <w:r w:rsidR="00304EA8">
          <w:t>reads without any homopol</w:t>
        </w:r>
        <w:r w:rsidR="005D2E6B">
          <w:t>ymer indels and the remaining 29.93% had no homopolymer indel</w:t>
        </w:r>
      </w:ins>
      <w:ins w:id="1843" w:author="Ram Shrestha" w:date="2013-11-20T16:59:00Z">
        <w:r w:rsidR="00400BE4">
          <w:t>s</w:t>
        </w:r>
      </w:ins>
      <w:ins w:id="1844" w:author="Ram Shrestha" w:date="2013-11-20T16:15:00Z">
        <w:r w:rsidR="005D2E6B">
          <w:t xml:space="preserve">. </w:t>
        </w:r>
      </w:ins>
      <w:ins w:id="1845" w:author="Ram Shrestha" w:date="2013-11-20T16:58:00Z">
        <w:r w:rsidR="00400BE4">
          <w:t xml:space="preserve">Therefore, there was inconsistent in the homopolymer errors between the simulated datasets from the same simulator tool. </w:t>
        </w:r>
      </w:ins>
      <w:ins w:id="1846" w:author="Ram Shrestha" w:date="2013-11-20T13:25:00Z">
        <w:r>
          <w:t>We observed similar amount of indels in other sample</w:t>
        </w:r>
      </w:ins>
      <w:ins w:id="1847" w:author="Ram Shrestha" w:date="2013-11-20T13:26:00Z">
        <w:r>
          <w:t>’s simulated datasets as well.</w:t>
        </w:r>
      </w:ins>
    </w:p>
    <w:p w:rsidR="00F067EF" w:rsidRDefault="00F067EF" w:rsidP="00E567E2">
      <w:pPr>
        <w:numPr>
          <w:ins w:id="1848" w:author="Ram Shrestha" w:date="2013-11-20T16:43:00Z"/>
        </w:numPr>
        <w:spacing w:line="480" w:lineRule="auto"/>
        <w:jc w:val="both"/>
        <w:rPr>
          <w:ins w:id="1849" w:author="Ram Shrestha" w:date="2013-11-20T16:43:00Z"/>
        </w:rPr>
      </w:pPr>
    </w:p>
    <w:p w:rsidR="0020471E" w:rsidRDefault="0020471E" w:rsidP="00E567E2">
      <w:pPr>
        <w:numPr>
          <w:ins w:id="1850" w:author="Ram Shrestha" w:date="2013-11-20T15:24:00Z"/>
        </w:numPr>
        <w:spacing w:line="480" w:lineRule="auto"/>
        <w:jc w:val="both"/>
        <w:rPr>
          <w:ins w:id="1851" w:author="Ram Shrestha" w:date="2013-11-20T15:24:00Z"/>
        </w:rPr>
      </w:pPr>
      <w:ins w:id="1852" w:author="Ram Shrestha" w:date="2013-11-20T16:46:00Z">
        <w:r>
          <w:t xml:space="preserve">We compared the </w:t>
        </w:r>
      </w:ins>
      <w:ins w:id="1853" w:author="Ram Shrestha" w:date="2013-11-20T16:47:00Z">
        <w:r w:rsidR="008071CF">
          <w:t xml:space="preserve">simulated </w:t>
        </w:r>
      </w:ins>
      <w:ins w:id="1854" w:author="Ram Shrestha" w:date="2013-11-20T16:46:00Z">
        <w:r>
          <w:t>homopolymer errors with the published report</w:t>
        </w:r>
      </w:ins>
      <w:ins w:id="1855" w:author="Ram Shrestha" w:date="2013-11-20T16:49:00Z">
        <w:r w:rsidR="008071CF">
          <w:t>s</w:t>
        </w:r>
      </w:ins>
      <w:ins w:id="1856" w:author="Ram Shrestha" w:date="2013-11-20T16:46:00Z">
        <w:r>
          <w:t xml:space="preserve"> on homopolymer error rates </w:t>
        </w:r>
      </w:ins>
      <w:ins w:id="1857" w:author="Ram Shrestha" w:date="2013-11-20T16:47:00Z">
        <w:r w:rsidR="008071CF">
          <w:t xml:space="preserve">in real datasets. </w:t>
        </w:r>
      </w:ins>
      <w:ins w:id="1858" w:author="Ram Shrestha" w:date="2013-11-20T16:50:00Z">
        <w:r w:rsidR="008071CF">
          <w:t xml:space="preserve">Gilles et al </w:t>
        </w:r>
      </w:ins>
      <w:ins w:id="1859" w:author="Ram Shrestha" w:date="2013-11-20T17:22:00Z">
        <w:r w:rsidR="001B72DC">
          <w:fldChar w:fldCharType="begin"/>
        </w:r>
      </w:ins>
      <w:ins w:id="1860" w:author="Ram Shrestha" w:date="2013-11-21T19:12:00Z">
        <w:r w:rsidR="00707E8E">
          <w:instrText xml:space="preserve"> ADDIN EN.CITE &lt;EndNote&gt;&lt;Cite&gt;&lt;Author&gt;Gilles&lt;/Author&gt;&lt;Year&gt;2011&lt;/Year&gt;&lt;RecNum&gt;1312&lt;/RecNum&gt;&lt;record&gt;&lt;rec-number&gt;1312&lt;/rec-number&gt;&lt;foreign-keys&gt;&lt;key app="EN" db-id="fp25zzvrxrd9vke5zxqp9stbssprwstvdddz"&gt;1312&lt;/key&gt;&lt;/foreign-keys&gt;&lt;ref-type name="Journal Article"&gt;17&lt;/ref-type&gt;&lt;contributors&gt;&lt;authors&gt;&lt;author&gt;Gilles, A.&lt;/author&gt;&lt;author&gt;Meglecz, E.&lt;/author&gt;&lt;author&gt;Pech, N.&lt;/author&gt;&lt;author&gt;Ferreira, S.&lt;/author&gt;&lt;author&gt;Malausa, T.&lt;/author&gt;&lt;author&gt;Martin, J. F.&lt;/author&gt;&lt;/authors&gt;&lt;/contributors&gt;&lt;auth-address&gt;Aix-Marseille Universite, CNRS, IRD, UMR 6116 - IMEP, Equipe Evolution Genome Environnement, Centre Saint-Charles, Case 36, 3 place Victor Hugo, 13331 Marseille Cedex 3, France.&lt;/auth-address&gt;&lt;titles&gt;&lt;title&gt;Accuracy and quality assessment of 454 GS-FLX Titanium pyrosequencing&lt;/title&gt;&lt;secondary-title&gt;BMC Genomics&lt;/secondary-title&gt;&lt;/titles&gt;&lt;periodical&gt;&lt;full-title&gt;BMC Genomics&lt;/full-title&gt;&lt;/periodical&gt;&lt;pages&gt;245&lt;/pages&gt;&lt;volume&gt;12&lt;/volume&gt;&lt;edition&gt;2011/05/20&lt;/edition&gt;&lt;keywords&gt;&lt;keyword&gt;Humans&lt;/keyword&gt;&lt;keyword&gt;Nucleotides/genetics&lt;/keyword&gt;&lt;keyword&gt;Quality Control&lt;/keyword&gt;&lt;keyword&gt;Research Design&lt;/keyword&gt;&lt;keyword&gt;Sequence Analysis, DNA/instrumentation/*methods/standards&lt;/keyword&gt;&lt;keyword&gt;*Titanium&lt;/keyword&gt;&lt;/keywords&gt;&lt;dates&gt;&lt;year&gt;2011&lt;/year&gt;&lt;/dates&gt;&lt;isbn&gt;1471-2164 (Electronic)&amp;#xD;1471-2164 (Linking)&lt;/isbn&gt;&lt;accession-num&gt;21592414&lt;/accession-num&gt;&lt;urls&gt;&lt;related-urls&gt;&lt;url&gt;http://www.ncbi.nlm.nih.gov/entrez/query.fcgi?cmd=Retrieve&amp;amp;db=PubMed&amp;amp;dopt=Citation&amp;amp;list_uids=21592414&lt;/url&gt;&lt;/related-urls&gt;&lt;/urls&gt;&lt;custom2&gt;3116506&lt;/custom2&gt;&lt;electronic-resource-num&gt;1471-2164-12-245 [pii]&amp;#xD;10.1186/1471-2164-12-245&lt;/electronic-resource-num&gt;&lt;language&gt;eng&lt;/language&gt;&lt;/record&gt;&lt;/Cite&gt;&lt;/EndNote&gt;</w:instrText>
        </w:r>
      </w:ins>
      <w:r w:rsidR="001B72DC">
        <w:fldChar w:fldCharType="separate"/>
      </w:r>
      <w:ins w:id="1861" w:author="Ram Shrestha" w:date="2013-11-20T17:22:00Z">
        <w:r w:rsidR="00921331">
          <w:rPr>
            <w:noProof/>
          </w:rPr>
          <w:t>(Gilles et al., 2011)</w:t>
        </w:r>
        <w:r w:rsidR="001B72DC">
          <w:fldChar w:fldCharType="end"/>
        </w:r>
      </w:ins>
      <w:ins w:id="1862" w:author="Ram Shrestha" w:date="2013-11-20T16:51:00Z">
        <w:r w:rsidR="008071CF">
          <w:t xml:space="preserve"> reported that they observed </w:t>
        </w:r>
        <w:r w:rsidR="001B72DC" w:rsidRPr="001B72DC">
          <w:rPr>
            <w:b/>
            <w:rPrChange w:id="1863" w:author="Ram Shrestha" w:date="2013-11-20T17:10:00Z">
              <w:rPr>
                <w:rFonts w:asciiTheme="majorHAnsi" w:eastAsiaTheme="majorEastAsia" w:hAnsiTheme="majorHAnsi" w:cstheme="majorBidi"/>
                <w:b/>
                <w:bCs/>
                <w:color w:val="4F81BD" w:themeColor="accent1"/>
                <w:sz w:val="18"/>
                <w:szCs w:val="18"/>
              </w:rPr>
            </w:rPrChange>
          </w:rPr>
          <w:t>5.97</w:t>
        </w:r>
      </w:ins>
      <w:ins w:id="1864" w:author="Ram Shrestha" w:date="2013-11-20T16:52:00Z">
        <w:r w:rsidR="001B72DC" w:rsidRPr="001B72DC">
          <w:rPr>
            <w:b/>
            <w:rPrChange w:id="1865" w:author="Ram Shrestha" w:date="2013-11-20T17:10:00Z">
              <w:rPr>
                <w:rFonts w:asciiTheme="majorHAnsi" w:eastAsiaTheme="majorEastAsia" w:hAnsiTheme="majorHAnsi" w:cstheme="majorBidi"/>
                <w:b/>
                <w:bCs/>
                <w:color w:val="4F81BD" w:themeColor="accent1"/>
                <w:sz w:val="18"/>
                <w:szCs w:val="18"/>
              </w:rPr>
            </w:rPrChange>
          </w:rPr>
          <w:t>%</w:t>
        </w:r>
      </w:ins>
      <w:ins w:id="1866" w:author="Ram Shrestha" w:date="2013-11-20T16:51:00Z">
        <w:r w:rsidR="001B72DC" w:rsidRPr="001B72DC">
          <w:rPr>
            <w:b/>
            <w:rPrChange w:id="1867" w:author="Ram Shrestha" w:date="2013-11-20T17:10:00Z">
              <w:rPr>
                <w:rFonts w:asciiTheme="majorHAnsi" w:eastAsiaTheme="majorEastAsia" w:hAnsiTheme="majorHAnsi" w:cstheme="majorBidi"/>
                <w:b/>
                <w:bCs/>
                <w:color w:val="4F81BD" w:themeColor="accent1"/>
                <w:sz w:val="18"/>
                <w:szCs w:val="18"/>
              </w:rPr>
            </w:rPrChange>
          </w:rPr>
          <w:t xml:space="preserve"> </w:t>
        </w:r>
      </w:ins>
      <w:ins w:id="1868" w:author="Ram Shrestha" w:date="2013-11-20T16:52:00Z">
        <w:r w:rsidR="001B72DC" w:rsidRPr="001B72DC">
          <w:rPr>
            <w:b/>
            <w:rPrChange w:id="1869" w:author="Ram Shrestha" w:date="2013-11-20T17:10:00Z">
              <w:rPr>
                <w:rFonts w:asciiTheme="majorHAnsi" w:eastAsiaTheme="majorEastAsia" w:hAnsiTheme="majorHAnsi" w:cstheme="majorBidi"/>
                <w:b/>
                <w:bCs/>
                <w:color w:val="4F81BD" w:themeColor="accent1"/>
                <w:sz w:val="18"/>
                <w:szCs w:val="18"/>
              </w:rPr>
            </w:rPrChange>
          </w:rPr>
          <w:sym w:font="Symbol" w:char="F0B1"/>
        </w:r>
      </w:ins>
      <w:ins w:id="1870" w:author="Ram Shrestha" w:date="2013-11-20T16:51:00Z">
        <w:r w:rsidR="001B72DC" w:rsidRPr="001B72DC">
          <w:rPr>
            <w:b/>
            <w:rPrChange w:id="1871" w:author="Ram Shrestha" w:date="2013-11-20T17:10:00Z">
              <w:rPr>
                <w:rFonts w:asciiTheme="majorHAnsi" w:eastAsiaTheme="majorEastAsia" w:hAnsiTheme="majorHAnsi" w:cstheme="majorBidi"/>
                <w:b/>
                <w:bCs/>
                <w:color w:val="4F81BD" w:themeColor="accent1"/>
                <w:sz w:val="18"/>
                <w:szCs w:val="18"/>
              </w:rPr>
            </w:rPrChange>
          </w:rPr>
          <w:t>1.33</w:t>
        </w:r>
      </w:ins>
      <w:ins w:id="1872" w:author="Ram Shrestha" w:date="2013-11-20T16:52:00Z">
        <w:r w:rsidR="008071CF">
          <w:t xml:space="preserve"> homopolymer related error of the total </w:t>
        </w:r>
      </w:ins>
      <w:ins w:id="1873" w:author="Ram Shrestha" w:date="2013-11-20T16:54:00Z">
        <w:r w:rsidR="008071CF">
          <w:t xml:space="preserve">45,895 erroneous bases in the 454 GS-FLX Titanium bases. </w:t>
        </w:r>
      </w:ins>
      <w:proofErr w:type="spellStart"/>
      <w:ins w:id="1874" w:author="Ram Shrestha" w:date="2013-11-20T17:05:00Z">
        <w:r w:rsidR="00400BE4">
          <w:t>Huse</w:t>
        </w:r>
        <w:proofErr w:type="spellEnd"/>
        <w:r w:rsidR="00400BE4">
          <w:t xml:space="preserve"> </w:t>
        </w:r>
        <w:proofErr w:type="spellStart"/>
        <w:r w:rsidR="00400BE4">
          <w:t>et.al</w:t>
        </w:r>
        <w:proofErr w:type="spellEnd"/>
        <w:r w:rsidR="00400BE4">
          <w:t xml:space="preserve"> </w:t>
        </w:r>
      </w:ins>
      <w:ins w:id="1875" w:author="Ram Shrestha" w:date="2013-11-20T17:22:00Z">
        <w:r w:rsidR="001B72DC">
          <w:fldChar w:fldCharType="begin"/>
        </w:r>
      </w:ins>
      <w:ins w:id="1876" w:author="Ram Shrestha" w:date="2013-11-21T19:12:00Z">
        <w:r w:rsidR="00707E8E">
          <w:instrText xml:space="preserve"> ADDIN EN.CITE &lt;EndNote&gt;&lt;Cite&gt;&lt;Author&gt;Huse&lt;/Author&gt;&lt;Year&gt;2007&lt;/Year&gt;&lt;RecNum&gt;107&lt;/RecNum&gt;&lt;record&gt;&lt;rec-number&gt;107&lt;/rec-number&gt;&lt;foreign-keys&gt;&lt;key app="EN" db-id="fp25zzvrxrd9vke5zxqp9stbssprwstvdddz"&gt;107&lt;/key&gt;&lt;/foreign-keys&gt;&lt;ref-type name="Journal Article"&gt;17&lt;/ref-type&gt;&lt;contributors&gt;&lt;authors&gt;&lt;author&gt;Huse, Susan M.&lt;/author&gt;&lt;author&gt;Huber, Julie A.&lt;/author&gt;&lt;author&gt;Morrison, Hilary G.&lt;/author&gt;&lt;author&gt;Sogin, Mitchell L.&lt;/author&gt;&lt;author&gt;Welch, D. Mark&lt;/author&gt;&lt;/authors&gt;&lt;/contributors&gt;&lt;auth-address&gt;http://www.biomedcentral.com/content/pdf/gb-2007-8-7-r143.pdf&lt;/auth-address&gt;&lt;titles&gt;&lt;title&gt;Accuracy and quality of massively parallel DNA pyrosequencing&lt;/title&gt;&lt;secondary-title&gt;Genome biol&lt;/secondary-title&gt;&lt;/titles&gt;&lt;pages&gt;R143&lt;/pages&gt;&lt;volume&gt;8&lt;/volume&gt;&lt;number&gt;7&lt;/number&gt;&lt;dates&gt;&lt;year&gt;2007&lt;/year&gt;&lt;/dates&gt;&lt;label&gt;huse_accuracy_2007&lt;/label&gt;&lt;urls&gt;&lt;/urls&gt;&lt;/record&gt;&lt;/Cite&gt;&lt;/EndNote&gt;</w:instrText>
        </w:r>
      </w:ins>
      <w:r w:rsidR="001B72DC">
        <w:fldChar w:fldCharType="separate"/>
      </w:r>
      <w:ins w:id="1877" w:author="Ram Shrestha" w:date="2013-11-20T17:22:00Z">
        <w:r w:rsidR="00921331">
          <w:rPr>
            <w:noProof/>
          </w:rPr>
          <w:t>(Huse et al., 2007)</w:t>
        </w:r>
        <w:r w:rsidR="001B72DC">
          <w:fldChar w:fldCharType="end"/>
        </w:r>
      </w:ins>
      <w:ins w:id="1878" w:author="Ram Shrestha" w:date="2013-11-20T17:05:00Z">
        <w:r w:rsidR="00400BE4">
          <w:t xml:space="preserve"> reported that </w:t>
        </w:r>
        <w:r w:rsidR="001B72DC" w:rsidRPr="001B72DC">
          <w:rPr>
            <w:b/>
            <w:rPrChange w:id="1879" w:author="Ram Shrestha" w:date="2013-11-20T17:10:00Z">
              <w:rPr>
                <w:rFonts w:asciiTheme="majorHAnsi" w:eastAsiaTheme="majorEastAsia" w:hAnsiTheme="majorHAnsi" w:cstheme="majorBidi"/>
                <w:b/>
                <w:bCs/>
                <w:color w:val="4F81BD" w:themeColor="accent1"/>
                <w:sz w:val="18"/>
                <w:szCs w:val="18"/>
              </w:rPr>
            </w:rPrChange>
          </w:rPr>
          <w:t>39%</w:t>
        </w:r>
        <w:r w:rsidR="00400BE4">
          <w:t xml:space="preserve"> of the errors were related to homopolymer out of </w:t>
        </w:r>
      </w:ins>
      <w:ins w:id="1880" w:author="Ram Shrestha" w:date="2013-11-20T17:06:00Z">
        <w:r w:rsidR="00400BE4">
          <w:t xml:space="preserve">159,981 total errors. </w:t>
        </w:r>
      </w:ins>
      <w:ins w:id="1881" w:author="Ram Shrestha" w:date="2013-11-20T17:08:00Z">
        <w:r w:rsidR="007F5D1B">
          <w:t xml:space="preserve">Alike the inconsistency in the homopolymer errors in between the simulated datasets, the published papers also showed that there </w:t>
        </w:r>
      </w:ins>
      <w:ins w:id="1882" w:author="Ram Shrestha" w:date="2013-11-20T17:10:00Z">
        <w:r w:rsidR="007F5D1B">
          <w:t>was inconsistency about the homopolymer errors in the real high throughput pyrosequencing datasets.</w:t>
        </w:r>
      </w:ins>
    </w:p>
    <w:p w:rsidR="00B60DD7" w:rsidRDefault="00B60DD7" w:rsidP="00E567E2">
      <w:pPr>
        <w:numPr>
          <w:ins w:id="1883" w:author="Ram Shrestha" w:date="2013-11-20T13:26:00Z"/>
        </w:numPr>
        <w:spacing w:line="480" w:lineRule="auto"/>
        <w:jc w:val="both"/>
        <w:rPr>
          <w:ins w:id="1884" w:author="Ram Shrestha" w:date="2013-11-20T10:46:00Z"/>
        </w:rPr>
      </w:pPr>
    </w:p>
    <w:p w:rsidR="00E567E2" w:rsidRDefault="007F5D1B">
      <w:pPr>
        <w:numPr>
          <w:ins w:id="1885" w:author="Ram Shrestha" w:date="2013-11-20T10:46:00Z"/>
        </w:numPr>
        <w:spacing w:line="480" w:lineRule="auto"/>
        <w:jc w:val="both"/>
        <w:rPr>
          <w:ins w:id="1886" w:author="Ram Shrestha" w:date="2013-11-18T23:20:00Z"/>
          <w:del w:id="1887" w:author="Ram Shrestha" w:date="2013-11-18T21:31:00Z"/>
        </w:rPr>
      </w:pPr>
      <w:ins w:id="1888" w:author="Ram Shrestha" w:date="2013-11-20T17:12:00Z">
        <w:r>
          <w:t>The simulated sequence reads derived from resistant “seed” sequence and sensitive “seed</w:t>
        </w:r>
      </w:ins>
      <w:ins w:id="1889" w:author="Ram Shrestha" w:date="2013-11-20T17:13:00Z">
        <w:r>
          <w:t xml:space="preserve">” sequence were </w:t>
        </w:r>
      </w:ins>
      <w:ins w:id="1890" w:author="Ram Shrestha" w:date="2013-11-20T17:15:00Z">
        <w:r>
          <w:t>commixed</w:t>
        </w:r>
      </w:ins>
      <w:ins w:id="1891" w:author="Ram Shrestha" w:date="2013-11-20T17:13:00Z">
        <w:r>
          <w:t xml:space="preserve"> together at fixed proportions to generate datasets with v</w:t>
        </w:r>
      </w:ins>
      <w:ins w:id="1892" w:author="Ram Shrestha" w:date="2013-11-19T08:47:00Z">
        <w:r w:rsidR="00AA50F8">
          <w:t xml:space="preserve">arying </w:t>
        </w:r>
      </w:ins>
      <w:ins w:id="1893" w:author="Ram Shrestha" w:date="2013-11-18T23:20:00Z">
        <w:r w:rsidR="00C25584">
          <w:t xml:space="preserve">known </w:t>
        </w:r>
      </w:ins>
    </w:p>
    <w:p w:rsidR="00000000" w:rsidRDefault="001036CB">
      <w:pPr>
        <w:numPr>
          <w:ins w:id="1894" w:author="Ram Shrestha" w:date="2013-11-18T23:17:00Z"/>
        </w:numPr>
        <w:spacing w:line="480" w:lineRule="auto"/>
        <w:jc w:val="both"/>
        <w:rPr>
          <w:del w:id="1895" w:author="Ram Shrestha" w:date="2013-11-18T21:31:00Z"/>
        </w:rPr>
        <w:pPrChange w:id="1896" w:author="Ram Shrestha" w:date="2013-11-18T23:20:00Z">
          <w:pPr>
            <w:spacing w:line="480" w:lineRule="auto"/>
            <w:jc w:val="both"/>
          </w:pPr>
        </w:pPrChange>
      </w:pPr>
      <w:del w:id="1897" w:author="Ram Shrestha" w:date="2013-11-18T21:31:00Z">
        <w:r w:rsidDel="005E0B9E">
          <w:delText xml:space="preserve">Seq2Res DRM calls were compared with the standard tool – </w:delText>
        </w:r>
      </w:del>
      <w:del w:id="1898" w:author="Ram Shrestha" w:date="2013-11-13T19:45:00Z">
        <w:r w:rsidDel="001C6C68">
          <w:delText>web Sierra</w:delText>
        </w:r>
      </w:del>
      <w:del w:id="1899" w:author="Ram Shrestha" w:date="2013-11-15T16:50:00Z">
        <w:r w:rsidDel="00A4787E">
          <w:delText xml:space="preserve"> </w:delText>
        </w:r>
      </w:del>
      <w:del w:id="1900" w:author="Ram Shrestha" w:date="2013-11-18T21:31:00Z">
        <w:r w:rsidDel="005E0B9E">
          <w:rPr>
            <w:noProof/>
          </w:rPr>
          <w:delText>(Liu and Shafer, 2006)</w:delText>
        </w:r>
        <w:r w:rsidDel="005E0B9E">
          <w:delText xml:space="preserve"> using two sample data. The comparison result was highly congruent; out of over </w:delText>
        </w:r>
        <w:r w:rsidRPr="008C30A5" w:rsidDel="005E0B9E">
          <w:delText>10683</w:delText>
        </w:r>
        <w:r w:rsidDel="005E0B9E">
          <w:delText xml:space="preserve"> DRMs in PR and </w:delText>
        </w:r>
        <w:r w:rsidRPr="008C30A5" w:rsidDel="005E0B9E">
          <w:delText>7867</w:delText>
        </w:r>
        <w:r w:rsidDel="005E0B9E">
          <w:delText xml:space="preserve"> DRMs in RT genes of sequences in </w:delText>
        </w:r>
      </w:del>
      <w:del w:id="1901" w:author="Ram Shrestha" w:date="2013-11-17T00:45:00Z">
        <w:r w:rsidDel="003D1143">
          <w:delText>“large data set”</w:delText>
        </w:r>
      </w:del>
      <w:del w:id="1902" w:author="Ram Shrestha" w:date="2013-11-18T21:31:00Z">
        <w:r w:rsidDel="005E0B9E">
          <w:delText xml:space="preserve"> and </w:delText>
        </w:r>
        <w:r w:rsidRPr="008C30A5" w:rsidDel="005E0B9E">
          <w:delText>30765</w:delText>
        </w:r>
        <w:r w:rsidDel="005E0B9E">
          <w:delText xml:space="preserve"> DRMs in PR and </w:delText>
        </w:r>
        <w:r w:rsidRPr="008C30A5" w:rsidDel="005E0B9E">
          <w:delText>22569</w:delText>
        </w:r>
        <w:r w:rsidDel="005E0B9E">
          <w:delText xml:space="preserve"> DRMs in RT genes of sequences in </w:delText>
        </w:r>
      </w:del>
      <w:del w:id="1903" w:author="Ram Shrestha" w:date="2013-11-17T00:45:00Z">
        <w:r w:rsidDel="003D1143">
          <w:delText>“very large data set”</w:delText>
        </w:r>
      </w:del>
      <w:del w:id="1904" w:author="Ram Shrestha" w:date="2013-11-18T21:31:00Z">
        <w:r w:rsidDel="005E0B9E">
          <w:delText xml:space="preserve">, a single discordant mutation call was observed. However, a close observation in the alignment of the sequence with discordant mutation call and reference sequence showed that Seq2Res mapping tool RAMICS did the alignment correctly in codon space. This showed that Seq2Res was better than </w:delText>
        </w:r>
      </w:del>
      <w:del w:id="1905" w:author="Ram Shrestha" w:date="2013-11-13T19:45:00Z">
        <w:r w:rsidDel="001C6C68">
          <w:delText>web Sierra</w:delText>
        </w:r>
      </w:del>
      <w:del w:id="1906" w:author="Ram Shrestha" w:date="2013-11-18T21:31:00Z">
        <w:r w:rsidDel="005E0B9E">
          <w:delText xml:space="preserve"> at DRM call. </w:delText>
        </w:r>
      </w:del>
    </w:p>
    <w:p w:rsidR="00E567E2" w:rsidRDefault="00E567E2">
      <w:pPr>
        <w:spacing w:line="480" w:lineRule="auto"/>
        <w:jc w:val="both"/>
        <w:rPr>
          <w:del w:id="1907" w:author="Ram Shrestha" w:date="2013-11-18T23:17:00Z"/>
        </w:rPr>
      </w:pPr>
    </w:p>
    <w:p w:rsidR="00662FE0" w:rsidRDefault="001036CB" w:rsidP="00E567E2">
      <w:pPr>
        <w:spacing w:line="480" w:lineRule="auto"/>
        <w:jc w:val="both"/>
        <w:rPr>
          <w:ins w:id="1908" w:author="Ram Shrestha" w:date="2013-11-18T23:24:00Z"/>
        </w:rPr>
      </w:pPr>
      <w:del w:id="1909" w:author="Ram Shrestha" w:date="2013-11-18T23:20:00Z">
        <w:r w:rsidDel="006553A5">
          <w:delText xml:space="preserve">Simulated datasets were prepared with </w:delText>
        </w:r>
        <w:r w:rsidDel="00C25584">
          <w:delText xml:space="preserve">known </w:delText>
        </w:r>
      </w:del>
      <w:del w:id="1910" w:author="Ram Shrestha" w:date="2013-11-19T08:39:00Z">
        <w:r w:rsidDel="00E567E2">
          <w:delText>number</w:delText>
        </w:r>
      </w:del>
      <w:proofErr w:type="gramStart"/>
      <w:ins w:id="1911" w:author="Ram Shrestha" w:date="2013-11-19T08:39:00Z">
        <w:r w:rsidR="00E567E2">
          <w:t>prevalence</w:t>
        </w:r>
      </w:ins>
      <w:proofErr w:type="gramEnd"/>
      <w:r>
        <w:t xml:space="preserve"> </w:t>
      </w:r>
      <w:ins w:id="1912" w:author="Ram Shrestha" w:date="2013-11-19T08:42:00Z">
        <w:r w:rsidR="00E567E2">
          <w:t xml:space="preserve">(0.1%, 1%, 5%, 10%, 15%, 20% and 50%) </w:t>
        </w:r>
      </w:ins>
      <w:r>
        <w:t>of simulated sequence</w:t>
      </w:r>
      <w:ins w:id="1913" w:author="Ram Shrestha" w:date="2013-11-19T08:48:00Z">
        <w:r w:rsidR="00AA50F8">
          <w:t xml:space="preserve"> reads</w:t>
        </w:r>
      </w:ins>
      <w:r>
        <w:t xml:space="preserve"> containing DRMs. </w:t>
      </w:r>
      <w:ins w:id="1914" w:author="Ram Shrestha" w:date="2013-11-18T23:24:00Z">
        <w:r w:rsidR="00C25584">
          <w:t xml:space="preserve">The “seed” </w:t>
        </w:r>
      </w:ins>
      <w:ins w:id="1915" w:author="Ram Shrestha" w:date="2013-11-18T23:27:00Z">
        <w:r w:rsidR="00C25584">
          <w:t>sequences,</w:t>
        </w:r>
      </w:ins>
      <w:ins w:id="1916" w:author="Ram Shrestha" w:date="2013-11-18T23:24:00Z">
        <w:r w:rsidR="00C25584">
          <w:t xml:space="preserve"> from which the simulated datasets were prepared, were </w:t>
        </w:r>
      </w:ins>
      <w:ins w:id="1917" w:author="Ram Shrestha" w:date="2013-11-19T08:37:00Z">
        <w:r w:rsidR="00E567E2">
          <w:t>tested</w:t>
        </w:r>
      </w:ins>
      <w:ins w:id="1918" w:author="Ram Shrestha" w:date="2013-11-18T23:24:00Z">
        <w:r w:rsidR="00C25584">
          <w:t xml:space="preserve"> to Sierra web service </w:t>
        </w:r>
      </w:ins>
      <w:ins w:id="1919" w:author="Ram Shrestha" w:date="2013-11-19T08:55:00Z">
        <w:r w:rsidR="001B72DC">
          <w:fldChar w:fldCharType="begin"/>
        </w:r>
      </w:ins>
      <w:ins w:id="1920" w:author="Ram Shrestha" w:date="2013-11-21T19:12:00Z">
        <w:r w:rsidR="00707E8E">
          <w:instrText xml:space="preserve"> ADDIN EN.CITE &lt;EndNote&gt;&lt;Cite&gt;&lt;Author&gt;Liu&lt;/Author&gt;&lt;Year&gt;2006&lt;/Year&gt;&lt;RecNum&gt;1271&lt;/RecNum&gt;&lt;record&gt;&lt;rec-number&gt;1271&lt;/rec-number&gt;&lt;foreign-keys&gt;&lt;key app="EN" db-id="fp25zzvrxrd9vke5zxqp9stbssprwstvdddz"&gt;1271&lt;/key&gt;&lt;/foreign-keys&gt;&lt;ref-type name="Journal Article"&gt;17&lt;/ref-type&gt;&lt;contributors&gt;&lt;authors&gt;&lt;author&gt;Liu, T. F.&lt;/author&gt;&lt;author&gt;Shafer, R. W.&lt;/author&gt;&lt;/authors&gt;&lt;/contributors&gt;&lt;auth-address&gt;Division of Infectious Diseases, Stanford University, Stanford, California 94301, USA.&lt;/auth-address&gt;&lt;titles&gt;&lt;title&gt;Web resources for HIV type 1 genotypic-resistance test interpretation&lt;/title&gt;&lt;secondary-title&gt;Clin Infect Dis&lt;/secondary-title&gt;&lt;/titles&gt;&lt;periodical&gt;&lt;full-title&gt;Clin Infect Dis&lt;/full-title&gt;&lt;/periodical&gt;&lt;pages&gt;1608-18&lt;/pages&gt;&lt;volume&gt;42&lt;/volume&gt;&lt;number&gt;11&lt;/number&gt;&lt;edition&gt;2006/05/03&lt;/edition&gt;&lt;keywords&gt;&lt;keyword&gt;Anti-HIV Agents/*pharmacology&lt;/keyword&gt;&lt;keyword&gt;Drug Resistance, Multiple, Viral/*genetics&lt;/keyword&gt;&lt;keyword&gt;Genotype&lt;/keyword&gt;&lt;keyword&gt;HIV Infections/*virology&lt;/keyword&gt;&lt;keyword&gt;HIV-1/*drug effects/genetics&lt;/keyword&gt;&lt;keyword&gt;Humans&lt;/keyword&gt;&lt;keyword&gt;*Internet&lt;/keyword&gt;&lt;/keywords&gt;&lt;dates&gt;&lt;year&gt;2006&lt;/year&gt;&lt;pub-dates&gt;&lt;date&gt;Jun 1&lt;/date&gt;&lt;/pub-dates&gt;&lt;/dates&gt;&lt;isbn&gt;1537-6591 (Electronic)&amp;#xD;1058-4838 (Linking)&lt;/isbn&gt;&lt;accession-num&gt;16652319&lt;/accession-num&gt;&lt;urls&gt;&lt;related-urls&gt;&lt;url&gt;http://www.ncbi.nlm.nih.gov/entrez/query.fcgi?cmd=Retrieve&amp;amp;db=PubMed&amp;amp;dopt=Citation&amp;amp;list_uids=16652319&lt;/url&gt;&lt;/related-urls&gt;&lt;/urls&gt;&lt;custom2&gt;2547473&lt;/custom2&gt;&lt;electronic-resource-num&gt;CID39160 [pii]&amp;#xD;10.1086/503914&lt;/electronic-resource-num&gt;&lt;language&gt;eng&lt;/language&gt;&lt;/record&gt;&lt;/Cite&gt;&lt;/EndNote&gt;</w:instrText>
        </w:r>
      </w:ins>
      <w:r w:rsidR="001B72DC">
        <w:fldChar w:fldCharType="separate"/>
      </w:r>
      <w:ins w:id="1921" w:author="Ram Shrestha" w:date="2013-11-19T08:55:00Z">
        <w:r w:rsidR="00AA50F8">
          <w:rPr>
            <w:noProof/>
          </w:rPr>
          <w:t>(Liu and Shafer, 2006)</w:t>
        </w:r>
        <w:r w:rsidR="001B72DC">
          <w:fldChar w:fldCharType="end"/>
        </w:r>
      </w:ins>
      <w:ins w:id="1922" w:author="Ram Shrestha" w:date="2013-11-19T08:54:00Z">
        <w:r w:rsidR="00AA50F8">
          <w:t xml:space="preserve"> </w:t>
        </w:r>
      </w:ins>
      <w:ins w:id="1923" w:author="Ram Shrestha" w:date="2013-11-18T23:24:00Z">
        <w:r w:rsidR="00C25584">
          <w:t>to obtain mutation calls and resistance calls.</w:t>
        </w:r>
      </w:ins>
    </w:p>
    <w:p w:rsidR="00662FE0" w:rsidRDefault="00662FE0" w:rsidP="00E567E2">
      <w:pPr>
        <w:numPr>
          <w:ins w:id="1924" w:author="Ram Shrestha" w:date="2013-11-19T09:40:00Z"/>
        </w:numPr>
        <w:spacing w:line="480" w:lineRule="auto"/>
        <w:jc w:val="both"/>
        <w:rPr>
          <w:ins w:id="1925" w:author="Ram Shrestha" w:date="2013-11-19T09:40:00Z"/>
        </w:rPr>
      </w:pPr>
    </w:p>
    <w:p w:rsidR="00662FE0" w:rsidRDefault="001036CB" w:rsidP="00E567E2">
      <w:pPr>
        <w:numPr>
          <w:ins w:id="1926" w:author="Ram Shrestha" w:date="2013-11-19T09:40:00Z"/>
        </w:numPr>
        <w:spacing w:line="480" w:lineRule="auto"/>
        <w:jc w:val="both"/>
        <w:rPr>
          <w:ins w:id="1927" w:author="Ram Shrestha" w:date="2013-11-19T09:16:00Z"/>
        </w:rPr>
      </w:pPr>
      <w:r>
        <w:t xml:space="preserve">The </w:t>
      </w:r>
      <w:ins w:id="1928" w:author="Ram Shrestha" w:date="2013-11-18T23:27:00Z">
        <w:r w:rsidR="00C25584">
          <w:t xml:space="preserve">simulated </w:t>
        </w:r>
      </w:ins>
      <w:r>
        <w:t xml:space="preserve">datasets were analyzed using Seq2Res for the </w:t>
      </w:r>
      <w:ins w:id="1929" w:author="Ram Shrestha" w:date="2013-11-19T08:40:00Z">
        <w:r w:rsidR="00E567E2">
          <w:t xml:space="preserve">mutation calls and the </w:t>
        </w:r>
      </w:ins>
      <w:r>
        <w:t>prevalence of the DRMs.</w:t>
      </w:r>
      <w:ins w:id="1930" w:author="Ram Shrestha" w:date="2013-11-19T08:49:00Z">
        <w:r w:rsidR="00AA50F8">
          <w:t xml:space="preserve"> </w:t>
        </w:r>
      </w:ins>
      <w:ins w:id="1931" w:author="Ram Shrestha" w:date="2013-11-19T09:13:00Z">
        <w:r w:rsidR="006532AE">
          <w:t xml:space="preserve">Firstly, we tested </w:t>
        </w:r>
      </w:ins>
      <w:ins w:id="1932" w:author="Ram Shrestha" w:date="2013-11-19T08:49:00Z">
        <w:r w:rsidR="00AA50F8">
          <w:t>Seq2Res mutation calls</w:t>
        </w:r>
      </w:ins>
      <w:ins w:id="1933" w:author="Ram Shrestha" w:date="2013-11-19T09:08:00Z">
        <w:r w:rsidR="006532AE">
          <w:t xml:space="preserve"> </w:t>
        </w:r>
      </w:ins>
      <w:ins w:id="1934" w:author="Ram Shrestha" w:date="2013-11-19T08:49:00Z">
        <w:r w:rsidR="006532AE">
          <w:t xml:space="preserve">in simulated datasets and found that it </w:t>
        </w:r>
      </w:ins>
      <w:ins w:id="1935" w:author="Ram Shrestha" w:date="2013-11-19T09:07:00Z">
        <w:r w:rsidR="006532AE">
          <w:t>was</w:t>
        </w:r>
      </w:ins>
      <w:ins w:id="1936" w:author="Ram Shrestha" w:date="2013-11-19T08:50:00Z">
        <w:r w:rsidR="00AA50F8">
          <w:t xml:space="preserve"> similar to </w:t>
        </w:r>
      </w:ins>
      <w:ins w:id="1937" w:author="Ram Shrestha" w:date="2013-11-19T09:10:00Z">
        <w:r w:rsidR="006532AE">
          <w:t>the mutation calls</w:t>
        </w:r>
      </w:ins>
      <w:ins w:id="1938" w:author="Ram Shrestha" w:date="2013-11-19T09:08:00Z">
        <w:r w:rsidR="006532AE">
          <w:t xml:space="preserve"> obtained from</w:t>
        </w:r>
      </w:ins>
      <w:ins w:id="1939" w:author="Ram Shrestha" w:date="2013-11-19T08:53:00Z">
        <w:r w:rsidR="00AA50F8">
          <w:t xml:space="preserve"> Sierra web service</w:t>
        </w:r>
        <w:r w:rsidR="006532AE">
          <w:t xml:space="preserve"> for the </w:t>
        </w:r>
      </w:ins>
      <w:ins w:id="1940" w:author="Ram Shrestha" w:date="2013-11-19T09:09:00Z">
        <w:r w:rsidR="006532AE">
          <w:t>“seed” sequences.</w:t>
        </w:r>
      </w:ins>
      <w:ins w:id="1941" w:author="Ram Shrestha" w:date="2013-11-19T09:13:00Z">
        <w:r w:rsidR="006532AE">
          <w:t xml:space="preserve"> Secondly, we tested the resistance calls </w:t>
        </w:r>
      </w:ins>
      <w:ins w:id="1942" w:author="Ram Shrestha" w:date="2013-11-19T09:22:00Z">
        <w:r w:rsidR="0035487F">
          <w:t xml:space="preserve">to antiretroviral drugs </w:t>
        </w:r>
      </w:ins>
      <w:ins w:id="1943" w:author="Ram Shrestha" w:date="2013-11-19T09:13:00Z">
        <w:r w:rsidR="006532AE">
          <w:t xml:space="preserve">based on the </w:t>
        </w:r>
      </w:ins>
      <w:ins w:id="1944" w:author="Ram Shrestha" w:date="2013-11-19T09:16:00Z">
        <w:r w:rsidR="006532AE">
          <w:t>percentage</w:t>
        </w:r>
      </w:ins>
      <w:ins w:id="1945" w:author="Ram Shrestha" w:date="2013-11-19T09:13:00Z">
        <w:r w:rsidR="006532AE">
          <w:t xml:space="preserve"> of</w:t>
        </w:r>
      </w:ins>
      <w:ins w:id="1946" w:author="Ram Shrestha" w:date="2013-11-19T09:16:00Z">
        <w:r w:rsidR="006532AE">
          <w:t xml:space="preserve"> resistant sequences predicted by local Sierra at </w:t>
        </w:r>
        <w:r w:rsidR="006532AE" w:rsidRPr="00D55447">
          <w:rPr>
            <w:b/>
          </w:rPr>
          <w:t>default prevalence cutoff 1</w:t>
        </w:r>
      </w:ins>
      <w:ins w:id="1947" w:author="Ram Shrestha" w:date="2013-11-19T09:17:00Z">
        <w:r w:rsidR="006532AE" w:rsidRPr="00D55447">
          <w:rPr>
            <w:b/>
          </w:rPr>
          <w:t>5</w:t>
        </w:r>
      </w:ins>
      <w:ins w:id="1948" w:author="Ram Shrestha" w:date="2013-11-19T09:16:00Z">
        <w:r w:rsidR="00662FE0" w:rsidRPr="00D55447">
          <w:rPr>
            <w:b/>
          </w:rPr>
          <w:t>%.</w:t>
        </w:r>
      </w:ins>
    </w:p>
    <w:p w:rsidR="00662FE0" w:rsidRDefault="00662FE0" w:rsidP="00E567E2">
      <w:pPr>
        <w:numPr>
          <w:ins w:id="1949" w:author="Ram Shrestha" w:date="2013-11-19T09:40:00Z"/>
        </w:numPr>
        <w:spacing w:line="480" w:lineRule="auto"/>
        <w:jc w:val="both"/>
        <w:rPr>
          <w:ins w:id="1950" w:author="Ram Shrestha" w:date="2013-11-19T09:40:00Z"/>
        </w:rPr>
      </w:pPr>
    </w:p>
    <w:p w:rsidR="00AA50F8" w:rsidRDefault="0035487F" w:rsidP="00E567E2">
      <w:pPr>
        <w:numPr>
          <w:ins w:id="1951" w:author="Ram Shrestha" w:date="2013-11-19T09:40:00Z"/>
        </w:numPr>
        <w:spacing w:line="480" w:lineRule="auto"/>
        <w:jc w:val="both"/>
        <w:rPr>
          <w:ins w:id="1952" w:author="Ram Shrestha" w:date="2013-11-19T12:49:00Z"/>
        </w:rPr>
      </w:pPr>
      <w:ins w:id="1953" w:author="Ram Shrestha" w:date="2013-11-19T09:22:00Z">
        <w:r>
          <w:t xml:space="preserve">In the simulated </w:t>
        </w:r>
      </w:ins>
      <w:ins w:id="1954" w:author="Ram Shrestha" w:date="2013-11-19T15:46:00Z">
        <w:r w:rsidR="001A7F9B">
          <w:t xml:space="preserve">amplicon </w:t>
        </w:r>
      </w:ins>
      <w:ins w:id="1955" w:author="Ram Shrestha" w:date="2013-11-19T09:22:00Z">
        <w:r>
          <w:t>datasets wit</w:t>
        </w:r>
        <w:r w:rsidR="00FE4603">
          <w:t>h known prevalence of resistant</w:t>
        </w:r>
        <w:r>
          <w:t xml:space="preserve"> sequences less than 15% (</w:t>
        </w:r>
      </w:ins>
      <w:ins w:id="1956" w:author="Ram Shrestha" w:date="2013-11-19T09:23:00Z">
        <w:r>
          <w:t>0.1%, 1%, 5% and 10%</w:t>
        </w:r>
      </w:ins>
      <w:ins w:id="1957" w:author="Ram Shrestha" w:date="2013-11-19T09:22:00Z">
        <w:r>
          <w:t>)</w:t>
        </w:r>
      </w:ins>
      <w:ins w:id="1958" w:author="Ram Shrestha" w:date="2013-11-19T10:01:00Z">
        <w:r w:rsidR="00C654B3">
          <w:t xml:space="preserve">, </w:t>
        </w:r>
      </w:ins>
      <w:ins w:id="1959" w:author="Ram Shrestha" w:date="2013-11-19T09:23:00Z">
        <w:r>
          <w:t xml:space="preserve">the </w:t>
        </w:r>
      </w:ins>
      <w:ins w:id="1960" w:author="Ram Shrestha" w:date="2013-11-19T09:24:00Z">
        <w:r>
          <w:t>antiretroviral</w:t>
        </w:r>
      </w:ins>
      <w:ins w:id="1961" w:author="Ram Shrestha" w:date="2013-11-19T09:23:00Z">
        <w:r>
          <w:t xml:space="preserve"> </w:t>
        </w:r>
      </w:ins>
      <w:ins w:id="1962" w:author="Ram Shrestha" w:date="2013-11-19T09:24:00Z">
        <w:r>
          <w:t>drugs associated with the mutation</w:t>
        </w:r>
      </w:ins>
      <w:ins w:id="1963" w:author="Ram Shrestha" w:date="2013-11-19T09:26:00Z">
        <w:r>
          <w:t>s</w:t>
        </w:r>
      </w:ins>
      <w:ins w:id="1964" w:author="Ram Shrestha" w:date="2013-11-19T09:24:00Z">
        <w:r>
          <w:t xml:space="preserve"> in the sequenc</w:t>
        </w:r>
        <w:r w:rsidR="00FE4603">
          <w:t>e reads were called as sensitive</w:t>
        </w:r>
        <w:r>
          <w:t xml:space="preserve">. </w:t>
        </w:r>
      </w:ins>
      <w:ins w:id="1965" w:author="Ram Shrestha" w:date="2013-11-21T10:34:00Z">
        <w:r w:rsidR="00F05579">
          <w:t xml:space="preserve">If </w:t>
        </w:r>
      </w:ins>
      <w:ins w:id="1966" w:author="Ram Shrestha" w:date="2013-11-19T09:28:00Z">
        <w:r w:rsidR="00A51EC7">
          <w:t xml:space="preserve">the prevalence </w:t>
        </w:r>
      </w:ins>
      <w:ins w:id="1967" w:author="Ram Shrestha" w:date="2013-11-19T09:31:00Z">
        <w:r w:rsidR="00A51EC7">
          <w:t>cutoff</w:t>
        </w:r>
      </w:ins>
      <w:ins w:id="1968" w:author="Ram Shrestha" w:date="2013-11-21T10:34:00Z">
        <w:r w:rsidR="00F05579">
          <w:t xml:space="preserve"> was decreased</w:t>
        </w:r>
      </w:ins>
      <w:ins w:id="1969" w:author="Ram Shrestha" w:date="2013-11-19T09:31:00Z">
        <w:r w:rsidR="00F05579">
          <w:t xml:space="preserve"> to below 0.1%, it </w:t>
        </w:r>
      </w:ins>
      <w:ins w:id="1970" w:author="Ram Shrestha" w:date="2013-11-19T09:32:00Z">
        <w:r w:rsidR="00A51EC7">
          <w:t>would call the antiretroviral drugs associated with the mutations in t</w:t>
        </w:r>
        <w:r w:rsidR="00662FE0">
          <w:t>he sequence reads as resistant in all the simulated datasets.</w:t>
        </w:r>
      </w:ins>
    </w:p>
    <w:p w:rsidR="00FE4603" w:rsidRDefault="00FE4603" w:rsidP="00E567E2">
      <w:pPr>
        <w:numPr>
          <w:ins w:id="1971" w:author="Ram Shrestha" w:date="2013-11-19T12:49:00Z"/>
        </w:numPr>
        <w:spacing w:line="480" w:lineRule="auto"/>
        <w:jc w:val="both"/>
        <w:rPr>
          <w:ins w:id="1972" w:author="Ram Shrestha" w:date="2013-11-19T12:49:00Z"/>
        </w:rPr>
      </w:pPr>
    </w:p>
    <w:p w:rsidR="00622A75" w:rsidRDefault="00FE4603" w:rsidP="00E567E2">
      <w:pPr>
        <w:numPr>
          <w:ins w:id="1973" w:author="Ram Shrestha" w:date="2013-11-19T16:00:00Z"/>
        </w:numPr>
        <w:spacing w:line="480" w:lineRule="auto"/>
        <w:jc w:val="both"/>
        <w:rPr>
          <w:ins w:id="1974" w:author="Ram Shrestha" w:date="2013-11-19T16:25:00Z"/>
        </w:rPr>
      </w:pPr>
      <w:ins w:id="1975" w:author="Ram Shrestha" w:date="2013-11-19T12:49:00Z">
        <w:r>
          <w:t xml:space="preserve">In the simulated </w:t>
        </w:r>
      </w:ins>
      <w:ins w:id="1976" w:author="Ram Shrestha" w:date="2013-11-19T15:47:00Z">
        <w:r w:rsidR="001A7F9B">
          <w:t xml:space="preserve">amplicon </w:t>
        </w:r>
      </w:ins>
      <w:ins w:id="1977" w:author="Ram Shrestha" w:date="2013-11-19T12:49:00Z">
        <w:r>
          <w:t xml:space="preserve">datasets with </w:t>
        </w:r>
      </w:ins>
      <w:ins w:id="1978" w:author="Ram Shrestha" w:date="2013-11-19T12:50:00Z">
        <w:r>
          <w:t>15%</w:t>
        </w:r>
      </w:ins>
      <w:ins w:id="1979" w:author="Ram Shrestha" w:date="2013-11-19T12:49:00Z">
        <w:r>
          <w:t xml:space="preserve"> prevalence of resistant</w:t>
        </w:r>
      </w:ins>
      <w:ins w:id="1980" w:author="Ram Shrestha" w:date="2013-11-19T12:50:00Z">
        <w:r>
          <w:t xml:space="preserve"> sequences, </w:t>
        </w:r>
      </w:ins>
      <w:ins w:id="1981" w:author="Ram Shrestha" w:date="2013-11-19T15:47:00Z">
        <w:r w:rsidR="001A7F9B">
          <w:t xml:space="preserve">we expected the DRMs associated antiretroviral drugs </w:t>
        </w:r>
      </w:ins>
      <w:ins w:id="1982" w:author="Ram Shrestha" w:date="2013-11-19T15:53:00Z">
        <w:r w:rsidR="001A7F9B">
          <w:t>were</w:t>
        </w:r>
      </w:ins>
      <w:ins w:id="1983" w:author="Ram Shrestha" w:date="2013-11-19T15:47:00Z">
        <w:r w:rsidR="001A7F9B">
          <w:t xml:space="preserve"> called as resistant or intermediate resistant</w:t>
        </w:r>
      </w:ins>
      <w:ins w:id="1984" w:author="Ram Shrestha" w:date="2013-11-19T15:53:00Z">
        <w:r w:rsidR="001A7F9B">
          <w:t>. However, most PI drugs were called as sensitive</w:t>
        </w:r>
      </w:ins>
      <w:ins w:id="1985" w:author="Ram Shrestha" w:date="2013-11-19T15:54:00Z">
        <w:r w:rsidR="001A7F9B">
          <w:t xml:space="preserve"> and few as intermediate resistant. This was because the observed prevalence of DRMs in the amplicons </w:t>
        </w:r>
      </w:ins>
      <w:ins w:id="1986" w:author="Ram Shrestha" w:date="2013-11-19T15:56:00Z">
        <w:r w:rsidR="00622A75">
          <w:t>was</w:t>
        </w:r>
      </w:ins>
      <w:ins w:id="1987" w:author="Ram Shrestha" w:date="2013-11-19T15:54:00Z">
        <w:r w:rsidR="001A7F9B">
          <w:t xml:space="preserve"> </w:t>
        </w:r>
      </w:ins>
      <w:ins w:id="1988" w:author="Ram Shrestha" w:date="2013-11-19T15:59:00Z">
        <w:r w:rsidR="00622A75">
          <w:t xml:space="preserve">marginally </w:t>
        </w:r>
      </w:ins>
      <w:ins w:id="1989" w:author="Ram Shrestha" w:date="2013-11-19T15:54:00Z">
        <w:r w:rsidR="001A7F9B">
          <w:t>lowe</w:t>
        </w:r>
        <w:r w:rsidR="00622A75">
          <w:t xml:space="preserve">r than the expected prevalence. </w:t>
        </w:r>
      </w:ins>
      <w:ins w:id="1990" w:author="Ram Shrestha" w:date="2013-11-19T15:59:00Z">
        <w:r w:rsidR="00622A75">
          <w:t>The reason for lower observed prevalence was further investigated.</w:t>
        </w:r>
      </w:ins>
      <w:ins w:id="1991" w:author="Ram Shrestha" w:date="2013-11-19T17:27:00Z">
        <w:r w:rsidR="00E97344">
          <w:t xml:space="preserve"> </w:t>
        </w:r>
      </w:ins>
      <w:ins w:id="1992" w:author="Ram Shrestha" w:date="2013-11-19T16:00:00Z">
        <w:r w:rsidR="00622A75">
          <w:t xml:space="preserve">Each simulated amplicon dataset with expected DRMs prevalence </w:t>
        </w:r>
      </w:ins>
      <w:ins w:id="1993" w:author="Ram Shrestha" w:date="2013-11-19T16:07:00Z">
        <w:r w:rsidR="003C43AA">
          <w:t xml:space="preserve">of 15% </w:t>
        </w:r>
      </w:ins>
      <w:ins w:id="1994" w:author="Ram Shrestha" w:date="2013-11-19T16:08:00Z">
        <w:r w:rsidR="003C43AA">
          <w:t xml:space="preserve">initially had </w:t>
        </w:r>
      </w:ins>
      <w:ins w:id="1995" w:author="Ram Shrestha" w:date="2013-11-19T16:00:00Z">
        <w:r w:rsidR="00622A75">
          <w:t xml:space="preserve">1500 </w:t>
        </w:r>
      </w:ins>
      <w:ins w:id="1996" w:author="Ram Shrestha" w:date="2013-11-19T16:01:00Z">
        <w:r w:rsidR="00622A75">
          <w:t>sequence reads</w:t>
        </w:r>
      </w:ins>
      <w:ins w:id="1997" w:author="Ram Shrestha" w:date="2013-11-19T16:00:00Z">
        <w:r w:rsidR="00622A75">
          <w:t xml:space="preserve"> with DRMs out of 10000 </w:t>
        </w:r>
      </w:ins>
      <w:ins w:id="1998" w:author="Ram Shrestha" w:date="2013-11-19T16:01:00Z">
        <w:r w:rsidR="00622A75">
          <w:t>sequence reads</w:t>
        </w:r>
      </w:ins>
      <w:ins w:id="1999" w:author="Ram Shrestha" w:date="2013-11-19T16:08:00Z">
        <w:r w:rsidR="003C43AA">
          <w:t xml:space="preserve"> before analysis</w:t>
        </w:r>
      </w:ins>
      <w:ins w:id="2000" w:author="Ram Shrestha" w:date="2013-11-19T16:01:00Z">
        <w:r w:rsidR="00622A75">
          <w:t xml:space="preserve">. </w:t>
        </w:r>
      </w:ins>
      <w:ins w:id="2001" w:author="Ram Shrestha" w:date="2013-11-19T16:04:00Z">
        <w:r w:rsidR="00622A75">
          <w:t xml:space="preserve">We observed that </w:t>
        </w:r>
      </w:ins>
      <w:ins w:id="2002" w:author="Ram Shrestha" w:date="2013-11-19T16:03:00Z">
        <w:r w:rsidR="00622A75">
          <w:t>number</w:t>
        </w:r>
      </w:ins>
      <w:ins w:id="2003" w:author="Ram Shrestha" w:date="2013-11-19T16:08:00Z">
        <w:r w:rsidR="003C43AA">
          <w:t>s</w:t>
        </w:r>
      </w:ins>
      <w:ins w:id="2004" w:author="Ram Shrestha" w:date="2013-11-19T16:03:00Z">
        <w:r w:rsidR="00622A75">
          <w:t xml:space="preserve"> of sequence reads with DRMs </w:t>
        </w:r>
      </w:ins>
      <w:ins w:id="2005" w:author="Ram Shrestha" w:date="2013-11-19T16:04:00Z">
        <w:r w:rsidR="00622A75">
          <w:t>were discarded as non optimal full-length</w:t>
        </w:r>
      </w:ins>
      <w:ins w:id="2006" w:author="Ram Shrestha" w:date="2013-11-19T16:09:00Z">
        <w:r w:rsidR="003C43AA">
          <w:t xml:space="preserve"> (</w:t>
        </w:r>
        <w:r w:rsidR="003C43AA" w:rsidRPr="003C43AA">
          <w:rPr>
            <w:b/>
          </w:rPr>
          <w:t>Table 4.1</w:t>
        </w:r>
        <w:r w:rsidR="00F05579">
          <w:rPr>
            <w:b/>
          </w:rPr>
          <w:t>4</w:t>
        </w:r>
        <w:r w:rsidR="003C43AA">
          <w:t>)</w:t>
        </w:r>
      </w:ins>
      <w:ins w:id="2007" w:author="Ram Shrestha" w:date="2013-11-19T16:04:00Z">
        <w:r w:rsidR="00622A75">
          <w:t xml:space="preserve"> </w:t>
        </w:r>
      </w:ins>
      <w:ins w:id="2008" w:author="Ram Shrestha" w:date="2013-11-19T16:05:00Z">
        <w:r w:rsidR="00622A75">
          <w:t>and this lowered the observed prevalence marginally than the expected prevalence.</w:t>
        </w:r>
      </w:ins>
    </w:p>
    <w:p w:rsidR="003C43AA" w:rsidRDefault="003C43AA" w:rsidP="00E567E2">
      <w:pPr>
        <w:numPr>
          <w:ins w:id="2009" w:author="Ram Shrestha" w:date="2013-11-19T16:25:00Z"/>
        </w:numPr>
        <w:spacing w:line="480" w:lineRule="auto"/>
        <w:jc w:val="both"/>
        <w:rPr>
          <w:ins w:id="2010" w:author="Ram Shrestha" w:date="2013-11-19T16:25:00Z"/>
        </w:rPr>
      </w:pPr>
    </w:p>
    <w:p w:rsidR="003C43AA" w:rsidRDefault="003C43AA" w:rsidP="00E567E2">
      <w:pPr>
        <w:numPr>
          <w:ins w:id="2011" w:author="Ram Shrestha" w:date="2013-11-19T16:25:00Z"/>
        </w:numPr>
        <w:spacing w:line="480" w:lineRule="auto"/>
        <w:jc w:val="both"/>
        <w:rPr>
          <w:ins w:id="2012" w:author="Ram Shrestha" w:date="2013-11-19T16:27:00Z"/>
        </w:rPr>
      </w:pPr>
      <w:ins w:id="2013" w:author="Ram Shrestha" w:date="2013-11-19T16:25:00Z">
        <w:r>
          <w:t>In the simulated amplicon datasets with DRMs prevalence above 15% (</w:t>
        </w:r>
      </w:ins>
      <w:ins w:id="2014" w:author="Ram Shrestha" w:date="2013-11-19T16:26:00Z">
        <w:r>
          <w:t>20% and 50%</w:t>
        </w:r>
      </w:ins>
      <w:ins w:id="2015" w:author="Ram Shrestha" w:date="2013-11-19T16:25:00Z">
        <w:r>
          <w:t>)</w:t>
        </w:r>
      </w:ins>
      <w:ins w:id="2016" w:author="Ram Shrestha" w:date="2013-11-19T16:27:00Z">
        <w:r w:rsidR="009651FA">
          <w:t>, all the antiretroviral drugs associated to the DRMs in the sequence</w:t>
        </w:r>
        <w:r w:rsidR="00797861">
          <w:t xml:space="preserve"> reads</w:t>
        </w:r>
      </w:ins>
      <w:ins w:id="2017" w:author="Ram Shrestha" w:date="2013-11-19T19:19:00Z">
        <w:r w:rsidR="00797861">
          <w:t>,</w:t>
        </w:r>
        <w:r w:rsidR="00797861" w:rsidRPr="00797861">
          <w:t xml:space="preserve"> </w:t>
        </w:r>
        <w:r w:rsidR="00797861">
          <w:t>as expected,</w:t>
        </w:r>
      </w:ins>
      <w:ins w:id="2018" w:author="Ram Shrestha" w:date="2013-11-19T16:27:00Z">
        <w:r w:rsidR="00797861">
          <w:t xml:space="preserve"> were called as resistant</w:t>
        </w:r>
      </w:ins>
      <w:ins w:id="2019" w:author="Ram Shrestha" w:date="2013-11-19T19:19:00Z">
        <w:r w:rsidR="00797861">
          <w:t>/intermediate resistant</w:t>
        </w:r>
      </w:ins>
      <w:ins w:id="2020" w:author="Ram Shrestha" w:date="2013-11-19T16:27:00Z">
        <w:r w:rsidR="009651FA">
          <w:t>.</w:t>
        </w:r>
      </w:ins>
    </w:p>
    <w:p w:rsidR="009651FA" w:rsidRDefault="009651FA" w:rsidP="00E567E2">
      <w:pPr>
        <w:numPr>
          <w:ins w:id="2021" w:author="Ram Shrestha" w:date="2013-11-19T17:28:00Z"/>
        </w:numPr>
        <w:spacing w:line="480" w:lineRule="auto"/>
        <w:jc w:val="both"/>
        <w:rPr>
          <w:ins w:id="2022" w:author="Ram Shrestha" w:date="2013-11-19T17:28:00Z"/>
        </w:rPr>
      </w:pPr>
    </w:p>
    <w:p w:rsidR="00901C96" w:rsidRDefault="00901C96" w:rsidP="00E567E2">
      <w:pPr>
        <w:numPr>
          <w:ins w:id="2023" w:author="Ram Shrestha" w:date="2013-11-19T17:50:00Z"/>
        </w:numPr>
        <w:spacing w:line="480" w:lineRule="auto"/>
        <w:jc w:val="both"/>
        <w:rPr>
          <w:ins w:id="2024" w:author="Ram Shrestha" w:date="2013-11-19T19:32:00Z"/>
        </w:rPr>
      </w:pPr>
      <w:ins w:id="2025" w:author="Ram Shrestha" w:date="2013-11-19T19:24:00Z">
        <w:r>
          <w:t>We also investigated the observed prevalence of DRMs obtained for each amplicon in a sample. The mean observed prevalence of DRM</w:t>
        </w:r>
      </w:ins>
      <w:ins w:id="2026" w:author="Ram Shrestha" w:date="2013-11-19T19:25:00Z">
        <w:r>
          <w:t xml:space="preserve">s across the amplicons from a sample at </w:t>
        </w:r>
      </w:ins>
      <w:ins w:id="2027" w:author="Ram Shrestha" w:date="2013-11-19T19:27:00Z">
        <w:r>
          <w:t>similar</w:t>
        </w:r>
      </w:ins>
      <w:ins w:id="2028" w:author="Ram Shrestha" w:date="2013-11-19T19:25:00Z">
        <w:r>
          <w:t xml:space="preserve"> expected prevalence showed that the observed prevalence was marginally greater or lower than the expected prevalence. The mean across samples for the same expected prevalence also showed that the observed prevalence was marginally greater or lower than the expected prevalence.</w:t>
        </w:r>
      </w:ins>
    </w:p>
    <w:p w:rsidR="00901C96" w:rsidRDefault="00901C96" w:rsidP="00E567E2">
      <w:pPr>
        <w:numPr>
          <w:ins w:id="2029" w:author="Ram Shrestha" w:date="2013-11-19T19:33:00Z"/>
        </w:numPr>
        <w:spacing w:line="480" w:lineRule="auto"/>
        <w:jc w:val="both"/>
        <w:rPr>
          <w:ins w:id="2030" w:author="Ram Shrestha" w:date="2013-11-19T19:33:00Z"/>
        </w:rPr>
      </w:pPr>
    </w:p>
    <w:p w:rsidR="001879D4" w:rsidRDefault="001879D4" w:rsidP="00E567E2">
      <w:pPr>
        <w:numPr>
          <w:ins w:id="2031" w:author="Ram Shrestha" w:date="2013-11-19T19:29:00Z"/>
        </w:numPr>
        <w:spacing w:line="480" w:lineRule="auto"/>
        <w:jc w:val="both"/>
        <w:rPr>
          <w:ins w:id="2032" w:author="Ram Shrestha" w:date="2013-11-19T19:33:00Z"/>
        </w:rPr>
      </w:pPr>
      <w:ins w:id="2033" w:author="Ram Shrestha" w:date="2013-11-19T19:59:00Z">
        <w:r>
          <w:t xml:space="preserve">Furthermore, we investigated the reason for the observed prevalence to be marginally greater or lower but not equal to the expected prevalence. </w:t>
        </w:r>
      </w:ins>
      <w:ins w:id="2034" w:author="Ram Shrestha" w:date="2013-11-19T19:32:00Z">
        <w:r w:rsidR="00901C96">
          <w:t xml:space="preserve">We found that there could be two </w:t>
        </w:r>
      </w:ins>
      <w:ins w:id="2035" w:author="Ram Shrestha" w:date="2013-11-19T19:33:00Z">
        <w:r w:rsidR="00901C96">
          <w:t>reasons</w:t>
        </w:r>
      </w:ins>
      <w:ins w:id="2036" w:author="Ram Shrestha" w:date="2013-11-19T19:32:00Z">
        <w:r w:rsidR="00901C96">
          <w:t xml:space="preserve"> that </w:t>
        </w:r>
      </w:ins>
      <w:ins w:id="2037" w:author="Ram Shrestha" w:date="2013-11-19T19:33:00Z">
        <w:r w:rsidR="00901C96">
          <w:t>deviated</w:t>
        </w:r>
      </w:ins>
      <w:ins w:id="2038" w:author="Ram Shrestha" w:date="2013-11-19T19:32:00Z">
        <w:r w:rsidR="00901C96">
          <w:t xml:space="preserve"> the observed prevalence </w:t>
        </w:r>
      </w:ins>
      <w:ins w:id="2039" w:author="Ram Shrestha" w:date="2013-11-19T19:33:00Z">
        <w:r>
          <w:t>from the expected prevalence.</w:t>
        </w:r>
      </w:ins>
    </w:p>
    <w:p w:rsidR="001879D4" w:rsidRDefault="001879D4" w:rsidP="00E567E2">
      <w:pPr>
        <w:numPr>
          <w:ins w:id="2040" w:author="Ram Shrestha" w:date="2013-11-19T19:56:00Z"/>
        </w:numPr>
        <w:spacing w:line="480" w:lineRule="auto"/>
        <w:jc w:val="both"/>
        <w:rPr>
          <w:ins w:id="2041" w:author="Ram Shrestha" w:date="2013-11-19T19:56:00Z"/>
        </w:rPr>
      </w:pPr>
    </w:p>
    <w:p w:rsidR="00901C96" w:rsidRDefault="004062ED" w:rsidP="00E567E2">
      <w:pPr>
        <w:numPr>
          <w:ins w:id="2042" w:author="Ram Shrestha" w:date="2013-11-19T19:56:00Z"/>
        </w:numPr>
        <w:spacing w:line="480" w:lineRule="auto"/>
        <w:jc w:val="both"/>
        <w:rPr>
          <w:ins w:id="2043" w:author="Ram Shrestha" w:date="2013-11-19T19:47:00Z"/>
        </w:rPr>
      </w:pPr>
      <w:ins w:id="2044" w:author="Ram Shrestha" w:date="2013-11-19T19:34:00Z">
        <w:r>
          <w:t xml:space="preserve">The first </w:t>
        </w:r>
      </w:ins>
      <w:ins w:id="2045" w:author="Ram Shrestha" w:date="2013-11-20T09:04:00Z">
        <w:r w:rsidR="00CE301D">
          <w:t>reason, as mention above, was that the number of simulated sequence reads both with and without DRMs was</w:t>
        </w:r>
      </w:ins>
      <w:ins w:id="2046" w:author="Ram Shrestha" w:date="2013-11-19T19:39:00Z">
        <w:r>
          <w:t xml:space="preserve"> disca</w:t>
        </w:r>
        <w:r w:rsidR="00CE301D">
          <w:t xml:space="preserve">rded as </w:t>
        </w:r>
      </w:ins>
      <w:ins w:id="2047" w:author="Ram Shrestha" w:date="2013-11-20T09:04:00Z">
        <w:r w:rsidR="00CE301D">
          <w:t>non-optimal</w:t>
        </w:r>
      </w:ins>
      <w:ins w:id="2048" w:author="Ram Shrestha" w:date="2013-11-19T19:39:00Z">
        <w:r w:rsidR="00CE301D">
          <w:t xml:space="preserve"> full length</w:t>
        </w:r>
      </w:ins>
      <w:ins w:id="2049" w:author="Ram Shrestha" w:date="2013-11-21T10:39:00Z">
        <w:r w:rsidR="00F05579">
          <w:t xml:space="preserve"> (</w:t>
        </w:r>
        <w:r w:rsidR="001B72DC" w:rsidRPr="001B72DC">
          <w:rPr>
            <w:b/>
            <w:rPrChange w:id="2050" w:author="Ram Shrestha" w:date="2013-11-21T10:40:00Z">
              <w:rPr>
                <w:sz w:val="18"/>
                <w:szCs w:val="18"/>
              </w:rPr>
            </w:rPrChange>
          </w:rPr>
          <w:t>Table</w:t>
        </w:r>
      </w:ins>
      <w:ins w:id="2051" w:author="Ram Shrestha" w:date="2013-11-21T10:40:00Z">
        <w:r w:rsidR="001B72DC" w:rsidRPr="001B72DC">
          <w:rPr>
            <w:b/>
            <w:rPrChange w:id="2052" w:author="Ram Shrestha" w:date="2013-11-21T10:40:00Z">
              <w:rPr>
                <w:sz w:val="18"/>
                <w:szCs w:val="18"/>
              </w:rPr>
            </w:rPrChange>
          </w:rPr>
          <w:t xml:space="preserve"> 4.15</w:t>
        </w:r>
        <w:r w:rsidR="00F05579">
          <w:t>)</w:t>
        </w:r>
      </w:ins>
      <w:ins w:id="2053" w:author="Ram Shrestha" w:date="2013-11-19T19:39:00Z">
        <w:r w:rsidR="00CE301D">
          <w:t>. T</w:t>
        </w:r>
        <w:r>
          <w:t xml:space="preserve">he proportion of the discarded simulated sequences with and without </w:t>
        </w:r>
      </w:ins>
      <w:ins w:id="2054" w:author="Ram Shrestha" w:date="2013-11-19T19:41:00Z">
        <w:r>
          <w:t xml:space="preserve">DRMs was not same as the proportion that they were in the dataset before </w:t>
        </w:r>
      </w:ins>
      <w:ins w:id="2055" w:author="Ram Shrestha" w:date="2013-11-19T19:46:00Z">
        <w:r w:rsidR="007B7225">
          <w:t xml:space="preserve">analysis. For example, if the dataset before analysis had 1000 sequences with DRMs and 9000 sequences without DRMs, the </w:t>
        </w:r>
      </w:ins>
      <w:ins w:id="2056" w:author="Ram Shrestha" w:date="2013-11-19T19:49:00Z">
        <w:r w:rsidR="007B7225">
          <w:t>proportion</w:t>
        </w:r>
      </w:ins>
      <w:ins w:id="2057" w:author="Ram Shrestha" w:date="2013-11-19T19:46:00Z">
        <w:r w:rsidR="007B7225">
          <w:t xml:space="preserve"> </w:t>
        </w:r>
      </w:ins>
      <w:ins w:id="2058" w:author="Ram Shrestha" w:date="2013-11-19T19:49:00Z">
        <w:r w:rsidR="007B7225">
          <w:t>was</w:t>
        </w:r>
      </w:ins>
      <w:ins w:id="2059" w:author="Ram Shrestha" w:date="2013-11-19T19:46:00Z">
        <w:r w:rsidR="007B7225">
          <w:t xml:space="preserve"> 1:10. If 100 sequences with DRMs and 50 sequences without DRMs were discarded as </w:t>
        </w:r>
      </w:ins>
      <w:ins w:id="2060" w:author="Ram Shrestha" w:date="2013-11-19T19:53:00Z">
        <w:r w:rsidR="007B7225">
          <w:t>non-optimal</w:t>
        </w:r>
      </w:ins>
      <w:ins w:id="2061" w:author="Ram Shrestha" w:date="2013-11-19T19:46:00Z">
        <w:r w:rsidR="007B7225">
          <w:t xml:space="preserve"> full length, their proportion of discarded sequences was 2:1. If </w:t>
        </w:r>
      </w:ins>
      <w:ins w:id="2062" w:author="Ram Shrestha" w:date="2013-11-19T19:52:00Z">
        <w:r w:rsidR="007B7225">
          <w:t xml:space="preserve">the number of sequences with DRMs </w:t>
        </w:r>
      </w:ins>
      <w:ins w:id="2063" w:author="Ram Shrestha" w:date="2013-11-20T09:04:00Z">
        <w:r w:rsidR="00CE301D">
          <w:t xml:space="preserve">discarded </w:t>
        </w:r>
      </w:ins>
      <w:ins w:id="2064" w:author="Ram Shrestha" w:date="2013-11-19T19:52:00Z">
        <w:r w:rsidR="00CE301D">
          <w:t>were</w:t>
        </w:r>
        <w:r w:rsidR="007B7225">
          <w:t xml:space="preserve"> higher than those without DRMs in the discarded proportion, </w:t>
        </w:r>
      </w:ins>
      <w:ins w:id="2065" w:author="Ram Shrestha" w:date="2013-11-19T19:53:00Z">
        <w:r w:rsidR="007B7225">
          <w:t xml:space="preserve">the </w:t>
        </w:r>
      </w:ins>
      <w:ins w:id="2066" w:author="Ram Shrestha" w:date="2013-11-19T19:54:00Z">
        <w:r w:rsidR="007B7225">
          <w:t xml:space="preserve">observed prevalence was lower than the expected prevalence. Similarly, if the number of sequences without DRMs discarded </w:t>
        </w:r>
      </w:ins>
      <w:ins w:id="2067" w:author="Ram Shrestha" w:date="2013-11-20T09:05:00Z">
        <w:r w:rsidR="00CE301D">
          <w:t xml:space="preserve">were </w:t>
        </w:r>
      </w:ins>
      <w:ins w:id="2068" w:author="Ram Shrestha" w:date="2013-11-19T19:54:00Z">
        <w:r w:rsidR="007B7225">
          <w:t>higher than those with DRMs in the discarded proportion, the observed prevalence was higher than the expected prevalence.</w:t>
        </w:r>
      </w:ins>
    </w:p>
    <w:p w:rsidR="007B7225" w:rsidRDefault="007B7225" w:rsidP="00E567E2">
      <w:pPr>
        <w:numPr>
          <w:ins w:id="2069" w:author="Ram Shrestha" w:date="2013-11-19T19:56:00Z"/>
        </w:numPr>
        <w:spacing w:line="480" w:lineRule="auto"/>
        <w:jc w:val="both"/>
        <w:rPr>
          <w:ins w:id="2070" w:author="Ram Shrestha" w:date="2013-11-19T19:56:00Z"/>
        </w:rPr>
      </w:pPr>
    </w:p>
    <w:p w:rsidR="00901C96" w:rsidRDefault="001879D4" w:rsidP="00E567E2">
      <w:pPr>
        <w:numPr>
          <w:ins w:id="2071" w:author="Ram Shrestha" w:date="2013-11-19T19:29:00Z"/>
        </w:numPr>
        <w:spacing w:line="480" w:lineRule="auto"/>
        <w:jc w:val="both"/>
        <w:rPr>
          <w:ins w:id="2072" w:author="Ram Shrestha" w:date="2013-11-19T17:50:00Z"/>
        </w:rPr>
      </w:pPr>
      <w:ins w:id="2073" w:author="Ram Shrestha" w:date="2013-11-19T19:56:00Z">
        <w:r>
          <w:t>The second reason</w:t>
        </w:r>
      </w:ins>
      <w:ins w:id="2074" w:author="Ram Shrestha" w:date="2013-11-19T20:22:00Z">
        <w:r w:rsidR="00C82284">
          <w:t xml:space="preserve"> </w:t>
        </w:r>
      </w:ins>
      <w:ins w:id="2075" w:author="Ram Shrestha" w:date="2013-11-19T19:57:00Z">
        <w:r>
          <w:t xml:space="preserve">was the increase in the number of sequences with DRMs due to simulation errors at DRM codon positions that generated the DRMs. </w:t>
        </w:r>
      </w:ins>
      <w:ins w:id="2076" w:author="Ram Shrestha" w:date="2013-11-19T19:30:00Z">
        <w:r w:rsidR="00901C96">
          <w:t xml:space="preserve"> </w:t>
        </w:r>
      </w:ins>
      <w:ins w:id="2077" w:author="Ram Shrestha" w:date="2013-11-19T22:11:00Z">
        <w:r w:rsidR="00D97F06">
          <w:t xml:space="preserve">The type of error that contributed to the generation of DRMs would be substitution as </w:t>
        </w:r>
      </w:ins>
      <w:ins w:id="2078" w:author="Ram Shrestha" w:date="2013-11-19T22:12:00Z">
        <w:r w:rsidR="00D97F06">
          <w:t xml:space="preserve">Seq2Res mapping tool - </w:t>
        </w:r>
      </w:ins>
      <w:ins w:id="2079" w:author="Ram Shrestha" w:date="2013-11-19T22:11:00Z">
        <w:r w:rsidR="00D97F06">
          <w:t xml:space="preserve">RAMICS would </w:t>
        </w:r>
      </w:ins>
      <w:ins w:id="2080" w:author="Ram Shrestha" w:date="2013-11-19T22:12:00Z">
        <w:r w:rsidR="00D97F06">
          <w:t>have correction the insertion and deletion erro</w:t>
        </w:r>
      </w:ins>
      <w:ins w:id="2081" w:author="Ram Shrestha" w:date="2013-11-19T22:13:00Z">
        <w:r w:rsidR="00D97F06">
          <w:t>r</w:t>
        </w:r>
      </w:ins>
      <w:ins w:id="2082" w:author="Ram Shrestha" w:date="2013-11-19T22:12:00Z">
        <w:r w:rsidR="00D97F06">
          <w:t xml:space="preserve">s. </w:t>
        </w:r>
      </w:ins>
      <w:ins w:id="2083" w:author="Ram Shrestha" w:date="2013-11-19T20:13:00Z">
        <w:r w:rsidR="00007EE5">
          <w:t>This increase in the sequences with DRMs</w:t>
        </w:r>
      </w:ins>
      <w:ins w:id="2084" w:author="Ram Shrestha" w:date="2013-11-19T20:16:00Z">
        <w:r w:rsidR="00007EE5">
          <w:t xml:space="preserve"> due to simulation </w:t>
        </w:r>
      </w:ins>
      <w:ins w:id="2085" w:author="Ram Shrestha" w:date="2013-11-19T20:17:00Z">
        <w:r w:rsidR="00C82284">
          <w:t>errors</w:t>
        </w:r>
      </w:ins>
      <w:ins w:id="2086" w:author="Ram Shrestha" w:date="2013-11-19T20:13:00Z">
        <w:r w:rsidR="00007EE5">
          <w:t xml:space="preserve"> increased the observed prevalence </w:t>
        </w:r>
      </w:ins>
      <w:ins w:id="2087" w:author="Ram Shrestha" w:date="2013-11-19T20:15:00Z">
        <w:r w:rsidR="00007EE5">
          <w:t xml:space="preserve">and was </w:t>
        </w:r>
      </w:ins>
      <w:ins w:id="2088" w:author="Ram Shrestha" w:date="2013-11-19T20:13:00Z">
        <w:r w:rsidR="00007EE5">
          <w:t>higher than the expected prevalence.</w:t>
        </w:r>
      </w:ins>
      <w:ins w:id="2089" w:author="Ram Shrestha" w:date="2013-11-19T20:22:00Z">
        <w:r w:rsidR="00C82284">
          <w:t xml:space="preserve"> This large effect of the simulation errors at DRM codon positions was seen only at </w:t>
        </w:r>
      </w:ins>
      <w:ins w:id="2090" w:author="Ram Shrestha" w:date="2013-11-19T20:25:00Z">
        <w:r w:rsidR="00C82284">
          <w:t xml:space="preserve">low </w:t>
        </w:r>
      </w:ins>
      <w:ins w:id="2091" w:author="Ram Shrestha" w:date="2013-11-19T20:24:00Z">
        <w:r w:rsidR="00C82284">
          <w:t xml:space="preserve">expected </w:t>
        </w:r>
      </w:ins>
      <w:ins w:id="2092" w:author="Ram Shrestha" w:date="2013-11-19T20:22:00Z">
        <w:r w:rsidR="00C82284">
          <w:t xml:space="preserve">prevalence level 0.1% where the observed </w:t>
        </w:r>
      </w:ins>
      <w:ins w:id="2093" w:author="Ram Shrestha" w:date="2013-11-19T20:24:00Z">
        <w:r w:rsidR="00C82284">
          <w:t xml:space="preserve">prevalence </w:t>
        </w:r>
      </w:ins>
      <w:ins w:id="2094" w:author="Ram Shrestha" w:date="2013-11-19T20:25:00Z">
        <w:r w:rsidR="00C82284">
          <w:t xml:space="preserve">was higher. </w:t>
        </w:r>
      </w:ins>
    </w:p>
    <w:p w:rsidR="00B561D2" w:rsidRDefault="00B561D2" w:rsidP="00E567E2">
      <w:pPr>
        <w:numPr>
          <w:ins w:id="2095" w:author="Ram Shrestha" w:date="2013-11-19T16:30:00Z"/>
        </w:numPr>
        <w:spacing w:line="480" w:lineRule="auto"/>
        <w:jc w:val="both"/>
        <w:rPr>
          <w:ins w:id="2096" w:author="Ram Shrestha" w:date="2013-11-19T16:30:00Z"/>
        </w:rPr>
      </w:pPr>
    </w:p>
    <w:p w:rsidR="009651FA" w:rsidRDefault="009651FA" w:rsidP="00E567E2">
      <w:pPr>
        <w:numPr>
          <w:ins w:id="2097" w:author="Ram Shrestha" w:date="2013-11-19T16:30:00Z"/>
        </w:numPr>
        <w:spacing w:line="480" w:lineRule="auto"/>
        <w:jc w:val="both"/>
        <w:rPr>
          <w:ins w:id="2098" w:author="Ram Shrestha" w:date="2013-11-19T17:23:00Z"/>
        </w:rPr>
      </w:pPr>
      <w:ins w:id="2099" w:author="Ram Shrestha" w:date="2013-11-19T16:30:00Z">
        <w:r>
          <w:t xml:space="preserve">Thus, we </w:t>
        </w:r>
      </w:ins>
      <w:ins w:id="2100" w:author="Ram Shrestha" w:date="2013-11-19T16:34:00Z">
        <w:r>
          <w:t xml:space="preserve">evaluated </w:t>
        </w:r>
      </w:ins>
      <w:ins w:id="2101" w:author="Ram Shrestha" w:date="2013-11-19T16:30:00Z">
        <w:r>
          <w:t>Seq2Res pipeline f</w:t>
        </w:r>
      </w:ins>
      <w:ins w:id="2102" w:author="Ram Shrestha" w:date="2013-11-19T16:33:00Z">
        <w:r>
          <w:t>or</w:t>
        </w:r>
      </w:ins>
      <w:ins w:id="2103" w:author="Ram Shrestha" w:date="2013-11-19T16:30:00Z">
        <w:r>
          <w:t xml:space="preserve"> </w:t>
        </w:r>
      </w:ins>
      <w:ins w:id="2104" w:author="Ram Shrestha" w:date="2013-11-19T16:32:00Z">
        <w:r>
          <w:t>resistance genotyping on high throughput</w:t>
        </w:r>
      </w:ins>
      <w:ins w:id="2105" w:author="Ram Shrestha" w:date="2013-11-19T16:33:00Z">
        <w:r>
          <w:t xml:space="preserve"> simulated</w:t>
        </w:r>
      </w:ins>
      <w:ins w:id="2106" w:author="Ram Shrestha" w:date="2013-11-19T16:32:00Z">
        <w:r>
          <w:t xml:space="preserve"> sequenc</w:t>
        </w:r>
      </w:ins>
      <w:ins w:id="2107" w:author="Ram Shrestha" w:date="2013-11-19T16:33:00Z">
        <w:r>
          <w:t>e</w:t>
        </w:r>
      </w:ins>
      <w:ins w:id="2108" w:author="Ram Shrestha" w:date="2013-11-19T16:32:00Z">
        <w:r>
          <w:t xml:space="preserve"> data</w:t>
        </w:r>
      </w:ins>
      <w:ins w:id="2109" w:author="Ram Shrestha" w:date="2013-11-19T16:34:00Z">
        <w:r>
          <w:t xml:space="preserve"> and our observation showed that the pipeline was able to call correct DRMs and resistan</w:t>
        </w:r>
      </w:ins>
      <w:ins w:id="2110" w:author="Ram Shrestha" w:date="2013-11-19T16:35:00Z">
        <w:r>
          <w:t>ce call on DRMs associated antiretroviral drugs.</w:t>
        </w:r>
      </w:ins>
    </w:p>
    <w:p w:rsidR="00E97344" w:rsidRDefault="00E97344" w:rsidP="00E567E2">
      <w:pPr>
        <w:numPr>
          <w:ins w:id="2111" w:author="Ram Shrestha" w:date="2013-11-19T17:23:00Z"/>
        </w:numPr>
        <w:spacing w:line="480" w:lineRule="auto"/>
        <w:jc w:val="both"/>
        <w:rPr>
          <w:ins w:id="2112" w:author="Ram Shrestha" w:date="2013-11-19T09:40:00Z"/>
        </w:rPr>
      </w:pPr>
    </w:p>
    <w:p w:rsidR="003D1143" w:rsidDel="007F5D1B" w:rsidRDefault="001036CB" w:rsidP="001036CB">
      <w:pPr>
        <w:numPr>
          <w:ins w:id="2113" w:author="Ram Shrestha" w:date="2013-11-17T00:46:00Z"/>
        </w:numPr>
        <w:spacing w:line="480" w:lineRule="auto"/>
        <w:jc w:val="both"/>
        <w:rPr>
          <w:del w:id="2114" w:author="Ram Shrestha" w:date="2013-11-20T17:16:00Z"/>
        </w:rPr>
      </w:pPr>
      <w:del w:id="2115" w:author="Ram Shrestha" w:date="2013-11-19T08:49:00Z">
        <w:r w:rsidDel="00AA50F8">
          <w:delText xml:space="preserve"> </w:delText>
        </w:r>
      </w:del>
      <w:del w:id="2116" w:author="Ram Shrestha" w:date="2013-11-19T17:47:00Z">
        <w:r w:rsidDel="00FA1BCD">
          <w:delText>Reference mapping of the simulated sequences discarded about 1.8% of PR, 20% of RT1 and 5% of RT2 simulated sequences for all samples at all expected prevalence level (56252’s RT amplicon) as non optimal full-length. Discarding of huge amount of sequences had less effect on the observed prevalence to deviate from the expected prevalence. The observation showed that the observed prevalence of the DRMs in the datasets was very close to the expected prevalence with the mean of observed prevalences from all samples was same as expected prevalence and the standard deviation was close to zero.</w:delText>
        </w:r>
      </w:del>
    </w:p>
    <w:p w:rsidR="001036CB" w:rsidDel="007F5D1B" w:rsidRDefault="001036CB" w:rsidP="001036CB">
      <w:pPr>
        <w:spacing w:line="480" w:lineRule="auto"/>
        <w:jc w:val="both"/>
        <w:rPr>
          <w:del w:id="2117" w:author="Ram Shrestha" w:date="2013-11-20T17:16:00Z"/>
        </w:rPr>
      </w:pPr>
    </w:p>
    <w:p w:rsidR="001036CB" w:rsidDel="00C82284" w:rsidRDefault="001036CB" w:rsidP="001036CB">
      <w:pPr>
        <w:spacing w:line="480" w:lineRule="auto"/>
        <w:jc w:val="both"/>
        <w:rPr>
          <w:del w:id="2118" w:author="Ram Shrestha" w:date="2013-11-19T20:18:00Z"/>
        </w:rPr>
      </w:pPr>
      <w:del w:id="2119" w:author="Ram Shrestha" w:date="2013-11-19T20:18:00Z">
        <w:r w:rsidDel="00C82284">
          <w:delText xml:space="preserve">Counting the final number of DRMs in the final prevalence analysis and the number of sequences with same DRMs before reference mapping assessed simulation errors in the DRM codon positions. The simulation errors influenced the observed prevalence to be higher than the expected prevalence at the low expected prevalence level. </w:delText>
        </w:r>
      </w:del>
    </w:p>
    <w:p w:rsidR="001036CB" w:rsidDel="00C82284" w:rsidRDefault="001036CB" w:rsidP="001036CB">
      <w:pPr>
        <w:spacing w:line="480" w:lineRule="auto"/>
        <w:jc w:val="both"/>
        <w:rPr>
          <w:del w:id="2120" w:author="Ram Shrestha" w:date="2013-11-19T20:18:00Z"/>
        </w:rPr>
      </w:pPr>
    </w:p>
    <w:p w:rsidR="001036CB" w:rsidRPr="00EC7D39" w:rsidDel="007F5D1B" w:rsidRDefault="001036CB" w:rsidP="001036CB">
      <w:pPr>
        <w:spacing w:line="480" w:lineRule="auto"/>
        <w:jc w:val="both"/>
        <w:rPr>
          <w:del w:id="2121" w:author="Ram Shrestha" w:date="2013-11-20T17:16:00Z"/>
        </w:rPr>
      </w:pPr>
      <w:del w:id="2122" w:author="Ram Shrestha" w:date="2013-11-20T17:16:00Z">
        <w:r w:rsidDel="007F5D1B">
          <w:delText xml:space="preserve">Roche/454 generates errors at homopolymer region in real sequencing </w:delText>
        </w:r>
        <w:r w:rsidDel="007F5D1B">
          <w:rPr>
            <w:noProof/>
          </w:rPr>
          <w:delText>(Gilles et al., 2011)</w:delText>
        </w:r>
        <w:r w:rsidDel="007F5D1B">
          <w:delText>. As the simulator tool used the profile of a real sequence data, the homopolymer errors in the simulated data were assessed. The observation showed that for 23% of the sequences, the homopolymer region was sequenced correctly. The chance that simulation generated two insertion errors at homopolymer region was the highest (43.3%) (</w:delText>
        </w:r>
        <w:r w:rsidRPr="00A74B59" w:rsidDel="007F5D1B">
          <w:rPr>
            <w:b/>
          </w:rPr>
          <w:delText>Table 4.10</w:delText>
        </w:r>
        <w:r w:rsidDel="007F5D1B">
          <w:rPr>
            <w:b/>
          </w:rPr>
          <w:delText>).</w:delText>
        </w:r>
      </w:del>
    </w:p>
    <w:p w:rsidR="00232648" w:rsidRDefault="00232648" w:rsidP="00232648">
      <w:pPr>
        <w:numPr>
          <w:ins w:id="2123" w:author="Ram Shrestha" w:date="2013-11-17T00:58:00Z"/>
        </w:numPr>
        <w:spacing w:line="480" w:lineRule="auto"/>
        <w:jc w:val="both"/>
        <w:rPr>
          <w:ins w:id="2124" w:author="Ram Shrestha" w:date="2013-11-17T00:58:00Z"/>
        </w:rPr>
      </w:pPr>
    </w:p>
    <w:p w:rsidR="00000000" w:rsidRDefault="001036CB">
      <w:pPr>
        <w:spacing w:line="480" w:lineRule="auto"/>
        <w:pPrChange w:id="2125" w:author="Ram Shrestha" w:date="2013-11-17T00:58:00Z">
          <w:pPr>
            <w:spacing w:line="480" w:lineRule="auto"/>
            <w:jc w:val="center"/>
          </w:pPr>
        </w:pPrChange>
      </w:pPr>
      <w:r>
        <w:br w:type="page"/>
      </w:r>
      <w:r w:rsidRPr="00033271">
        <w:rPr>
          <w:sz w:val="40"/>
        </w:rPr>
        <w:t>Bibliography</w:t>
      </w:r>
    </w:p>
    <w:p w:rsidR="001036CB" w:rsidDel="00707E8E" w:rsidRDefault="001036CB" w:rsidP="001036CB">
      <w:pPr>
        <w:spacing w:line="480" w:lineRule="auto"/>
        <w:rPr>
          <w:del w:id="2126" w:author="Ram Shrestha" w:date="2013-11-21T19:11:00Z"/>
        </w:rPr>
      </w:pPr>
    </w:p>
    <w:p w:rsidR="00AA50F8" w:rsidRDefault="00AA50F8">
      <w:pPr>
        <w:rPr>
          <w:ins w:id="2127" w:author="Ram Shrestha" w:date="2013-11-19T08:55:00Z"/>
        </w:rPr>
      </w:pPr>
    </w:p>
    <w:p w:rsidR="00000000" w:rsidRDefault="001B72DC">
      <w:pPr>
        <w:rPr>
          <w:ins w:id="2128" w:author="Ram Shrestha" w:date="2013-11-21T19:12:00Z"/>
          <w:rFonts w:ascii="Cambria" w:hAnsi="Cambria"/>
          <w:noProof/>
          <w:rPrChange w:id="2129" w:author="Ram Shrestha" w:date="2013-11-21T19:12:00Z">
            <w:rPr>
              <w:ins w:id="2130" w:author="Ram Shrestha" w:date="2013-11-21T19:12:00Z"/>
            </w:rPr>
          </w:rPrChange>
        </w:rPr>
        <w:pPrChange w:id="2131" w:author="Ram Shrestha" w:date="2013-11-21T19:12:00Z">
          <w:pPr>
            <w:ind w:left="720" w:hanging="720"/>
          </w:pPr>
        </w:pPrChange>
      </w:pPr>
      <w:ins w:id="2132" w:author="Ram Shrestha" w:date="2013-11-19T08:55:00Z">
        <w:r>
          <w:fldChar w:fldCharType="begin"/>
        </w:r>
        <w:r w:rsidR="00AA50F8">
          <w:instrText xml:space="preserve"> ADDIN EN.REFLIST </w:instrText>
        </w:r>
      </w:ins>
      <w:r>
        <w:fldChar w:fldCharType="separate"/>
      </w:r>
      <w:ins w:id="2133" w:author="Ram Shrestha" w:date="2013-11-21T19:12:00Z">
        <w:r w:rsidRPr="001B72DC">
          <w:rPr>
            <w:rFonts w:ascii="Cambria" w:hAnsi="Cambria"/>
            <w:noProof/>
            <w:rPrChange w:id="2134" w:author="Ram Shrestha" w:date="2013-11-21T19:12:00Z">
              <w:rPr/>
            </w:rPrChange>
          </w:rPr>
          <w:t xml:space="preserve">Aberg, JA, Kaplan, JE, Libman, H, Emmanuel, P, Anderson, JR, Stone, VE, Oleske, JM, Currier, JS, Gallant, JE (2009) Primary care guidelines for the management of persons infected with human immunodeficiency virus: 2009 update by the HIV medicine Association of the Infectious Diseases Society of America. </w:t>
        </w:r>
        <w:r w:rsidRPr="001B72DC">
          <w:rPr>
            <w:rFonts w:ascii="Cambria" w:hAnsi="Cambria"/>
            <w:i/>
            <w:noProof/>
            <w:rPrChange w:id="2135" w:author="Ram Shrestha" w:date="2013-11-21T19:12:00Z">
              <w:rPr/>
            </w:rPrChange>
          </w:rPr>
          <w:t>Clin Infect Dis</w:t>
        </w:r>
        <w:r w:rsidRPr="001B72DC">
          <w:rPr>
            <w:rFonts w:ascii="Cambria" w:hAnsi="Cambria"/>
            <w:noProof/>
            <w:rPrChange w:id="2136" w:author="Ram Shrestha" w:date="2013-11-21T19:12:00Z">
              <w:rPr/>
            </w:rPrChange>
          </w:rPr>
          <w:t xml:space="preserve"> </w:t>
        </w:r>
        <w:r w:rsidRPr="001B72DC">
          <w:rPr>
            <w:rFonts w:ascii="Cambria" w:hAnsi="Cambria"/>
            <w:b/>
            <w:noProof/>
            <w:rPrChange w:id="2137" w:author="Ram Shrestha" w:date="2013-11-21T19:12:00Z">
              <w:rPr/>
            </w:rPrChange>
          </w:rPr>
          <w:t>49</w:t>
        </w:r>
        <w:r w:rsidRPr="001B72DC">
          <w:rPr>
            <w:rFonts w:ascii="Cambria" w:hAnsi="Cambria"/>
            <w:noProof/>
            <w:rPrChange w:id="2138" w:author="Ram Shrestha" w:date="2013-11-21T19:12:00Z">
              <w:rPr/>
            </w:rPrChange>
          </w:rPr>
          <w:t>: 651-681.</w:t>
        </w:r>
      </w:ins>
    </w:p>
    <w:p w:rsidR="00000000" w:rsidRDefault="001B72DC">
      <w:pPr>
        <w:rPr>
          <w:ins w:id="2139" w:author="Ram Shrestha" w:date="2013-11-21T19:12:00Z"/>
          <w:rFonts w:ascii="Cambria" w:hAnsi="Cambria"/>
          <w:noProof/>
          <w:rPrChange w:id="2140" w:author="Ram Shrestha" w:date="2013-11-21T19:12:00Z">
            <w:rPr>
              <w:ins w:id="2141" w:author="Ram Shrestha" w:date="2013-11-21T19:12:00Z"/>
            </w:rPr>
          </w:rPrChange>
        </w:rPr>
        <w:pPrChange w:id="2142" w:author="Ram Shrestha" w:date="2013-11-21T19:12:00Z">
          <w:pPr>
            <w:ind w:left="720" w:hanging="720"/>
          </w:pPr>
        </w:pPrChange>
      </w:pPr>
      <w:ins w:id="2143" w:author="Ram Shrestha" w:date="2013-11-21T19:12:00Z">
        <w:r w:rsidRPr="001B72DC">
          <w:rPr>
            <w:rFonts w:ascii="Cambria" w:hAnsi="Cambria"/>
            <w:noProof/>
            <w:rPrChange w:id="2144" w:author="Ram Shrestha" w:date="2013-11-21T19:12:00Z">
              <w:rPr/>
            </w:rPrChange>
          </w:rPr>
          <w:t xml:space="preserve">Adetunji, AA, Achenbach, C, Feinglass, J, Darin, KM, Scarsi, KK, Ekong, E, Taiwo, BO, Adewole, IF, Murphy, R (2012) Optimizing Treatment Switch for Virologic Failure during First-Line Antiretroviral Therapy in Resource-Limited Settings. </w:t>
        </w:r>
        <w:r w:rsidRPr="001B72DC">
          <w:rPr>
            <w:rFonts w:ascii="Cambria" w:hAnsi="Cambria"/>
            <w:i/>
            <w:noProof/>
            <w:rPrChange w:id="2145" w:author="Ram Shrestha" w:date="2013-11-21T19:12:00Z">
              <w:rPr/>
            </w:rPrChange>
          </w:rPr>
          <w:t>J Int Assoc Provid AIDS Care</w:t>
        </w:r>
        <w:r w:rsidRPr="001B72DC">
          <w:rPr>
            <w:rFonts w:ascii="Cambria" w:hAnsi="Cambria"/>
            <w:noProof/>
            <w:rPrChange w:id="2146" w:author="Ram Shrestha" w:date="2013-11-21T19:12:00Z">
              <w:rPr/>
            </w:rPrChange>
          </w:rPr>
          <w:t xml:space="preserve"> </w:t>
        </w:r>
        <w:r w:rsidRPr="001B72DC">
          <w:rPr>
            <w:rFonts w:ascii="Cambria" w:hAnsi="Cambria"/>
            <w:b/>
            <w:noProof/>
            <w:rPrChange w:id="2147" w:author="Ram Shrestha" w:date="2013-11-21T19:12:00Z">
              <w:rPr/>
            </w:rPrChange>
          </w:rPr>
          <w:t>12</w:t>
        </w:r>
        <w:r w:rsidRPr="001B72DC">
          <w:rPr>
            <w:rFonts w:ascii="Cambria" w:hAnsi="Cambria"/>
            <w:noProof/>
            <w:rPrChange w:id="2148" w:author="Ram Shrestha" w:date="2013-11-21T19:12:00Z">
              <w:rPr/>
            </w:rPrChange>
          </w:rPr>
          <w:t>: 236-240.</w:t>
        </w:r>
      </w:ins>
    </w:p>
    <w:p w:rsidR="00000000" w:rsidRDefault="001B72DC">
      <w:pPr>
        <w:rPr>
          <w:ins w:id="2149" w:author="Ram Shrestha" w:date="2013-11-21T19:12:00Z"/>
          <w:rFonts w:ascii="Cambria" w:hAnsi="Cambria"/>
          <w:noProof/>
          <w:rPrChange w:id="2150" w:author="Ram Shrestha" w:date="2013-11-21T19:12:00Z">
            <w:rPr>
              <w:ins w:id="2151" w:author="Ram Shrestha" w:date="2013-11-21T19:12:00Z"/>
            </w:rPr>
          </w:rPrChange>
        </w:rPr>
        <w:pPrChange w:id="2152" w:author="Ram Shrestha" w:date="2013-11-21T19:12:00Z">
          <w:pPr>
            <w:ind w:left="720" w:hanging="720"/>
          </w:pPr>
        </w:pPrChange>
      </w:pPr>
      <w:ins w:id="2153" w:author="Ram Shrestha" w:date="2013-11-21T19:12:00Z">
        <w:r w:rsidRPr="001B72DC">
          <w:rPr>
            <w:rFonts w:ascii="Cambria" w:hAnsi="Cambria"/>
            <w:noProof/>
            <w:rPrChange w:id="2154" w:author="Ram Shrestha" w:date="2013-11-21T19:12:00Z">
              <w:rPr/>
            </w:rPrChange>
          </w:rPr>
          <w:t xml:space="preserve">Aghokeng, AF, Kouanfack, C, Laurent, C, Ebong, E, Atem-Tambe, A, Butel, C, Montavon, C, Mpoudi-Ngole, E, Delaporte, E, Peeters, M (2011) Scale-up of antiretroviral treatment in sub-Saharan Africa is accompanied by increasing HIV-1 drug resistance mutations in drug-naive patients. </w:t>
        </w:r>
        <w:r w:rsidRPr="001B72DC">
          <w:rPr>
            <w:rFonts w:ascii="Cambria" w:hAnsi="Cambria"/>
            <w:i/>
            <w:noProof/>
            <w:rPrChange w:id="2155" w:author="Ram Shrestha" w:date="2013-11-21T19:12:00Z">
              <w:rPr/>
            </w:rPrChange>
          </w:rPr>
          <w:t>AIDS</w:t>
        </w:r>
        <w:r w:rsidRPr="001B72DC">
          <w:rPr>
            <w:rFonts w:ascii="Cambria" w:hAnsi="Cambria"/>
            <w:noProof/>
            <w:rPrChange w:id="2156" w:author="Ram Shrestha" w:date="2013-11-21T19:12:00Z">
              <w:rPr/>
            </w:rPrChange>
          </w:rPr>
          <w:t xml:space="preserve"> </w:t>
        </w:r>
        <w:r w:rsidRPr="001B72DC">
          <w:rPr>
            <w:rFonts w:ascii="Cambria" w:hAnsi="Cambria"/>
            <w:b/>
            <w:noProof/>
            <w:rPrChange w:id="2157" w:author="Ram Shrestha" w:date="2013-11-21T19:12:00Z">
              <w:rPr/>
            </w:rPrChange>
          </w:rPr>
          <w:t>25</w:t>
        </w:r>
        <w:r w:rsidRPr="001B72DC">
          <w:rPr>
            <w:rFonts w:ascii="Cambria" w:hAnsi="Cambria"/>
            <w:noProof/>
            <w:rPrChange w:id="2158" w:author="Ram Shrestha" w:date="2013-11-21T19:12:00Z">
              <w:rPr/>
            </w:rPrChange>
          </w:rPr>
          <w:t>: 2183-2188.</w:t>
        </w:r>
      </w:ins>
    </w:p>
    <w:p w:rsidR="00000000" w:rsidRDefault="001B72DC">
      <w:pPr>
        <w:rPr>
          <w:ins w:id="2159" w:author="Ram Shrestha" w:date="2013-11-21T19:12:00Z"/>
          <w:rFonts w:ascii="Cambria" w:hAnsi="Cambria"/>
          <w:noProof/>
          <w:rPrChange w:id="2160" w:author="Ram Shrestha" w:date="2013-11-21T19:12:00Z">
            <w:rPr>
              <w:ins w:id="2161" w:author="Ram Shrestha" w:date="2013-11-21T19:12:00Z"/>
            </w:rPr>
          </w:rPrChange>
        </w:rPr>
        <w:pPrChange w:id="2162" w:author="Ram Shrestha" w:date="2013-11-21T19:12:00Z">
          <w:pPr>
            <w:ind w:left="720" w:hanging="720"/>
          </w:pPr>
        </w:pPrChange>
      </w:pPr>
      <w:ins w:id="2163" w:author="Ram Shrestha" w:date="2013-11-21T19:12:00Z">
        <w:r w:rsidRPr="001B72DC">
          <w:rPr>
            <w:rFonts w:ascii="Cambria" w:hAnsi="Cambria"/>
            <w:noProof/>
            <w:rPrChange w:id="2164" w:author="Ram Shrestha" w:date="2013-11-21T19:12:00Z">
              <w:rPr/>
            </w:rPrChange>
          </w:rPr>
          <w:t xml:space="preserve">Asamoah-Odei, E, Garcia Calleja, JM, Boerma, JT (2004) HIV prevalence and trends in sub-Saharan Africa: no decline and large subregional differences. </w:t>
        </w:r>
        <w:r w:rsidRPr="001B72DC">
          <w:rPr>
            <w:rFonts w:ascii="Cambria" w:hAnsi="Cambria"/>
            <w:i/>
            <w:noProof/>
            <w:rPrChange w:id="2165" w:author="Ram Shrestha" w:date="2013-11-21T19:12:00Z">
              <w:rPr/>
            </w:rPrChange>
          </w:rPr>
          <w:t>Lancet</w:t>
        </w:r>
        <w:r w:rsidRPr="001B72DC">
          <w:rPr>
            <w:rFonts w:ascii="Cambria" w:hAnsi="Cambria"/>
            <w:noProof/>
            <w:rPrChange w:id="2166" w:author="Ram Shrestha" w:date="2013-11-21T19:12:00Z">
              <w:rPr/>
            </w:rPrChange>
          </w:rPr>
          <w:t xml:space="preserve"> </w:t>
        </w:r>
        <w:r w:rsidRPr="001B72DC">
          <w:rPr>
            <w:rFonts w:ascii="Cambria" w:hAnsi="Cambria"/>
            <w:b/>
            <w:noProof/>
            <w:rPrChange w:id="2167" w:author="Ram Shrestha" w:date="2013-11-21T19:12:00Z">
              <w:rPr/>
            </w:rPrChange>
          </w:rPr>
          <w:t>364</w:t>
        </w:r>
        <w:r w:rsidRPr="001B72DC">
          <w:rPr>
            <w:rFonts w:ascii="Cambria" w:hAnsi="Cambria"/>
            <w:noProof/>
            <w:rPrChange w:id="2168" w:author="Ram Shrestha" w:date="2013-11-21T19:12:00Z">
              <w:rPr/>
            </w:rPrChange>
          </w:rPr>
          <w:t>: 35-40.</w:t>
        </w:r>
      </w:ins>
    </w:p>
    <w:p w:rsidR="00000000" w:rsidRDefault="001B72DC">
      <w:pPr>
        <w:rPr>
          <w:ins w:id="2169" w:author="Ram Shrestha" w:date="2013-11-21T19:12:00Z"/>
          <w:rFonts w:ascii="Cambria" w:hAnsi="Cambria"/>
          <w:noProof/>
          <w:rPrChange w:id="2170" w:author="Ram Shrestha" w:date="2013-11-21T19:12:00Z">
            <w:rPr>
              <w:ins w:id="2171" w:author="Ram Shrestha" w:date="2013-11-21T19:12:00Z"/>
            </w:rPr>
          </w:rPrChange>
        </w:rPr>
        <w:pPrChange w:id="2172" w:author="Ram Shrestha" w:date="2013-11-21T19:12:00Z">
          <w:pPr>
            <w:ind w:left="720" w:hanging="720"/>
          </w:pPr>
        </w:pPrChange>
      </w:pPr>
      <w:ins w:id="2173" w:author="Ram Shrestha" w:date="2013-11-21T19:12:00Z">
        <w:r w:rsidRPr="001B72DC">
          <w:rPr>
            <w:rFonts w:ascii="Cambria" w:hAnsi="Cambria"/>
            <w:noProof/>
            <w:rPrChange w:id="2174" w:author="Ram Shrestha" w:date="2013-11-21T19:12:00Z">
              <w:rPr/>
            </w:rPrChange>
          </w:rPr>
          <w:t xml:space="preserve">Autran, B, Carcelain, G, Li, TS, Blanc, C, Mathez, D, Tubiana, R, Katlama, C, Debre, P, Leibowitch, J (1997) Positive effects of combined antiretroviral therapy on CD4+ T cell homeostasis and function in advanced HIV disease. </w:t>
        </w:r>
        <w:r w:rsidRPr="001B72DC">
          <w:rPr>
            <w:rFonts w:ascii="Cambria" w:hAnsi="Cambria"/>
            <w:i/>
            <w:noProof/>
            <w:rPrChange w:id="2175" w:author="Ram Shrestha" w:date="2013-11-21T19:12:00Z">
              <w:rPr/>
            </w:rPrChange>
          </w:rPr>
          <w:t>Science</w:t>
        </w:r>
        <w:r w:rsidRPr="001B72DC">
          <w:rPr>
            <w:rFonts w:ascii="Cambria" w:hAnsi="Cambria"/>
            <w:noProof/>
            <w:rPrChange w:id="2176" w:author="Ram Shrestha" w:date="2013-11-21T19:12:00Z">
              <w:rPr/>
            </w:rPrChange>
          </w:rPr>
          <w:t xml:space="preserve"> </w:t>
        </w:r>
        <w:r w:rsidRPr="001B72DC">
          <w:rPr>
            <w:rFonts w:ascii="Cambria" w:hAnsi="Cambria"/>
            <w:b/>
            <w:noProof/>
            <w:rPrChange w:id="2177" w:author="Ram Shrestha" w:date="2013-11-21T19:12:00Z">
              <w:rPr/>
            </w:rPrChange>
          </w:rPr>
          <w:t>277</w:t>
        </w:r>
        <w:r w:rsidRPr="001B72DC">
          <w:rPr>
            <w:rFonts w:ascii="Cambria" w:hAnsi="Cambria"/>
            <w:noProof/>
            <w:rPrChange w:id="2178" w:author="Ram Shrestha" w:date="2013-11-21T19:12:00Z">
              <w:rPr/>
            </w:rPrChange>
          </w:rPr>
          <w:t>: 112-116.</w:t>
        </w:r>
      </w:ins>
    </w:p>
    <w:p w:rsidR="00000000" w:rsidRDefault="001B72DC">
      <w:pPr>
        <w:rPr>
          <w:ins w:id="2179" w:author="Ram Shrestha" w:date="2013-11-21T19:12:00Z"/>
          <w:rFonts w:ascii="Cambria" w:hAnsi="Cambria"/>
          <w:noProof/>
          <w:rPrChange w:id="2180" w:author="Ram Shrestha" w:date="2013-11-21T19:12:00Z">
            <w:rPr>
              <w:ins w:id="2181" w:author="Ram Shrestha" w:date="2013-11-21T19:12:00Z"/>
            </w:rPr>
          </w:rPrChange>
        </w:rPr>
        <w:pPrChange w:id="2182" w:author="Ram Shrestha" w:date="2013-11-21T19:12:00Z">
          <w:pPr>
            <w:ind w:left="720" w:hanging="720"/>
          </w:pPr>
        </w:pPrChange>
      </w:pPr>
      <w:ins w:id="2183" w:author="Ram Shrestha" w:date="2013-11-21T19:12:00Z">
        <w:r w:rsidRPr="001B72DC">
          <w:rPr>
            <w:rFonts w:ascii="Cambria" w:hAnsi="Cambria"/>
            <w:noProof/>
            <w:rPrChange w:id="2184" w:author="Ram Shrestha" w:date="2013-11-21T19:12:00Z">
              <w:rPr/>
            </w:rPrChange>
          </w:rPr>
          <w:t xml:space="preserve">Baba, M, Takashima, K, Miyake, H, Kanzaki, N, Teshima, K, Wang, X, Shiraishi, M, Iizawa, Y (2005) TAK-652 Inhibits CCR5-Mediated Human Immunodeficiency Virus Type 1 Infection In Vitro and Has Favorable Pharmacokinetics in Humans. </w:t>
        </w:r>
        <w:r w:rsidRPr="001B72DC">
          <w:rPr>
            <w:rFonts w:ascii="Cambria" w:hAnsi="Cambria"/>
            <w:i/>
            <w:noProof/>
            <w:rPrChange w:id="2185" w:author="Ram Shrestha" w:date="2013-11-21T19:12:00Z">
              <w:rPr/>
            </w:rPrChange>
          </w:rPr>
          <w:t>Antimicrobial Agents and Chemotherapy</w:t>
        </w:r>
        <w:r w:rsidRPr="001B72DC">
          <w:rPr>
            <w:rFonts w:ascii="Cambria" w:hAnsi="Cambria"/>
            <w:noProof/>
            <w:rPrChange w:id="2186" w:author="Ram Shrestha" w:date="2013-11-21T19:12:00Z">
              <w:rPr/>
            </w:rPrChange>
          </w:rPr>
          <w:t xml:space="preserve"> </w:t>
        </w:r>
        <w:r w:rsidRPr="001B72DC">
          <w:rPr>
            <w:rFonts w:ascii="Cambria" w:hAnsi="Cambria"/>
            <w:b/>
            <w:noProof/>
            <w:rPrChange w:id="2187" w:author="Ram Shrestha" w:date="2013-11-21T19:12:00Z">
              <w:rPr/>
            </w:rPrChange>
          </w:rPr>
          <w:t>49</w:t>
        </w:r>
        <w:r w:rsidRPr="001B72DC">
          <w:rPr>
            <w:rFonts w:ascii="Cambria" w:hAnsi="Cambria"/>
            <w:noProof/>
            <w:rPrChange w:id="2188" w:author="Ram Shrestha" w:date="2013-11-21T19:12:00Z">
              <w:rPr/>
            </w:rPrChange>
          </w:rPr>
          <w:t>: 4584-4591.</w:t>
        </w:r>
      </w:ins>
    </w:p>
    <w:p w:rsidR="00000000" w:rsidRDefault="001B72DC">
      <w:pPr>
        <w:rPr>
          <w:ins w:id="2189" w:author="Ram Shrestha" w:date="2013-11-21T19:12:00Z"/>
          <w:rFonts w:ascii="Cambria" w:hAnsi="Cambria"/>
          <w:noProof/>
          <w:rPrChange w:id="2190" w:author="Ram Shrestha" w:date="2013-11-21T19:12:00Z">
            <w:rPr>
              <w:ins w:id="2191" w:author="Ram Shrestha" w:date="2013-11-21T19:12:00Z"/>
            </w:rPr>
          </w:rPrChange>
        </w:rPr>
        <w:pPrChange w:id="2192" w:author="Ram Shrestha" w:date="2013-11-21T19:12:00Z">
          <w:pPr>
            <w:ind w:left="720" w:hanging="720"/>
          </w:pPr>
        </w:pPrChange>
      </w:pPr>
      <w:ins w:id="2193" w:author="Ram Shrestha" w:date="2013-11-21T19:12:00Z">
        <w:r w:rsidRPr="001B72DC">
          <w:rPr>
            <w:rFonts w:ascii="Cambria" w:hAnsi="Cambria"/>
            <w:noProof/>
            <w:rPrChange w:id="2194" w:author="Ram Shrestha" w:date="2013-11-21T19:12:00Z">
              <w:rPr/>
            </w:rPrChange>
          </w:rPr>
          <w:t xml:space="preserve">Bangsberg, DR, Charlebois, ED, Grant, RM, Holodniy, M, Deeks, SG, Perry, S, Conroy, KN, Clark, R, Guzman, D, Zolopa, A (2003) High levels of adherence do not prevent accumulation of HIV drug resistance mutations. </w:t>
        </w:r>
        <w:r w:rsidRPr="001B72DC">
          <w:rPr>
            <w:rFonts w:ascii="Cambria" w:hAnsi="Cambria"/>
            <w:i/>
            <w:noProof/>
            <w:rPrChange w:id="2195" w:author="Ram Shrestha" w:date="2013-11-21T19:12:00Z">
              <w:rPr/>
            </w:rPrChange>
          </w:rPr>
          <w:t>Aids</w:t>
        </w:r>
        <w:r w:rsidRPr="001B72DC">
          <w:rPr>
            <w:rFonts w:ascii="Cambria" w:hAnsi="Cambria"/>
            <w:noProof/>
            <w:rPrChange w:id="2196" w:author="Ram Shrestha" w:date="2013-11-21T19:12:00Z">
              <w:rPr/>
            </w:rPrChange>
          </w:rPr>
          <w:t xml:space="preserve"> </w:t>
        </w:r>
        <w:r w:rsidRPr="001B72DC">
          <w:rPr>
            <w:rFonts w:ascii="Cambria" w:hAnsi="Cambria"/>
            <w:b/>
            <w:noProof/>
            <w:rPrChange w:id="2197" w:author="Ram Shrestha" w:date="2013-11-21T19:12:00Z">
              <w:rPr/>
            </w:rPrChange>
          </w:rPr>
          <w:t>17</w:t>
        </w:r>
        <w:r w:rsidRPr="001B72DC">
          <w:rPr>
            <w:rFonts w:ascii="Cambria" w:hAnsi="Cambria"/>
            <w:noProof/>
            <w:rPrChange w:id="2198" w:author="Ram Shrestha" w:date="2013-11-21T19:12:00Z">
              <w:rPr/>
            </w:rPrChange>
          </w:rPr>
          <w:t>: 1925.</w:t>
        </w:r>
      </w:ins>
    </w:p>
    <w:p w:rsidR="00000000" w:rsidRDefault="001B72DC">
      <w:pPr>
        <w:rPr>
          <w:ins w:id="2199" w:author="Ram Shrestha" w:date="2013-11-21T19:12:00Z"/>
          <w:rFonts w:ascii="Cambria" w:hAnsi="Cambria"/>
          <w:noProof/>
          <w:rPrChange w:id="2200" w:author="Ram Shrestha" w:date="2013-11-21T19:12:00Z">
            <w:rPr>
              <w:ins w:id="2201" w:author="Ram Shrestha" w:date="2013-11-21T19:12:00Z"/>
            </w:rPr>
          </w:rPrChange>
        </w:rPr>
        <w:pPrChange w:id="2202" w:author="Ram Shrestha" w:date="2013-11-21T19:12:00Z">
          <w:pPr>
            <w:ind w:left="720" w:hanging="720"/>
          </w:pPr>
        </w:pPrChange>
      </w:pPr>
      <w:ins w:id="2203" w:author="Ram Shrestha" w:date="2013-11-21T19:12:00Z">
        <w:r w:rsidRPr="001B72DC">
          <w:rPr>
            <w:rFonts w:ascii="Cambria" w:hAnsi="Cambria"/>
            <w:noProof/>
            <w:rPrChange w:id="2204" w:author="Ram Shrestha" w:date="2013-11-21T19:12:00Z">
              <w:rPr/>
            </w:rPrChange>
          </w:rPr>
          <w:t xml:space="preserve">Bebenek, K, Abbotts, J, Roberts, JD, Wilson, SH, Kunkel, TA (1989) Specificity and mechanism of error-prone replication by human immunodeficiency virus-1 reverse transcriptase. </w:t>
        </w:r>
        <w:r w:rsidRPr="001B72DC">
          <w:rPr>
            <w:rFonts w:ascii="Cambria" w:hAnsi="Cambria"/>
            <w:i/>
            <w:noProof/>
            <w:rPrChange w:id="2205" w:author="Ram Shrestha" w:date="2013-11-21T19:12:00Z">
              <w:rPr/>
            </w:rPrChange>
          </w:rPr>
          <w:t>J Biol Chem</w:t>
        </w:r>
        <w:r w:rsidRPr="001B72DC">
          <w:rPr>
            <w:rFonts w:ascii="Cambria" w:hAnsi="Cambria"/>
            <w:noProof/>
            <w:rPrChange w:id="2206" w:author="Ram Shrestha" w:date="2013-11-21T19:12:00Z">
              <w:rPr/>
            </w:rPrChange>
          </w:rPr>
          <w:t xml:space="preserve"> </w:t>
        </w:r>
        <w:r w:rsidRPr="001B72DC">
          <w:rPr>
            <w:rFonts w:ascii="Cambria" w:hAnsi="Cambria"/>
            <w:b/>
            <w:noProof/>
            <w:rPrChange w:id="2207" w:author="Ram Shrestha" w:date="2013-11-21T19:12:00Z">
              <w:rPr/>
            </w:rPrChange>
          </w:rPr>
          <w:t>264</w:t>
        </w:r>
        <w:r w:rsidRPr="001B72DC">
          <w:rPr>
            <w:rFonts w:ascii="Cambria" w:hAnsi="Cambria"/>
            <w:noProof/>
            <w:rPrChange w:id="2208" w:author="Ram Shrestha" w:date="2013-11-21T19:12:00Z">
              <w:rPr/>
            </w:rPrChange>
          </w:rPr>
          <w:t>: 16948-16956.</w:t>
        </w:r>
      </w:ins>
    </w:p>
    <w:p w:rsidR="00000000" w:rsidRDefault="001B72DC">
      <w:pPr>
        <w:rPr>
          <w:ins w:id="2209" w:author="Ram Shrestha" w:date="2013-11-21T19:12:00Z"/>
          <w:rFonts w:ascii="Cambria" w:hAnsi="Cambria"/>
          <w:noProof/>
          <w:rPrChange w:id="2210" w:author="Ram Shrestha" w:date="2013-11-21T19:12:00Z">
            <w:rPr>
              <w:ins w:id="2211" w:author="Ram Shrestha" w:date="2013-11-21T19:12:00Z"/>
            </w:rPr>
          </w:rPrChange>
        </w:rPr>
        <w:pPrChange w:id="2212" w:author="Ram Shrestha" w:date="2013-11-21T19:12:00Z">
          <w:pPr>
            <w:ind w:left="720" w:hanging="720"/>
          </w:pPr>
        </w:pPrChange>
      </w:pPr>
      <w:ins w:id="2213" w:author="Ram Shrestha" w:date="2013-11-21T19:12:00Z">
        <w:r w:rsidRPr="001B72DC">
          <w:rPr>
            <w:rFonts w:ascii="Cambria" w:hAnsi="Cambria"/>
            <w:noProof/>
            <w:rPrChange w:id="2214" w:author="Ram Shrestha" w:date="2013-11-21T19:12:00Z">
              <w:rPr/>
            </w:rPrChange>
          </w:rPr>
          <w:t xml:space="preserve">Bennett, DE, Camacho, RJ, Otelea, D, Kuritzkes, DR, Fleury, H, Kiuchi, M, Heneine, W, Kantor, R, Jordan, MR, Schapiro, JM, Vandamme, AM, Sandstrom, P, Boucher, CA, van de Vijver, D, Rhee, SY, Liu, TF, Pillay, D, Shafer, RW (2009) Drug resistance mutations for surveillance of transmitted HIV-1 drug-resistance: 2009 update. </w:t>
        </w:r>
        <w:r w:rsidRPr="001B72DC">
          <w:rPr>
            <w:rFonts w:ascii="Cambria" w:hAnsi="Cambria"/>
            <w:i/>
            <w:noProof/>
            <w:rPrChange w:id="2215" w:author="Ram Shrestha" w:date="2013-11-21T19:12:00Z">
              <w:rPr/>
            </w:rPrChange>
          </w:rPr>
          <w:t>PLoS One</w:t>
        </w:r>
        <w:r w:rsidRPr="001B72DC">
          <w:rPr>
            <w:rFonts w:ascii="Cambria" w:hAnsi="Cambria"/>
            <w:noProof/>
            <w:rPrChange w:id="2216" w:author="Ram Shrestha" w:date="2013-11-21T19:12:00Z">
              <w:rPr/>
            </w:rPrChange>
          </w:rPr>
          <w:t xml:space="preserve"> </w:t>
        </w:r>
        <w:r w:rsidRPr="001B72DC">
          <w:rPr>
            <w:rFonts w:ascii="Cambria" w:hAnsi="Cambria"/>
            <w:b/>
            <w:noProof/>
            <w:rPrChange w:id="2217" w:author="Ram Shrestha" w:date="2013-11-21T19:12:00Z">
              <w:rPr/>
            </w:rPrChange>
          </w:rPr>
          <w:t>4</w:t>
        </w:r>
        <w:r w:rsidRPr="001B72DC">
          <w:rPr>
            <w:rFonts w:ascii="Cambria" w:hAnsi="Cambria"/>
            <w:noProof/>
            <w:rPrChange w:id="2218" w:author="Ram Shrestha" w:date="2013-11-21T19:12:00Z">
              <w:rPr/>
            </w:rPrChange>
          </w:rPr>
          <w:t>: e4724.</w:t>
        </w:r>
      </w:ins>
    </w:p>
    <w:p w:rsidR="00000000" w:rsidRDefault="001B72DC">
      <w:pPr>
        <w:rPr>
          <w:ins w:id="2219" w:author="Ram Shrestha" w:date="2013-11-21T19:12:00Z"/>
          <w:rFonts w:ascii="Cambria" w:hAnsi="Cambria"/>
          <w:noProof/>
          <w:rPrChange w:id="2220" w:author="Ram Shrestha" w:date="2013-11-21T19:12:00Z">
            <w:rPr>
              <w:ins w:id="2221" w:author="Ram Shrestha" w:date="2013-11-21T19:12:00Z"/>
            </w:rPr>
          </w:rPrChange>
        </w:rPr>
        <w:pPrChange w:id="2222" w:author="Ram Shrestha" w:date="2013-11-21T19:12:00Z">
          <w:pPr>
            <w:ind w:left="720" w:hanging="720"/>
          </w:pPr>
        </w:pPrChange>
      </w:pPr>
      <w:ins w:id="2223" w:author="Ram Shrestha" w:date="2013-11-21T19:12:00Z">
        <w:r w:rsidRPr="001B72DC">
          <w:rPr>
            <w:rFonts w:ascii="Cambria" w:hAnsi="Cambria"/>
            <w:noProof/>
            <w:rPrChange w:id="2224" w:author="Ram Shrestha" w:date="2013-11-21T19:12:00Z">
              <w:rPr/>
            </w:rPrChange>
          </w:rPr>
          <w:t xml:space="preserve">Berkhout, B, Das, AT, Beerens, N (2001) HIV-1 RNA editing, hypermutation, and error-prone reverse transcription. </w:t>
        </w:r>
        <w:r w:rsidRPr="001B72DC">
          <w:rPr>
            <w:rFonts w:ascii="Cambria" w:hAnsi="Cambria"/>
            <w:i/>
            <w:noProof/>
            <w:rPrChange w:id="2225" w:author="Ram Shrestha" w:date="2013-11-21T19:12:00Z">
              <w:rPr/>
            </w:rPrChange>
          </w:rPr>
          <w:t>Science</w:t>
        </w:r>
        <w:r w:rsidRPr="001B72DC">
          <w:rPr>
            <w:rFonts w:ascii="Cambria" w:hAnsi="Cambria"/>
            <w:noProof/>
            <w:rPrChange w:id="2226" w:author="Ram Shrestha" w:date="2013-11-21T19:12:00Z">
              <w:rPr/>
            </w:rPrChange>
          </w:rPr>
          <w:t xml:space="preserve"> </w:t>
        </w:r>
        <w:r w:rsidRPr="001B72DC">
          <w:rPr>
            <w:rFonts w:ascii="Cambria" w:hAnsi="Cambria"/>
            <w:b/>
            <w:noProof/>
            <w:rPrChange w:id="2227" w:author="Ram Shrestha" w:date="2013-11-21T19:12:00Z">
              <w:rPr/>
            </w:rPrChange>
          </w:rPr>
          <w:t>292</w:t>
        </w:r>
        <w:r w:rsidRPr="001B72DC">
          <w:rPr>
            <w:rFonts w:ascii="Cambria" w:hAnsi="Cambria"/>
            <w:noProof/>
            <w:rPrChange w:id="2228" w:author="Ram Shrestha" w:date="2013-11-21T19:12:00Z">
              <w:rPr/>
            </w:rPrChange>
          </w:rPr>
          <w:t>: 7.</w:t>
        </w:r>
      </w:ins>
    </w:p>
    <w:p w:rsidR="00000000" w:rsidRDefault="001B72DC">
      <w:pPr>
        <w:rPr>
          <w:ins w:id="2229" w:author="Ram Shrestha" w:date="2013-11-21T19:12:00Z"/>
          <w:rFonts w:ascii="Cambria" w:hAnsi="Cambria"/>
          <w:noProof/>
          <w:rPrChange w:id="2230" w:author="Ram Shrestha" w:date="2013-11-21T19:12:00Z">
            <w:rPr>
              <w:ins w:id="2231" w:author="Ram Shrestha" w:date="2013-11-21T19:12:00Z"/>
            </w:rPr>
          </w:rPrChange>
        </w:rPr>
        <w:pPrChange w:id="2232" w:author="Ram Shrestha" w:date="2013-11-21T19:12:00Z">
          <w:pPr>
            <w:ind w:left="720" w:hanging="720"/>
          </w:pPr>
        </w:pPrChange>
      </w:pPr>
      <w:ins w:id="2233" w:author="Ram Shrestha" w:date="2013-11-21T19:12:00Z">
        <w:r w:rsidRPr="001B72DC">
          <w:rPr>
            <w:rFonts w:ascii="Cambria" w:hAnsi="Cambria"/>
            <w:noProof/>
            <w:rPrChange w:id="2234" w:author="Ram Shrestha" w:date="2013-11-21T19:12:00Z">
              <w:rPr/>
            </w:rPrChange>
          </w:rPr>
          <w:t xml:space="preserve">Blower, S, Bodine, E, Kahn, J, McFarland, W (2005) The antiretroviral rollout and drug-resistant HIV in Africa: insights from empirical data and theoretical models. </w:t>
        </w:r>
        <w:r w:rsidRPr="001B72DC">
          <w:rPr>
            <w:rFonts w:ascii="Cambria" w:hAnsi="Cambria"/>
            <w:i/>
            <w:noProof/>
            <w:rPrChange w:id="2235" w:author="Ram Shrestha" w:date="2013-11-21T19:12:00Z">
              <w:rPr/>
            </w:rPrChange>
          </w:rPr>
          <w:t>AIDS</w:t>
        </w:r>
        <w:r w:rsidRPr="001B72DC">
          <w:rPr>
            <w:rFonts w:ascii="Cambria" w:hAnsi="Cambria"/>
            <w:noProof/>
            <w:rPrChange w:id="2236" w:author="Ram Shrestha" w:date="2013-11-21T19:12:00Z">
              <w:rPr/>
            </w:rPrChange>
          </w:rPr>
          <w:t xml:space="preserve"> </w:t>
        </w:r>
        <w:r w:rsidRPr="001B72DC">
          <w:rPr>
            <w:rFonts w:ascii="Cambria" w:hAnsi="Cambria"/>
            <w:b/>
            <w:noProof/>
            <w:rPrChange w:id="2237" w:author="Ram Shrestha" w:date="2013-11-21T19:12:00Z">
              <w:rPr/>
            </w:rPrChange>
          </w:rPr>
          <w:t>19</w:t>
        </w:r>
        <w:r w:rsidRPr="001B72DC">
          <w:rPr>
            <w:rFonts w:ascii="Cambria" w:hAnsi="Cambria"/>
            <w:noProof/>
            <w:rPrChange w:id="2238" w:author="Ram Shrestha" w:date="2013-11-21T19:12:00Z">
              <w:rPr/>
            </w:rPrChange>
          </w:rPr>
          <w:t>: 1-14.</w:t>
        </w:r>
      </w:ins>
    </w:p>
    <w:p w:rsidR="00000000" w:rsidRDefault="001B72DC">
      <w:pPr>
        <w:rPr>
          <w:ins w:id="2239" w:author="Ram Shrestha" w:date="2013-11-21T19:12:00Z"/>
          <w:rFonts w:ascii="Cambria" w:hAnsi="Cambria"/>
          <w:noProof/>
          <w:rPrChange w:id="2240" w:author="Ram Shrestha" w:date="2013-11-21T19:12:00Z">
            <w:rPr>
              <w:ins w:id="2241" w:author="Ram Shrestha" w:date="2013-11-21T19:12:00Z"/>
            </w:rPr>
          </w:rPrChange>
        </w:rPr>
        <w:pPrChange w:id="2242" w:author="Ram Shrestha" w:date="2013-11-21T19:12:00Z">
          <w:pPr>
            <w:ind w:left="720" w:hanging="720"/>
          </w:pPr>
        </w:pPrChange>
      </w:pPr>
      <w:ins w:id="2243" w:author="Ram Shrestha" w:date="2013-11-21T19:12:00Z">
        <w:r w:rsidRPr="001B72DC">
          <w:rPr>
            <w:rFonts w:ascii="Cambria" w:hAnsi="Cambria"/>
            <w:noProof/>
            <w:rPrChange w:id="2244" w:author="Ram Shrestha" w:date="2013-11-21T19:12:00Z">
              <w:rPr/>
            </w:rPrChange>
          </w:rPr>
          <w:t xml:space="preserve">Clumeck, N, Pozniak, A, Raffi, F (2008) European AIDS Clinical Society (EACS) guidelines for the clinical management and treatment of HIV-infected adults. </w:t>
        </w:r>
        <w:r w:rsidRPr="001B72DC">
          <w:rPr>
            <w:rFonts w:ascii="Cambria" w:hAnsi="Cambria"/>
            <w:i/>
            <w:noProof/>
            <w:rPrChange w:id="2245" w:author="Ram Shrestha" w:date="2013-11-21T19:12:00Z">
              <w:rPr/>
            </w:rPrChange>
          </w:rPr>
          <w:t>HIV Med</w:t>
        </w:r>
        <w:r w:rsidRPr="001B72DC">
          <w:rPr>
            <w:rFonts w:ascii="Cambria" w:hAnsi="Cambria"/>
            <w:noProof/>
            <w:rPrChange w:id="2246" w:author="Ram Shrestha" w:date="2013-11-21T19:12:00Z">
              <w:rPr/>
            </w:rPrChange>
          </w:rPr>
          <w:t xml:space="preserve"> </w:t>
        </w:r>
        <w:r w:rsidRPr="001B72DC">
          <w:rPr>
            <w:rFonts w:ascii="Cambria" w:hAnsi="Cambria"/>
            <w:b/>
            <w:noProof/>
            <w:rPrChange w:id="2247" w:author="Ram Shrestha" w:date="2013-11-21T19:12:00Z">
              <w:rPr/>
            </w:rPrChange>
          </w:rPr>
          <w:t>9</w:t>
        </w:r>
        <w:r w:rsidRPr="001B72DC">
          <w:rPr>
            <w:rFonts w:ascii="Cambria" w:hAnsi="Cambria"/>
            <w:noProof/>
            <w:rPrChange w:id="2248" w:author="Ram Shrestha" w:date="2013-11-21T19:12:00Z">
              <w:rPr/>
            </w:rPrChange>
          </w:rPr>
          <w:t>: 65-71.</w:t>
        </w:r>
      </w:ins>
    </w:p>
    <w:p w:rsidR="00000000" w:rsidRDefault="001B72DC">
      <w:pPr>
        <w:rPr>
          <w:ins w:id="2249" w:author="Ram Shrestha" w:date="2013-11-21T19:12:00Z"/>
          <w:rFonts w:ascii="Cambria" w:hAnsi="Cambria"/>
          <w:noProof/>
          <w:rPrChange w:id="2250" w:author="Ram Shrestha" w:date="2013-11-21T19:12:00Z">
            <w:rPr>
              <w:ins w:id="2251" w:author="Ram Shrestha" w:date="2013-11-21T19:12:00Z"/>
            </w:rPr>
          </w:rPrChange>
        </w:rPr>
        <w:pPrChange w:id="2252" w:author="Ram Shrestha" w:date="2013-11-21T19:12:00Z">
          <w:pPr>
            <w:ind w:left="720" w:hanging="720"/>
          </w:pPr>
        </w:pPrChange>
      </w:pPr>
      <w:ins w:id="2253" w:author="Ram Shrestha" w:date="2013-11-21T19:12:00Z">
        <w:r w:rsidRPr="001B72DC">
          <w:rPr>
            <w:rFonts w:ascii="Cambria" w:hAnsi="Cambria"/>
            <w:noProof/>
            <w:rPrChange w:id="2254" w:author="Ram Shrestha" w:date="2013-11-21T19:12:00Z">
              <w:rPr/>
            </w:rPrChange>
          </w:rPr>
          <w:t xml:space="preserve">Cock, PJ, Antao, T, Chang, JT, Chapman, BA, Cox, CJ, Dalke, A, Friedberg, I, Hamelryck, T, Kauff, F, Wilczynski, B (2009) Biopython:freely available Python tools for computational molecular biology and bioinformatics. </w:t>
        </w:r>
        <w:r w:rsidRPr="001B72DC">
          <w:rPr>
            <w:rFonts w:ascii="Cambria" w:hAnsi="Cambria"/>
            <w:i/>
            <w:noProof/>
            <w:rPrChange w:id="2255" w:author="Ram Shrestha" w:date="2013-11-21T19:12:00Z">
              <w:rPr/>
            </w:rPrChange>
          </w:rPr>
          <w:t>Bioinformatics</w:t>
        </w:r>
        <w:r w:rsidRPr="001B72DC">
          <w:rPr>
            <w:rFonts w:ascii="Cambria" w:hAnsi="Cambria"/>
            <w:noProof/>
            <w:rPrChange w:id="2256" w:author="Ram Shrestha" w:date="2013-11-21T19:12:00Z">
              <w:rPr/>
            </w:rPrChange>
          </w:rPr>
          <w:t xml:space="preserve"> </w:t>
        </w:r>
        <w:r w:rsidRPr="001B72DC">
          <w:rPr>
            <w:rFonts w:ascii="Cambria" w:hAnsi="Cambria"/>
            <w:b/>
            <w:noProof/>
            <w:rPrChange w:id="2257" w:author="Ram Shrestha" w:date="2013-11-21T19:12:00Z">
              <w:rPr/>
            </w:rPrChange>
          </w:rPr>
          <w:t>25</w:t>
        </w:r>
        <w:r w:rsidRPr="001B72DC">
          <w:rPr>
            <w:rFonts w:ascii="Cambria" w:hAnsi="Cambria"/>
            <w:noProof/>
            <w:rPrChange w:id="2258" w:author="Ram Shrestha" w:date="2013-11-21T19:12:00Z">
              <w:rPr/>
            </w:rPrChange>
          </w:rPr>
          <w:t>: 1422-1423.</w:t>
        </w:r>
      </w:ins>
    </w:p>
    <w:p w:rsidR="00000000" w:rsidRDefault="001B72DC">
      <w:pPr>
        <w:rPr>
          <w:ins w:id="2259" w:author="Ram Shrestha" w:date="2013-11-21T19:12:00Z"/>
          <w:rFonts w:ascii="Cambria" w:hAnsi="Cambria"/>
          <w:noProof/>
          <w:rPrChange w:id="2260" w:author="Ram Shrestha" w:date="2013-11-21T19:12:00Z">
            <w:rPr>
              <w:ins w:id="2261" w:author="Ram Shrestha" w:date="2013-11-21T19:12:00Z"/>
            </w:rPr>
          </w:rPrChange>
        </w:rPr>
        <w:pPrChange w:id="2262" w:author="Ram Shrestha" w:date="2013-11-21T19:12:00Z">
          <w:pPr>
            <w:ind w:left="720" w:hanging="720"/>
          </w:pPr>
        </w:pPrChange>
      </w:pPr>
      <w:ins w:id="2263" w:author="Ram Shrestha" w:date="2013-11-21T19:12:00Z">
        <w:r w:rsidRPr="001B72DC">
          <w:rPr>
            <w:rFonts w:ascii="Cambria" w:hAnsi="Cambria"/>
            <w:noProof/>
            <w:rPrChange w:id="2264" w:author="Ram Shrestha" w:date="2013-11-21T19:12:00Z">
              <w:rPr/>
            </w:rPrChange>
          </w:rPr>
          <w:t xml:space="preserve">Cock, PJA, Fields, CJ, Goto, N, Heuer, ML, Rice, PM (2010) The Sanger FASTQ file format for sequences with quality scores, and the Solexa/Illumina FASTQ variants. </w:t>
        </w:r>
        <w:r w:rsidRPr="001B72DC">
          <w:rPr>
            <w:rFonts w:ascii="Cambria" w:hAnsi="Cambria"/>
            <w:i/>
            <w:noProof/>
            <w:rPrChange w:id="2265" w:author="Ram Shrestha" w:date="2013-11-21T19:12:00Z">
              <w:rPr/>
            </w:rPrChange>
          </w:rPr>
          <w:t>Nucleic Acids Research</w:t>
        </w:r>
        <w:r w:rsidRPr="001B72DC">
          <w:rPr>
            <w:rFonts w:ascii="Cambria" w:hAnsi="Cambria"/>
            <w:noProof/>
            <w:rPrChange w:id="2266" w:author="Ram Shrestha" w:date="2013-11-21T19:12:00Z">
              <w:rPr/>
            </w:rPrChange>
          </w:rPr>
          <w:t xml:space="preserve"> </w:t>
        </w:r>
        <w:r w:rsidRPr="001B72DC">
          <w:rPr>
            <w:rFonts w:ascii="Cambria" w:hAnsi="Cambria"/>
            <w:b/>
            <w:noProof/>
            <w:rPrChange w:id="2267" w:author="Ram Shrestha" w:date="2013-11-21T19:12:00Z">
              <w:rPr/>
            </w:rPrChange>
          </w:rPr>
          <w:t>38</w:t>
        </w:r>
        <w:r w:rsidRPr="001B72DC">
          <w:rPr>
            <w:rFonts w:ascii="Cambria" w:hAnsi="Cambria"/>
            <w:noProof/>
            <w:rPrChange w:id="2268" w:author="Ram Shrestha" w:date="2013-11-21T19:12:00Z">
              <w:rPr/>
            </w:rPrChange>
          </w:rPr>
          <w:t>: 1767-1771.</w:t>
        </w:r>
      </w:ins>
    </w:p>
    <w:p w:rsidR="00000000" w:rsidRDefault="001B72DC">
      <w:pPr>
        <w:rPr>
          <w:ins w:id="2269" w:author="Ram Shrestha" w:date="2013-11-21T19:12:00Z"/>
          <w:rFonts w:ascii="Cambria" w:hAnsi="Cambria"/>
          <w:noProof/>
          <w:rPrChange w:id="2270" w:author="Ram Shrestha" w:date="2013-11-21T19:12:00Z">
            <w:rPr>
              <w:ins w:id="2271" w:author="Ram Shrestha" w:date="2013-11-21T19:12:00Z"/>
            </w:rPr>
          </w:rPrChange>
        </w:rPr>
        <w:pPrChange w:id="2272" w:author="Ram Shrestha" w:date="2013-11-21T19:12:00Z">
          <w:pPr>
            <w:ind w:left="720" w:hanging="720"/>
          </w:pPr>
        </w:pPrChange>
      </w:pPr>
      <w:ins w:id="2273" w:author="Ram Shrestha" w:date="2013-11-21T19:12:00Z">
        <w:r w:rsidRPr="001B72DC">
          <w:rPr>
            <w:rFonts w:ascii="Cambria" w:hAnsi="Cambria"/>
            <w:noProof/>
            <w:rPrChange w:id="2274" w:author="Ram Shrestha" w:date="2013-11-21T19:12:00Z">
              <w:rPr/>
            </w:rPrChange>
          </w:rPr>
          <w:t xml:space="preserve">Dudley, DM, Chin, EN, Bimber, BN, Sanabani, SS, Tarosso, LF, Costa, PR, Sauer, MM, Kallas, EG, O'Connor, DH (2012) Low-cost ultra-wide genotyping using Roche/454 pyrosequencing for surveillance of HIV drug resistance. </w:t>
        </w:r>
        <w:r w:rsidRPr="001B72DC">
          <w:rPr>
            <w:rFonts w:ascii="Cambria" w:hAnsi="Cambria"/>
            <w:i/>
            <w:noProof/>
            <w:rPrChange w:id="2275" w:author="Ram Shrestha" w:date="2013-11-21T19:12:00Z">
              <w:rPr/>
            </w:rPrChange>
          </w:rPr>
          <w:t>PLoS One</w:t>
        </w:r>
        <w:r w:rsidRPr="001B72DC">
          <w:rPr>
            <w:rFonts w:ascii="Cambria" w:hAnsi="Cambria"/>
            <w:noProof/>
            <w:rPrChange w:id="2276" w:author="Ram Shrestha" w:date="2013-11-21T19:12:00Z">
              <w:rPr/>
            </w:rPrChange>
          </w:rPr>
          <w:t xml:space="preserve"> </w:t>
        </w:r>
        <w:r w:rsidRPr="001B72DC">
          <w:rPr>
            <w:rFonts w:ascii="Cambria" w:hAnsi="Cambria"/>
            <w:b/>
            <w:noProof/>
            <w:rPrChange w:id="2277" w:author="Ram Shrestha" w:date="2013-11-21T19:12:00Z">
              <w:rPr/>
            </w:rPrChange>
          </w:rPr>
          <w:t>7</w:t>
        </w:r>
        <w:r w:rsidRPr="001B72DC">
          <w:rPr>
            <w:rFonts w:ascii="Cambria" w:hAnsi="Cambria"/>
            <w:noProof/>
            <w:rPrChange w:id="2278" w:author="Ram Shrestha" w:date="2013-11-21T19:12:00Z">
              <w:rPr/>
            </w:rPrChange>
          </w:rPr>
          <w:t>: e36494.</w:t>
        </w:r>
      </w:ins>
    </w:p>
    <w:p w:rsidR="00000000" w:rsidRDefault="001B72DC">
      <w:pPr>
        <w:rPr>
          <w:ins w:id="2279" w:author="Ram Shrestha" w:date="2013-11-21T19:12:00Z"/>
          <w:rFonts w:ascii="Cambria" w:hAnsi="Cambria"/>
          <w:noProof/>
          <w:rPrChange w:id="2280" w:author="Ram Shrestha" w:date="2013-11-21T19:12:00Z">
            <w:rPr>
              <w:ins w:id="2281" w:author="Ram Shrestha" w:date="2013-11-21T19:12:00Z"/>
            </w:rPr>
          </w:rPrChange>
        </w:rPr>
        <w:pPrChange w:id="2282" w:author="Ram Shrestha" w:date="2013-11-21T19:12:00Z">
          <w:pPr>
            <w:ind w:left="720" w:hanging="720"/>
          </w:pPr>
        </w:pPrChange>
      </w:pPr>
      <w:ins w:id="2283" w:author="Ram Shrestha" w:date="2013-11-21T19:12:00Z">
        <w:r w:rsidRPr="001B72DC">
          <w:rPr>
            <w:rFonts w:ascii="Cambria" w:hAnsi="Cambria"/>
            <w:noProof/>
            <w:rPrChange w:id="2284" w:author="Ram Shrestha" w:date="2013-11-21T19:12:00Z">
              <w:rPr/>
            </w:rPrChange>
          </w:rPr>
          <w:t xml:space="preserve">Edgar, RC (2004a) MUSCLE: a multiple sequence alignment method with reduced time and space complexity. </w:t>
        </w:r>
        <w:r w:rsidRPr="001B72DC">
          <w:rPr>
            <w:rFonts w:ascii="Cambria" w:hAnsi="Cambria"/>
            <w:i/>
            <w:noProof/>
            <w:rPrChange w:id="2285" w:author="Ram Shrestha" w:date="2013-11-21T19:12:00Z">
              <w:rPr/>
            </w:rPrChange>
          </w:rPr>
          <w:t>BMC Bioinformatics</w:t>
        </w:r>
        <w:r w:rsidRPr="001B72DC">
          <w:rPr>
            <w:rFonts w:ascii="Cambria" w:hAnsi="Cambria"/>
            <w:noProof/>
            <w:rPrChange w:id="2286" w:author="Ram Shrestha" w:date="2013-11-21T19:12:00Z">
              <w:rPr/>
            </w:rPrChange>
          </w:rPr>
          <w:t xml:space="preserve"> </w:t>
        </w:r>
        <w:r w:rsidRPr="001B72DC">
          <w:rPr>
            <w:rFonts w:ascii="Cambria" w:hAnsi="Cambria"/>
            <w:b/>
            <w:noProof/>
            <w:rPrChange w:id="2287" w:author="Ram Shrestha" w:date="2013-11-21T19:12:00Z">
              <w:rPr/>
            </w:rPrChange>
          </w:rPr>
          <w:t>5</w:t>
        </w:r>
        <w:r w:rsidRPr="001B72DC">
          <w:rPr>
            <w:rFonts w:ascii="Cambria" w:hAnsi="Cambria"/>
            <w:noProof/>
            <w:rPrChange w:id="2288" w:author="Ram Shrestha" w:date="2013-11-21T19:12:00Z">
              <w:rPr/>
            </w:rPrChange>
          </w:rPr>
          <w:t>: 113.</w:t>
        </w:r>
      </w:ins>
    </w:p>
    <w:p w:rsidR="00000000" w:rsidRDefault="001B72DC">
      <w:pPr>
        <w:rPr>
          <w:ins w:id="2289" w:author="Ram Shrestha" w:date="2013-11-21T19:12:00Z"/>
          <w:rFonts w:ascii="Cambria" w:hAnsi="Cambria"/>
          <w:noProof/>
          <w:rPrChange w:id="2290" w:author="Ram Shrestha" w:date="2013-11-21T19:12:00Z">
            <w:rPr>
              <w:ins w:id="2291" w:author="Ram Shrestha" w:date="2013-11-21T19:12:00Z"/>
            </w:rPr>
          </w:rPrChange>
        </w:rPr>
        <w:pPrChange w:id="2292" w:author="Ram Shrestha" w:date="2013-11-21T19:12:00Z">
          <w:pPr>
            <w:ind w:left="720" w:hanging="720"/>
          </w:pPr>
        </w:pPrChange>
      </w:pPr>
      <w:ins w:id="2293" w:author="Ram Shrestha" w:date="2013-11-21T19:12:00Z">
        <w:r w:rsidRPr="001B72DC">
          <w:rPr>
            <w:rFonts w:ascii="Cambria" w:hAnsi="Cambria"/>
            <w:noProof/>
            <w:rPrChange w:id="2294" w:author="Ram Shrestha" w:date="2013-11-21T19:12:00Z">
              <w:rPr/>
            </w:rPrChange>
          </w:rPr>
          <w:t xml:space="preserve">Edgar, RC (2004b) MUSCLE: multiple sequence alignment with high accuracy and high throughput. </w:t>
        </w:r>
        <w:r w:rsidRPr="001B72DC">
          <w:rPr>
            <w:rFonts w:ascii="Cambria" w:hAnsi="Cambria"/>
            <w:i/>
            <w:noProof/>
            <w:rPrChange w:id="2295" w:author="Ram Shrestha" w:date="2013-11-21T19:12:00Z">
              <w:rPr/>
            </w:rPrChange>
          </w:rPr>
          <w:t>Nucleic Acids Res</w:t>
        </w:r>
        <w:r w:rsidRPr="001B72DC">
          <w:rPr>
            <w:rFonts w:ascii="Cambria" w:hAnsi="Cambria"/>
            <w:noProof/>
            <w:rPrChange w:id="2296" w:author="Ram Shrestha" w:date="2013-11-21T19:12:00Z">
              <w:rPr/>
            </w:rPrChange>
          </w:rPr>
          <w:t xml:space="preserve"> </w:t>
        </w:r>
        <w:r w:rsidRPr="001B72DC">
          <w:rPr>
            <w:rFonts w:ascii="Cambria" w:hAnsi="Cambria"/>
            <w:b/>
            <w:noProof/>
            <w:rPrChange w:id="2297" w:author="Ram Shrestha" w:date="2013-11-21T19:12:00Z">
              <w:rPr/>
            </w:rPrChange>
          </w:rPr>
          <w:t>32</w:t>
        </w:r>
        <w:r w:rsidRPr="001B72DC">
          <w:rPr>
            <w:rFonts w:ascii="Cambria" w:hAnsi="Cambria"/>
            <w:noProof/>
            <w:rPrChange w:id="2298" w:author="Ram Shrestha" w:date="2013-11-21T19:12:00Z">
              <w:rPr/>
            </w:rPrChange>
          </w:rPr>
          <w:t>: 1792-1797.</w:t>
        </w:r>
      </w:ins>
    </w:p>
    <w:p w:rsidR="00000000" w:rsidRDefault="001B72DC">
      <w:pPr>
        <w:rPr>
          <w:ins w:id="2299" w:author="Ram Shrestha" w:date="2013-11-21T19:12:00Z"/>
          <w:rFonts w:ascii="Cambria" w:hAnsi="Cambria"/>
          <w:noProof/>
          <w:rPrChange w:id="2300" w:author="Ram Shrestha" w:date="2013-11-21T19:12:00Z">
            <w:rPr>
              <w:ins w:id="2301" w:author="Ram Shrestha" w:date="2013-11-21T19:12:00Z"/>
            </w:rPr>
          </w:rPrChange>
        </w:rPr>
        <w:pPrChange w:id="2302" w:author="Ram Shrestha" w:date="2013-11-21T19:12:00Z">
          <w:pPr>
            <w:ind w:left="720" w:hanging="720"/>
          </w:pPr>
        </w:pPrChange>
      </w:pPr>
      <w:ins w:id="2303" w:author="Ram Shrestha" w:date="2013-11-21T19:12:00Z">
        <w:r w:rsidRPr="001B72DC">
          <w:rPr>
            <w:rFonts w:ascii="Cambria" w:hAnsi="Cambria"/>
            <w:noProof/>
            <w:rPrChange w:id="2304" w:author="Ram Shrestha" w:date="2013-11-21T19:12:00Z">
              <w:rPr/>
            </w:rPrChange>
          </w:rPr>
          <w:t xml:space="preserve">Fang, CT, Chang, YY, Hsu, HM, Twu, SJ, Chen, KT, Lin, CC, Huang, LY, Chen, MY, Hwang, JS, Wang, JD, Chuang, CY (2007) Life expectancy of patients with newly-diagnosed HIV infection in the era of highly active antiretroviral therapy. </w:t>
        </w:r>
        <w:r w:rsidRPr="001B72DC">
          <w:rPr>
            <w:rFonts w:ascii="Cambria" w:hAnsi="Cambria"/>
            <w:i/>
            <w:noProof/>
            <w:rPrChange w:id="2305" w:author="Ram Shrestha" w:date="2013-11-21T19:12:00Z">
              <w:rPr/>
            </w:rPrChange>
          </w:rPr>
          <w:t>QJM</w:t>
        </w:r>
        <w:r w:rsidRPr="001B72DC">
          <w:rPr>
            <w:rFonts w:ascii="Cambria" w:hAnsi="Cambria"/>
            <w:noProof/>
            <w:rPrChange w:id="2306" w:author="Ram Shrestha" w:date="2013-11-21T19:12:00Z">
              <w:rPr/>
            </w:rPrChange>
          </w:rPr>
          <w:t xml:space="preserve"> </w:t>
        </w:r>
        <w:r w:rsidRPr="001B72DC">
          <w:rPr>
            <w:rFonts w:ascii="Cambria" w:hAnsi="Cambria"/>
            <w:b/>
            <w:noProof/>
            <w:rPrChange w:id="2307" w:author="Ram Shrestha" w:date="2013-11-21T19:12:00Z">
              <w:rPr/>
            </w:rPrChange>
          </w:rPr>
          <w:t>100</w:t>
        </w:r>
        <w:r w:rsidRPr="001B72DC">
          <w:rPr>
            <w:rFonts w:ascii="Cambria" w:hAnsi="Cambria"/>
            <w:noProof/>
            <w:rPrChange w:id="2308" w:author="Ram Shrestha" w:date="2013-11-21T19:12:00Z">
              <w:rPr/>
            </w:rPrChange>
          </w:rPr>
          <w:t>: 97-105.</w:t>
        </w:r>
      </w:ins>
    </w:p>
    <w:p w:rsidR="00000000" w:rsidRDefault="001B72DC">
      <w:pPr>
        <w:rPr>
          <w:ins w:id="2309" w:author="Ram Shrestha" w:date="2013-11-21T19:12:00Z"/>
          <w:rFonts w:ascii="Cambria" w:hAnsi="Cambria"/>
          <w:noProof/>
          <w:rPrChange w:id="2310" w:author="Ram Shrestha" w:date="2013-11-21T19:12:00Z">
            <w:rPr>
              <w:ins w:id="2311" w:author="Ram Shrestha" w:date="2013-11-21T19:12:00Z"/>
            </w:rPr>
          </w:rPrChange>
        </w:rPr>
        <w:pPrChange w:id="2312" w:author="Ram Shrestha" w:date="2013-11-21T19:12:00Z">
          <w:pPr>
            <w:ind w:left="720" w:hanging="720"/>
          </w:pPr>
        </w:pPrChange>
      </w:pPr>
      <w:ins w:id="2313" w:author="Ram Shrestha" w:date="2013-11-21T19:12:00Z">
        <w:r w:rsidRPr="001B72DC">
          <w:rPr>
            <w:rFonts w:ascii="Cambria" w:hAnsi="Cambria"/>
            <w:noProof/>
            <w:rPrChange w:id="2314" w:author="Ram Shrestha" w:date="2013-11-21T19:12:00Z">
              <w:rPr/>
            </w:rPrChange>
          </w:rPr>
          <w:t xml:space="preserve">Gazzard, B, Clumeck, N, d'Arminio Monforte, A, Lundgren, JD (2008) Indicator disease-guided testing for HIV--the next step for Europe? </w:t>
        </w:r>
        <w:r w:rsidRPr="001B72DC">
          <w:rPr>
            <w:rFonts w:ascii="Cambria" w:hAnsi="Cambria"/>
            <w:i/>
            <w:noProof/>
            <w:rPrChange w:id="2315" w:author="Ram Shrestha" w:date="2013-11-21T19:12:00Z">
              <w:rPr/>
            </w:rPrChange>
          </w:rPr>
          <w:t>HIV Med</w:t>
        </w:r>
        <w:r w:rsidRPr="001B72DC">
          <w:rPr>
            <w:rFonts w:ascii="Cambria" w:hAnsi="Cambria"/>
            <w:noProof/>
            <w:rPrChange w:id="2316" w:author="Ram Shrestha" w:date="2013-11-21T19:12:00Z">
              <w:rPr/>
            </w:rPrChange>
          </w:rPr>
          <w:t xml:space="preserve"> </w:t>
        </w:r>
        <w:r w:rsidRPr="001B72DC">
          <w:rPr>
            <w:rFonts w:ascii="Cambria" w:hAnsi="Cambria"/>
            <w:b/>
            <w:noProof/>
            <w:rPrChange w:id="2317" w:author="Ram Shrestha" w:date="2013-11-21T19:12:00Z">
              <w:rPr/>
            </w:rPrChange>
          </w:rPr>
          <w:t>9 Suppl 2</w:t>
        </w:r>
        <w:r w:rsidRPr="001B72DC">
          <w:rPr>
            <w:rFonts w:ascii="Cambria" w:hAnsi="Cambria"/>
            <w:noProof/>
            <w:rPrChange w:id="2318" w:author="Ram Shrestha" w:date="2013-11-21T19:12:00Z">
              <w:rPr/>
            </w:rPrChange>
          </w:rPr>
          <w:t>: 34-40.</w:t>
        </w:r>
      </w:ins>
    </w:p>
    <w:p w:rsidR="00000000" w:rsidRDefault="001B72DC">
      <w:pPr>
        <w:rPr>
          <w:ins w:id="2319" w:author="Ram Shrestha" w:date="2013-11-21T19:12:00Z"/>
          <w:rFonts w:ascii="Cambria" w:hAnsi="Cambria"/>
          <w:noProof/>
          <w:rPrChange w:id="2320" w:author="Ram Shrestha" w:date="2013-11-21T19:12:00Z">
            <w:rPr>
              <w:ins w:id="2321" w:author="Ram Shrestha" w:date="2013-11-21T19:12:00Z"/>
            </w:rPr>
          </w:rPrChange>
        </w:rPr>
        <w:pPrChange w:id="2322" w:author="Ram Shrestha" w:date="2013-11-21T19:12:00Z">
          <w:pPr>
            <w:ind w:left="720" w:hanging="720"/>
          </w:pPr>
        </w:pPrChange>
      </w:pPr>
      <w:ins w:id="2323" w:author="Ram Shrestha" w:date="2013-11-21T19:12:00Z">
        <w:r w:rsidRPr="001B72DC">
          <w:rPr>
            <w:rFonts w:ascii="Cambria" w:hAnsi="Cambria"/>
            <w:noProof/>
            <w:rPrChange w:id="2324" w:author="Ram Shrestha" w:date="2013-11-21T19:12:00Z">
              <w:rPr/>
            </w:rPrChange>
          </w:rPr>
          <w:t xml:space="preserve">Gilles, A, Meglecz, E, Pech, N, Ferreira, S, Malausa, T, Martin, JF (2011) Accuracy and quality assessment of 454 GS-FLX Titanium pyrosequencing. </w:t>
        </w:r>
        <w:r w:rsidRPr="001B72DC">
          <w:rPr>
            <w:rFonts w:ascii="Cambria" w:hAnsi="Cambria"/>
            <w:i/>
            <w:noProof/>
            <w:rPrChange w:id="2325" w:author="Ram Shrestha" w:date="2013-11-21T19:12:00Z">
              <w:rPr/>
            </w:rPrChange>
          </w:rPr>
          <w:t>BMC Genomics</w:t>
        </w:r>
        <w:r w:rsidRPr="001B72DC">
          <w:rPr>
            <w:rFonts w:ascii="Cambria" w:hAnsi="Cambria"/>
            <w:noProof/>
            <w:rPrChange w:id="2326" w:author="Ram Shrestha" w:date="2013-11-21T19:12:00Z">
              <w:rPr/>
            </w:rPrChange>
          </w:rPr>
          <w:t xml:space="preserve"> </w:t>
        </w:r>
        <w:r w:rsidRPr="001B72DC">
          <w:rPr>
            <w:rFonts w:ascii="Cambria" w:hAnsi="Cambria"/>
            <w:b/>
            <w:noProof/>
            <w:rPrChange w:id="2327" w:author="Ram Shrestha" w:date="2013-11-21T19:12:00Z">
              <w:rPr/>
            </w:rPrChange>
          </w:rPr>
          <w:t>12</w:t>
        </w:r>
        <w:r w:rsidRPr="001B72DC">
          <w:rPr>
            <w:rFonts w:ascii="Cambria" w:hAnsi="Cambria"/>
            <w:noProof/>
            <w:rPrChange w:id="2328" w:author="Ram Shrestha" w:date="2013-11-21T19:12:00Z">
              <w:rPr/>
            </w:rPrChange>
          </w:rPr>
          <w:t>: 245.</w:t>
        </w:r>
      </w:ins>
    </w:p>
    <w:p w:rsidR="00000000" w:rsidRDefault="001B72DC">
      <w:pPr>
        <w:rPr>
          <w:ins w:id="2329" w:author="Ram Shrestha" w:date="2013-11-21T19:12:00Z"/>
          <w:rFonts w:ascii="Cambria" w:hAnsi="Cambria"/>
          <w:noProof/>
          <w:rPrChange w:id="2330" w:author="Ram Shrestha" w:date="2013-11-21T19:12:00Z">
            <w:rPr>
              <w:ins w:id="2331" w:author="Ram Shrestha" w:date="2013-11-21T19:12:00Z"/>
            </w:rPr>
          </w:rPrChange>
        </w:rPr>
        <w:pPrChange w:id="2332" w:author="Ram Shrestha" w:date="2013-11-21T19:12:00Z">
          <w:pPr>
            <w:ind w:left="720" w:hanging="720"/>
          </w:pPr>
        </w:pPrChange>
      </w:pPr>
      <w:ins w:id="2333" w:author="Ram Shrestha" w:date="2013-11-21T19:12:00Z">
        <w:r w:rsidRPr="001B72DC">
          <w:rPr>
            <w:rFonts w:ascii="Cambria" w:hAnsi="Cambria"/>
            <w:noProof/>
            <w:rPrChange w:id="2334" w:author="Ram Shrestha" w:date="2013-11-21T19:12:00Z">
              <w:rPr/>
            </w:rPrChange>
          </w:rPr>
          <w:t xml:space="preserve">Golin, CE, Liu, H, Hays, RD, Miller, LG, Beck, CK, Ickovics, J, Kaplan, AH, Wenger, NS (2002) A prospective study of predictors of adherence to combination antiretroviral medication. </w:t>
        </w:r>
        <w:r w:rsidRPr="001B72DC">
          <w:rPr>
            <w:rFonts w:ascii="Cambria" w:hAnsi="Cambria"/>
            <w:i/>
            <w:noProof/>
            <w:rPrChange w:id="2335" w:author="Ram Shrestha" w:date="2013-11-21T19:12:00Z">
              <w:rPr/>
            </w:rPrChange>
          </w:rPr>
          <w:t>J Gen Intern Med</w:t>
        </w:r>
        <w:r w:rsidRPr="001B72DC">
          <w:rPr>
            <w:rFonts w:ascii="Cambria" w:hAnsi="Cambria"/>
            <w:noProof/>
            <w:rPrChange w:id="2336" w:author="Ram Shrestha" w:date="2013-11-21T19:12:00Z">
              <w:rPr/>
            </w:rPrChange>
          </w:rPr>
          <w:t xml:space="preserve"> </w:t>
        </w:r>
        <w:r w:rsidRPr="001B72DC">
          <w:rPr>
            <w:rFonts w:ascii="Cambria" w:hAnsi="Cambria"/>
            <w:b/>
            <w:noProof/>
            <w:rPrChange w:id="2337" w:author="Ram Shrestha" w:date="2013-11-21T19:12:00Z">
              <w:rPr/>
            </w:rPrChange>
          </w:rPr>
          <w:t>17</w:t>
        </w:r>
        <w:r w:rsidRPr="001B72DC">
          <w:rPr>
            <w:rFonts w:ascii="Cambria" w:hAnsi="Cambria"/>
            <w:noProof/>
            <w:rPrChange w:id="2338" w:author="Ram Shrestha" w:date="2013-11-21T19:12:00Z">
              <w:rPr/>
            </w:rPrChange>
          </w:rPr>
          <w:t>: 756-765.</w:t>
        </w:r>
      </w:ins>
    </w:p>
    <w:p w:rsidR="00000000" w:rsidRDefault="001B72DC">
      <w:pPr>
        <w:rPr>
          <w:ins w:id="2339" w:author="Ram Shrestha" w:date="2013-11-21T19:12:00Z"/>
          <w:rFonts w:ascii="Cambria" w:hAnsi="Cambria"/>
          <w:noProof/>
          <w:rPrChange w:id="2340" w:author="Ram Shrestha" w:date="2013-11-21T19:12:00Z">
            <w:rPr>
              <w:ins w:id="2341" w:author="Ram Shrestha" w:date="2013-11-21T19:12:00Z"/>
            </w:rPr>
          </w:rPrChange>
        </w:rPr>
        <w:pPrChange w:id="2342" w:author="Ram Shrestha" w:date="2013-11-21T19:12:00Z">
          <w:pPr>
            <w:ind w:left="720" w:hanging="720"/>
          </w:pPr>
        </w:pPrChange>
      </w:pPr>
      <w:ins w:id="2343" w:author="Ram Shrestha" w:date="2013-11-21T19:12:00Z">
        <w:r w:rsidRPr="001B72DC">
          <w:rPr>
            <w:rFonts w:ascii="Cambria" w:hAnsi="Cambria"/>
            <w:noProof/>
            <w:rPrChange w:id="2344" w:author="Ram Shrestha" w:date="2013-11-21T19:12:00Z">
              <w:rPr/>
            </w:rPrChange>
          </w:rPr>
          <w:t xml:space="preserve">Gupta, RK, Jordan, MR, Sultan, BJ, Hill, A, Davis, DH, Gregson, J, Sawyer, AW, Hamers, RL, Ndembi, N, Pillay, D, Bertagnolio, S (2012) Global trends in antiretroviral resistance in treatment-naive individuals with HIV after rollout of antiretroviral treatment in resource-limited settings: a global collaborative study and meta-regression analysis. </w:t>
        </w:r>
        <w:r w:rsidRPr="001B72DC">
          <w:rPr>
            <w:rFonts w:ascii="Cambria" w:hAnsi="Cambria"/>
            <w:i/>
            <w:noProof/>
            <w:rPrChange w:id="2345" w:author="Ram Shrestha" w:date="2013-11-21T19:12:00Z">
              <w:rPr/>
            </w:rPrChange>
          </w:rPr>
          <w:t>Lancet</w:t>
        </w:r>
        <w:r w:rsidRPr="001B72DC">
          <w:rPr>
            <w:rFonts w:ascii="Cambria" w:hAnsi="Cambria"/>
            <w:noProof/>
            <w:rPrChange w:id="2346" w:author="Ram Shrestha" w:date="2013-11-21T19:12:00Z">
              <w:rPr/>
            </w:rPrChange>
          </w:rPr>
          <w:t xml:space="preserve"> </w:t>
        </w:r>
        <w:r w:rsidRPr="001B72DC">
          <w:rPr>
            <w:rFonts w:ascii="Cambria" w:hAnsi="Cambria"/>
            <w:b/>
            <w:noProof/>
            <w:rPrChange w:id="2347" w:author="Ram Shrestha" w:date="2013-11-21T19:12:00Z">
              <w:rPr/>
            </w:rPrChange>
          </w:rPr>
          <w:t>380</w:t>
        </w:r>
        <w:r w:rsidRPr="001B72DC">
          <w:rPr>
            <w:rFonts w:ascii="Cambria" w:hAnsi="Cambria"/>
            <w:noProof/>
            <w:rPrChange w:id="2348" w:author="Ram Shrestha" w:date="2013-11-21T19:12:00Z">
              <w:rPr/>
            </w:rPrChange>
          </w:rPr>
          <w:t>: 1250-1258.</w:t>
        </w:r>
      </w:ins>
    </w:p>
    <w:p w:rsidR="00000000" w:rsidRDefault="001B72DC">
      <w:pPr>
        <w:rPr>
          <w:ins w:id="2349" w:author="Ram Shrestha" w:date="2013-11-21T19:12:00Z"/>
          <w:rFonts w:ascii="Cambria" w:hAnsi="Cambria"/>
          <w:noProof/>
          <w:rPrChange w:id="2350" w:author="Ram Shrestha" w:date="2013-11-21T19:12:00Z">
            <w:rPr>
              <w:ins w:id="2351" w:author="Ram Shrestha" w:date="2013-11-21T19:12:00Z"/>
            </w:rPr>
          </w:rPrChange>
        </w:rPr>
        <w:pPrChange w:id="2352" w:author="Ram Shrestha" w:date="2013-11-21T19:12:00Z">
          <w:pPr>
            <w:ind w:left="720" w:hanging="720"/>
          </w:pPr>
        </w:pPrChange>
      </w:pPr>
      <w:ins w:id="2353" w:author="Ram Shrestha" w:date="2013-11-21T19:12:00Z">
        <w:r w:rsidRPr="001B72DC">
          <w:rPr>
            <w:rFonts w:ascii="Cambria" w:hAnsi="Cambria"/>
            <w:noProof/>
            <w:rPrChange w:id="2354" w:author="Ram Shrestha" w:date="2013-11-21T19:12:00Z">
              <w:rPr/>
            </w:rPrChange>
          </w:rPr>
          <w:t xml:space="preserve">Hamers, RL, Schuurman, R, Sigaloff, KC, Wallis, CL, Kityo, C, Siwale, M, Mandaliya, K, Ive, P, Botes, ME, Wellington, M, Osibogun, A, Wit, FW, van Vugt, M, Stevens, WS, de Wit, TF (2012) Effect of pretreatment HIV-1 drug resistance on immunological, virological, and drug-resistance outcomes of first-line antiretroviral treatment in sub-Saharan Africa: a multicentre cohort study. </w:t>
        </w:r>
        <w:r w:rsidRPr="001B72DC">
          <w:rPr>
            <w:rFonts w:ascii="Cambria" w:hAnsi="Cambria"/>
            <w:i/>
            <w:noProof/>
            <w:rPrChange w:id="2355" w:author="Ram Shrestha" w:date="2013-11-21T19:12:00Z">
              <w:rPr/>
            </w:rPrChange>
          </w:rPr>
          <w:t>Lancet Infect Dis</w:t>
        </w:r>
        <w:r w:rsidRPr="001B72DC">
          <w:rPr>
            <w:rFonts w:ascii="Cambria" w:hAnsi="Cambria"/>
            <w:noProof/>
            <w:rPrChange w:id="2356" w:author="Ram Shrestha" w:date="2013-11-21T19:12:00Z">
              <w:rPr/>
            </w:rPrChange>
          </w:rPr>
          <w:t xml:space="preserve"> </w:t>
        </w:r>
        <w:r w:rsidRPr="001B72DC">
          <w:rPr>
            <w:rFonts w:ascii="Cambria" w:hAnsi="Cambria"/>
            <w:b/>
            <w:noProof/>
            <w:rPrChange w:id="2357" w:author="Ram Shrestha" w:date="2013-11-21T19:12:00Z">
              <w:rPr/>
            </w:rPrChange>
          </w:rPr>
          <w:t>12</w:t>
        </w:r>
        <w:r w:rsidRPr="001B72DC">
          <w:rPr>
            <w:rFonts w:ascii="Cambria" w:hAnsi="Cambria"/>
            <w:noProof/>
            <w:rPrChange w:id="2358" w:author="Ram Shrestha" w:date="2013-11-21T19:12:00Z">
              <w:rPr/>
            </w:rPrChange>
          </w:rPr>
          <w:t>: 307-317.</w:t>
        </w:r>
      </w:ins>
    </w:p>
    <w:p w:rsidR="00000000" w:rsidRDefault="001B72DC">
      <w:pPr>
        <w:rPr>
          <w:ins w:id="2359" w:author="Ram Shrestha" w:date="2013-11-21T19:12:00Z"/>
          <w:rFonts w:ascii="Cambria" w:hAnsi="Cambria"/>
          <w:noProof/>
          <w:rPrChange w:id="2360" w:author="Ram Shrestha" w:date="2013-11-21T19:12:00Z">
            <w:rPr>
              <w:ins w:id="2361" w:author="Ram Shrestha" w:date="2013-11-21T19:12:00Z"/>
            </w:rPr>
          </w:rPrChange>
        </w:rPr>
        <w:pPrChange w:id="2362" w:author="Ram Shrestha" w:date="2013-11-21T19:12:00Z">
          <w:pPr>
            <w:ind w:left="720" w:hanging="720"/>
          </w:pPr>
        </w:pPrChange>
      </w:pPr>
      <w:ins w:id="2363" w:author="Ram Shrestha" w:date="2013-11-21T19:12:00Z">
        <w:r w:rsidRPr="001B72DC">
          <w:rPr>
            <w:rFonts w:ascii="Cambria" w:hAnsi="Cambria"/>
            <w:noProof/>
            <w:rPrChange w:id="2364" w:author="Ram Shrestha" w:date="2013-11-21T19:12:00Z">
              <w:rPr/>
            </w:rPrChange>
          </w:rPr>
          <w:t xml:space="preserve">Hamers, RL, Wallis, CL, Kityo, C, Siwale, M, Mandaliya, K, Conradie, F, Botes, ME, Wellington, M, Osibogun, A, Sigaloff, KC, Nankya, I, Schuurman, R, Wit, FW, Stevens, WS, van Vugt, M, de Wit, TF (2011a) HIV-1 drug resistance in antiretroviral-naive individuals in sub-Saharan Africa after rollout of antiretroviral therapy: a multicentre observational study. </w:t>
        </w:r>
        <w:r w:rsidRPr="001B72DC">
          <w:rPr>
            <w:rFonts w:ascii="Cambria" w:hAnsi="Cambria"/>
            <w:i/>
            <w:noProof/>
            <w:rPrChange w:id="2365" w:author="Ram Shrestha" w:date="2013-11-21T19:12:00Z">
              <w:rPr/>
            </w:rPrChange>
          </w:rPr>
          <w:t>Lancet Infect Dis</w:t>
        </w:r>
        <w:r w:rsidRPr="001B72DC">
          <w:rPr>
            <w:rFonts w:ascii="Cambria" w:hAnsi="Cambria"/>
            <w:noProof/>
            <w:rPrChange w:id="2366" w:author="Ram Shrestha" w:date="2013-11-21T19:12:00Z">
              <w:rPr/>
            </w:rPrChange>
          </w:rPr>
          <w:t xml:space="preserve"> </w:t>
        </w:r>
        <w:r w:rsidRPr="001B72DC">
          <w:rPr>
            <w:rFonts w:ascii="Cambria" w:hAnsi="Cambria"/>
            <w:b/>
            <w:noProof/>
            <w:rPrChange w:id="2367" w:author="Ram Shrestha" w:date="2013-11-21T19:12:00Z">
              <w:rPr/>
            </w:rPrChange>
          </w:rPr>
          <w:t>11</w:t>
        </w:r>
        <w:r w:rsidRPr="001B72DC">
          <w:rPr>
            <w:rFonts w:ascii="Cambria" w:hAnsi="Cambria"/>
            <w:noProof/>
            <w:rPrChange w:id="2368" w:author="Ram Shrestha" w:date="2013-11-21T19:12:00Z">
              <w:rPr/>
            </w:rPrChange>
          </w:rPr>
          <w:t>: 750-759.</w:t>
        </w:r>
      </w:ins>
    </w:p>
    <w:p w:rsidR="00000000" w:rsidRDefault="001B72DC">
      <w:pPr>
        <w:rPr>
          <w:ins w:id="2369" w:author="Ram Shrestha" w:date="2013-11-21T19:12:00Z"/>
          <w:rFonts w:ascii="Cambria" w:hAnsi="Cambria"/>
          <w:noProof/>
          <w:rPrChange w:id="2370" w:author="Ram Shrestha" w:date="2013-11-21T19:12:00Z">
            <w:rPr>
              <w:ins w:id="2371" w:author="Ram Shrestha" w:date="2013-11-21T19:12:00Z"/>
            </w:rPr>
          </w:rPrChange>
        </w:rPr>
        <w:pPrChange w:id="2372" w:author="Ram Shrestha" w:date="2013-11-21T19:12:00Z">
          <w:pPr>
            <w:ind w:left="720" w:hanging="720"/>
          </w:pPr>
        </w:pPrChange>
      </w:pPr>
      <w:ins w:id="2373" w:author="Ram Shrestha" w:date="2013-11-21T19:12:00Z">
        <w:r w:rsidRPr="001B72DC">
          <w:rPr>
            <w:rFonts w:ascii="Cambria" w:hAnsi="Cambria"/>
            <w:noProof/>
            <w:rPrChange w:id="2374" w:author="Ram Shrestha" w:date="2013-11-21T19:12:00Z">
              <w:rPr/>
            </w:rPrChange>
          </w:rPr>
          <w:t xml:space="preserve">Hamers, RL, Wensing, AM, Back, NK, Arcilla, MS, Frissen, JP (2011b) Multi-nucleoside reverse transcriptase inhibitor resistant HIV type-1 in a patient from Sierra Leone failing stavudine, lamivudine and nevirapine. </w:t>
        </w:r>
        <w:r w:rsidRPr="001B72DC">
          <w:rPr>
            <w:rFonts w:ascii="Cambria" w:hAnsi="Cambria"/>
            <w:i/>
            <w:noProof/>
            <w:rPrChange w:id="2375" w:author="Ram Shrestha" w:date="2013-11-21T19:12:00Z">
              <w:rPr/>
            </w:rPrChange>
          </w:rPr>
          <w:t>Antivir Ther</w:t>
        </w:r>
        <w:r w:rsidRPr="001B72DC">
          <w:rPr>
            <w:rFonts w:ascii="Cambria" w:hAnsi="Cambria"/>
            <w:noProof/>
            <w:rPrChange w:id="2376" w:author="Ram Shrestha" w:date="2013-11-21T19:12:00Z">
              <w:rPr/>
            </w:rPrChange>
          </w:rPr>
          <w:t xml:space="preserve"> </w:t>
        </w:r>
        <w:r w:rsidRPr="001B72DC">
          <w:rPr>
            <w:rFonts w:ascii="Cambria" w:hAnsi="Cambria"/>
            <w:b/>
            <w:noProof/>
            <w:rPrChange w:id="2377" w:author="Ram Shrestha" w:date="2013-11-21T19:12:00Z">
              <w:rPr/>
            </w:rPrChange>
          </w:rPr>
          <w:t>16</w:t>
        </w:r>
        <w:r w:rsidRPr="001B72DC">
          <w:rPr>
            <w:rFonts w:ascii="Cambria" w:hAnsi="Cambria"/>
            <w:noProof/>
            <w:rPrChange w:id="2378" w:author="Ram Shrestha" w:date="2013-11-21T19:12:00Z">
              <w:rPr/>
            </w:rPrChange>
          </w:rPr>
          <w:t>: 115-118.</w:t>
        </w:r>
      </w:ins>
    </w:p>
    <w:p w:rsidR="00000000" w:rsidRDefault="001B72DC">
      <w:pPr>
        <w:rPr>
          <w:ins w:id="2379" w:author="Ram Shrestha" w:date="2013-11-21T19:12:00Z"/>
          <w:rFonts w:ascii="Cambria" w:hAnsi="Cambria"/>
          <w:noProof/>
          <w:rPrChange w:id="2380" w:author="Ram Shrestha" w:date="2013-11-21T19:12:00Z">
            <w:rPr>
              <w:ins w:id="2381" w:author="Ram Shrestha" w:date="2013-11-21T19:12:00Z"/>
            </w:rPr>
          </w:rPrChange>
        </w:rPr>
        <w:pPrChange w:id="2382" w:author="Ram Shrestha" w:date="2013-11-21T19:12:00Z">
          <w:pPr>
            <w:ind w:left="720" w:hanging="720"/>
          </w:pPr>
        </w:pPrChange>
      </w:pPr>
      <w:ins w:id="2383" w:author="Ram Shrestha" w:date="2013-11-21T19:12:00Z">
        <w:r w:rsidRPr="001B72DC">
          <w:rPr>
            <w:rFonts w:ascii="Cambria" w:hAnsi="Cambria"/>
            <w:noProof/>
            <w:rPrChange w:id="2384" w:author="Ram Shrestha" w:date="2013-11-21T19:12:00Z">
              <w:rPr/>
            </w:rPrChange>
          </w:rPr>
          <w:t xml:space="preserve">Harrison, KM, Song, R, Zhang, X (2010) Life expectancy after HIV diagnosis based on national HIV surveillance data from 25 states, United States. </w:t>
        </w:r>
        <w:r w:rsidRPr="001B72DC">
          <w:rPr>
            <w:rFonts w:ascii="Cambria" w:hAnsi="Cambria"/>
            <w:i/>
            <w:noProof/>
            <w:rPrChange w:id="2385" w:author="Ram Shrestha" w:date="2013-11-21T19:12:00Z">
              <w:rPr/>
            </w:rPrChange>
          </w:rPr>
          <w:t>J Acquir Immune Defic Syndr</w:t>
        </w:r>
        <w:r w:rsidRPr="001B72DC">
          <w:rPr>
            <w:rFonts w:ascii="Cambria" w:hAnsi="Cambria"/>
            <w:noProof/>
            <w:rPrChange w:id="2386" w:author="Ram Shrestha" w:date="2013-11-21T19:12:00Z">
              <w:rPr/>
            </w:rPrChange>
          </w:rPr>
          <w:t xml:space="preserve"> </w:t>
        </w:r>
        <w:r w:rsidRPr="001B72DC">
          <w:rPr>
            <w:rFonts w:ascii="Cambria" w:hAnsi="Cambria"/>
            <w:b/>
            <w:noProof/>
            <w:rPrChange w:id="2387" w:author="Ram Shrestha" w:date="2013-11-21T19:12:00Z">
              <w:rPr/>
            </w:rPrChange>
          </w:rPr>
          <w:t>53</w:t>
        </w:r>
        <w:r w:rsidRPr="001B72DC">
          <w:rPr>
            <w:rFonts w:ascii="Cambria" w:hAnsi="Cambria"/>
            <w:noProof/>
            <w:rPrChange w:id="2388" w:author="Ram Shrestha" w:date="2013-11-21T19:12:00Z">
              <w:rPr/>
            </w:rPrChange>
          </w:rPr>
          <w:t>: 124-130.</w:t>
        </w:r>
      </w:ins>
    </w:p>
    <w:p w:rsidR="00000000" w:rsidRDefault="001B72DC">
      <w:pPr>
        <w:rPr>
          <w:ins w:id="2389" w:author="Ram Shrestha" w:date="2013-11-21T19:12:00Z"/>
          <w:rFonts w:ascii="Cambria" w:hAnsi="Cambria"/>
          <w:noProof/>
          <w:rPrChange w:id="2390" w:author="Ram Shrestha" w:date="2013-11-21T19:12:00Z">
            <w:rPr>
              <w:ins w:id="2391" w:author="Ram Shrestha" w:date="2013-11-21T19:12:00Z"/>
            </w:rPr>
          </w:rPrChange>
        </w:rPr>
        <w:pPrChange w:id="2392" w:author="Ram Shrestha" w:date="2013-11-21T19:12:00Z">
          <w:pPr>
            <w:ind w:left="720" w:hanging="720"/>
          </w:pPr>
        </w:pPrChange>
      </w:pPr>
      <w:ins w:id="2393" w:author="Ram Shrestha" w:date="2013-11-21T19:12:00Z">
        <w:r w:rsidRPr="001B72DC">
          <w:rPr>
            <w:rFonts w:ascii="Cambria" w:hAnsi="Cambria"/>
            <w:noProof/>
            <w:rPrChange w:id="2394" w:author="Ram Shrestha" w:date="2013-11-21T19:12:00Z">
              <w:rPr/>
            </w:rPrChange>
          </w:rPr>
          <w:t xml:space="preserve">Herbst, AJ, Cooke, GS, Barnighausen, T, KanyKany, A, Tanser, F, Newell, ML (2009) Adult mortality and antiretroviral treatment roll-out in rural KwaZulu-Natal, South Africa. </w:t>
        </w:r>
        <w:r w:rsidRPr="001B72DC">
          <w:rPr>
            <w:rFonts w:ascii="Cambria" w:hAnsi="Cambria"/>
            <w:i/>
            <w:noProof/>
            <w:rPrChange w:id="2395" w:author="Ram Shrestha" w:date="2013-11-21T19:12:00Z">
              <w:rPr/>
            </w:rPrChange>
          </w:rPr>
          <w:t>Bull World Health Organ</w:t>
        </w:r>
        <w:r w:rsidRPr="001B72DC">
          <w:rPr>
            <w:rFonts w:ascii="Cambria" w:hAnsi="Cambria"/>
            <w:noProof/>
            <w:rPrChange w:id="2396" w:author="Ram Shrestha" w:date="2013-11-21T19:12:00Z">
              <w:rPr/>
            </w:rPrChange>
          </w:rPr>
          <w:t xml:space="preserve"> </w:t>
        </w:r>
        <w:r w:rsidRPr="001B72DC">
          <w:rPr>
            <w:rFonts w:ascii="Cambria" w:hAnsi="Cambria"/>
            <w:b/>
            <w:noProof/>
            <w:rPrChange w:id="2397" w:author="Ram Shrestha" w:date="2013-11-21T19:12:00Z">
              <w:rPr/>
            </w:rPrChange>
          </w:rPr>
          <w:t>87</w:t>
        </w:r>
        <w:r w:rsidRPr="001B72DC">
          <w:rPr>
            <w:rFonts w:ascii="Cambria" w:hAnsi="Cambria"/>
            <w:noProof/>
            <w:rPrChange w:id="2398" w:author="Ram Shrestha" w:date="2013-11-21T19:12:00Z">
              <w:rPr/>
            </w:rPrChange>
          </w:rPr>
          <w:t>: 754-762.</w:t>
        </w:r>
      </w:ins>
    </w:p>
    <w:p w:rsidR="00000000" w:rsidRDefault="001B72DC">
      <w:pPr>
        <w:rPr>
          <w:ins w:id="2399" w:author="Ram Shrestha" w:date="2013-11-21T19:12:00Z"/>
          <w:rFonts w:ascii="Cambria" w:hAnsi="Cambria"/>
          <w:noProof/>
          <w:rPrChange w:id="2400" w:author="Ram Shrestha" w:date="2013-11-21T19:12:00Z">
            <w:rPr>
              <w:ins w:id="2401" w:author="Ram Shrestha" w:date="2013-11-21T19:12:00Z"/>
            </w:rPr>
          </w:rPrChange>
        </w:rPr>
        <w:pPrChange w:id="2402" w:author="Ram Shrestha" w:date="2013-11-21T19:12:00Z">
          <w:pPr>
            <w:ind w:left="720" w:hanging="720"/>
          </w:pPr>
        </w:pPrChange>
      </w:pPr>
      <w:ins w:id="2403" w:author="Ram Shrestha" w:date="2013-11-21T19:12:00Z">
        <w:r w:rsidRPr="001B72DC">
          <w:rPr>
            <w:rFonts w:ascii="Cambria" w:hAnsi="Cambria"/>
            <w:noProof/>
            <w:rPrChange w:id="2404" w:author="Ram Shrestha" w:date="2013-11-21T19:12:00Z">
              <w:rPr/>
            </w:rPrChange>
          </w:rPr>
          <w:t xml:space="preserve">Ho, DD, Neumann, AU, Perelson, AS, Chen, W, Leonard, JM, Markowitz, M (1995) Rapid turnover of plasma virions and CD4 lymphocytes in HIV-1 infection. </w:t>
        </w:r>
        <w:r w:rsidRPr="001B72DC">
          <w:rPr>
            <w:rFonts w:ascii="Cambria" w:hAnsi="Cambria"/>
            <w:i/>
            <w:noProof/>
            <w:rPrChange w:id="2405" w:author="Ram Shrestha" w:date="2013-11-21T19:12:00Z">
              <w:rPr/>
            </w:rPrChange>
          </w:rPr>
          <w:t>Nature</w:t>
        </w:r>
        <w:r w:rsidRPr="001B72DC">
          <w:rPr>
            <w:rFonts w:ascii="Cambria" w:hAnsi="Cambria"/>
            <w:noProof/>
            <w:rPrChange w:id="2406" w:author="Ram Shrestha" w:date="2013-11-21T19:12:00Z">
              <w:rPr/>
            </w:rPrChange>
          </w:rPr>
          <w:t xml:space="preserve"> </w:t>
        </w:r>
        <w:r w:rsidRPr="001B72DC">
          <w:rPr>
            <w:rFonts w:ascii="Cambria" w:hAnsi="Cambria"/>
            <w:b/>
            <w:noProof/>
            <w:rPrChange w:id="2407" w:author="Ram Shrestha" w:date="2013-11-21T19:12:00Z">
              <w:rPr/>
            </w:rPrChange>
          </w:rPr>
          <w:t>373</w:t>
        </w:r>
        <w:r w:rsidRPr="001B72DC">
          <w:rPr>
            <w:rFonts w:ascii="Cambria" w:hAnsi="Cambria"/>
            <w:noProof/>
            <w:rPrChange w:id="2408" w:author="Ram Shrestha" w:date="2013-11-21T19:12:00Z">
              <w:rPr/>
            </w:rPrChange>
          </w:rPr>
          <w:t>: 123-126.</w:t>
        </w:r>
      </w:ins>
    </w:p>
    <w:p w:rsidR="00000000" w:rsidRDefault="001B72DC">
      <w:pPr>
        <w:rPr>
          <w:ins w:id="2409" w:author="Ram Shrestha" w:date="2013-11-21T19:12:00Z"/>
          <w:rFonts w:ascii="Cambria" w:hAnsi="Cambria"/>
          <w:noProof/>
          <w:rPrChange w:id="2410" w:author="Ram Shrestha" w:date="2013-11-21T19:12:00Z">
            <w:rPr>
              <w:ins w:id="2411" w:author="Ram Shrestha" w:date="2013-11-21T19:12:00Z"/>
            </w:rPr>
          </w:rPrChange>
        </w:rPr>
        <w:pPrChange w:id="2412" w:author="Ram Shrestha" w:date="2013-11-21T19:12:00Z">
          <w:pPr>
            <w:ind w:left="720" w:hanging="720"/>
          </w:pPr>
        </w:pPrChange>
      </w:pPr>
      <w:ins w:id="2413" w:author="Ram Shrestha" w:date="2013-11-21T19:12:00Z">
        <w:r w:rsidRPr="001B72DC">
          <w:rPr>
            <w:rFonts w:ascii="Cambria" w:hAnsi="Cambria"/>
            <w:noProof/>
            <w:rPrChange w:id="2414" w:author="Ram Shrestha" w:date="2013-11-21T19:12:00Z">
              <w:rPr/>
            </w:rPrChange>
          </w:rPr>
          <w:t xml:space="preserve">Huang, W, Li, L, Myers, JR, Marth, GT (2012) ART: a next-generation sequencing read simulator. </w:t>
        </w:r>
        <w:r w:rsidRPr="001B72DC">
          <w:rPr>
            <w:rFonts w:ascii="Cambria" w:hAnsi="Cambria"/>
            <w:i/>
            <w:noProof/>
            <w:rPrChange w:id="2415" w:author="Ram Shrestha" w:date="2013-11-21T19:12:00Z">
              <w:rPr/>
            </w:rPrChange>
          </w:rPr>
          <w:t>Bioinformatics</w:t>
        </w:r>
        <w:r w:rsidRPr="001B72DC">
          <w:rPr>
            <w:rFonts w:ascii="Cambria" w:hAnsi="Cambria"/>
            <w:noProof/>
            <w:rPrChange w:id="2416" w:author="Ram Shrestha" w:date="2013-11-21T19:12:00Z">
              <w:rPr/>
            </w:rPrChange>
          </w:rPr>
          <w:t xml:space="preserve"> </w:t>
        </w:r>
        <w:r w:rsidRPr="001B72DC">
          <w:rPr>
            <w:rFonts w:ascii="Cambria" w:hAnsi="Cambria"/>
            <w:b/>
            <w:noProof/>
            <w:rPrChange w:id="2417" w:author="Ram Shrestha" w:date="2013-11-21T19:12:00Z">
              <w:rPr/>
            </w:rPrChange>
          </w:rPr>
          <w:t>28</w:t>
        </w:r>
        <w:r w:rsidRPr="001B72DC">
          <w:rPr>
            <w:rFonts w:ascii="Cambria" w:hAnsi="Cambria"/>
            <w:noProof/>
            <w:rPrChange w:id="2418" w:author="Ram Shrestha" w:date="2013-11-21T19:12:00Z">
              <w:rPr/>
            </w:rPrChange>
          </w:rPr>
          <w:t>: 593-594.</w:t>
        </w:r>
      </w:ins>
    </w:p>
    <w:p w:rsidR="00000000" w:rsidRDefault="001B72DC">
      <w:pPr>
        <w:rPr>
          <w:ins w:id="2419" w:author="Ram Shrestha" w:date="2013-11-21T19:12:00Z"/>
          <w:rFonts w:ascii="Cambria" w:hAnsi="Cambria"/>
          <w:noProof/>
          <w:rPrChange w:id="2420" w:author="Ram Shrestha" w:date="2013-11-21T19:12:00Z">
            <w:rPr>
              <w:ins w:id="2421" w:author="Ram Shrestha" w:date="2013-11-21T19:12:00Z"/>
            </w:rPr>
          </w:rPrChange>
        </w:rPr>
        <w:pPrChange w:id="2422" w:author="Ram Shrestha" w:date="2013-11-21T19:12:00Z">
          <w:pPr>
            <w:ind w:left="720" w:hanging="720"/>
          </w:pPr>
        </w:pPrChange>
      </w:pPr>
      <w:ins w:id="2423" w:author="Ram Shrestha" w:date="2013-11-21T19:12:00Z">
        <w:r w:rsidRPr="001B72DC">
          <w:rPr>
            <w:rFonts w:ascii="Cambria" w:hAnsi="Cambria"/>
            <w:noProof/>
            <w:rPrChange w:id="2424" w:author="Ram Shrestha" w:date="2013-11-21T19:12:00Z">
              <w:rPr/>
            </w:rPrChange>
          </w:rPr>
          <w:t xml:space="preserve">Huse, SM, Huber, JA, Morrison, HG, Sogin, ML, Welch, DM (2007) Accuracy and quality of massively parallel DNA pyrosequencing. </w:t>
        </w:r>
        <w:r w:rsidRPr="001B72DC">
          <w:rPr>
            <w:rFonts w:ascii="Cambria" w:hAnsi="Cambria"/>
            <w:i/>
            <w:noProof/>
            <w:rPrChange w:id="2425" w:author="Ram Shrestha" w:date="2013-11-21T19:12:00Z">
              <w:rPr/>
            </w:rPrChange>
          </w:rPr>
          <w:t>Genome biol</w:t>
        </w:r>
        <w:r w:rsidRPr="001B72DC">
          <w:rPr>
            <w:rFonts w:ascii="Cambria" w:hAnsi="Cambria"/>
            <w:noProof/>
            <w:rPrChange w:id="2426" w:author="Ram Shrestha" w:date="2013-11-21T19:12:00Z">
              <w:rPr/>
            </w:rPrChange>
          </w:rPr>
          <w:t xml:space="preserve"> </w:t>
        </w:r>
        <w:r w:rsidRPr="001B72DC">
          <w:rPr>
            <w:rFonts w:ascii="Cambria" w:hAnsi="Cambria"/>
            <w:b/>
            <w:noProof/>
            <w:rPrChange w:id="2427" w:author="Ram Shrestha" w:date="2013-11-21T19:12:00Z">
              <w:rPr/>
            </w:rPrChange>
          </w:rPr>
          <w:t>8</w:t>
        </w:r>
        <w:r w:rsidRPr="001B72DC">
          <w:rPr>
            <w:rFonts w:ascii="Cambria" w:hAnsi="Cambria"/>
            <w:noProof/>
            <w:rPrChange w:id="2428" w:author="Ram Shrestha" w:date="2013-11-21T19:12:00Z">
              <w:rPr/>
            </w:rPrChange>
          </w:rPr>
          <w:t>: R143.</w:t>
        </w:r>
      </w:ins>
    </w:p>
    <w:p w:rsidR="00000000" w:rsidRDefault="001B72DC">
      <w:pPr>
        <w:rPr>
          <w:ins w:id="2429" w:author="Ram Shrestha" w:date="2013-11-21T19:12:00Z"/>
          <w:rFonts w:ascii="Cambria" w:hAnsi="Cambria"/>
          <w:noProof/>
          <w:rPrChange w:id="2430" w:author="Ram Shrestha" w:date="2013-11-21T19:12:00Z">
            <w:rPr>
              <w:ins w:id="2431" w:author="Ram Shrestha" w:date="2013-11-21T19:12:00Z"/>
            </w:rPr>
          </w:rPrChange>
        </w:rPr>
        <w:pPrChange w:id="2432" w:author="Ram Shrestha" w:date="2013-11-21T19:12:00Z">
          <w:pPr>
            <w:ind w:left="720" w:hanging="720"/>
          </w:pPr>
        </w:pPrChange>
      </w:pPr>
      <w:ins w:id="2433" w:author="Ram Shrestha" w:date="2013-11-21T19:12:00Z">
        <w:r w:rsidRPr="001B72DC">
          <w:rPr>
            <w:rFonts w:ascii="Cambria" w:hAnsi="Cambria"/>
            <w:noProof/>
            <w:rPrChange w:id="2434" w:author="Ram Shrestha" w:date="2013-11-21T19:12:00Z">
              <w:rPr/>
            </w:rPrChange>
          </w:rPr>
          <w:t xml:space="preserve">Jakobsen, MR, Tolstrup, M, Sogaard, OS, Jorgensen, LB, Gorry, PR, Laursen, A, Ostergaard, L (2010) Transmission of HIV-1 drug-resistant variants: prevalence and effect on treatment outcome. </w:t>
        </w:r>
        <w:r w:rsidRPr="001B72DC">
          <w:rPr>
            <w:rFonts w:ascii="Cambria" w:hAnsi="Cambria"/>
            <w:i/>
            <w:noProof/>
            <w:rPrChange w:id="2435" w:author="Ram Shrestha" w:date="2013-11-21T19:12:00Z">
              <w:rPr/>
            </w:rPrChange>
          </w:rPr>
          <w:t>Clin Infect Dis</w:t>
        </w:r>
        <w:r w:rsidRPr="001B72DC">
          <w:rPr>
            <w:rFonts w:ascii="Cambria" w:hAnsi="Cambria"/>
            <w:noProof/>
            <w:rPrChange w:id="2436" w:author="Ram Shrestha" w:date="2013-11-21T19:12:00Z">
              <w:rPr/>
            </w:rPrChange>
          </w:rPr>
          <w:t xml:space="preserve"> </w:t>
        </w:r>
        <w:r w:rsidRPr="001B72DC">
          <w:rPr>
            <w:rFonts w:ascii="Cambria" w:hAnsi="Cambria"/>
            <w:b/>
            <w:noProof/>
            <w:rPrChange w:id="2437" w:author="Ram Shrestha" w:date="2013-11-21T19:12:00Z">
              <w:rPr/>
            </w:rPrChange>
          </w:rPr>
          <w:t>50</w:t>
        </w:r>
        <w:r w:rsidRPr="001B72DC">
          <w:rPr>
            <w:rFonts w:ascii="Cambria" w:hAnsi="Cambria"/>
            <w:noProof/>
            <w:rPrChange w:id="2438" w:author="Ram Shrestha" w:date="2013-11-21T19:12:00Z">
              <w:rPr/>
            </w:rPrChange>
          </w:rPr>
          <w:t>: 566-573.</w:t>
        </w:r>
      </w:ins>
    </w:p>
    <w:p w:rsidR="00000000" w:rsidRDefault="001B72DC">
      <w:pPr>
        <w:rPr>
          <w:ins w:id="2439" w:author="Ram Shrestha" w:date="2013-11-21T19:12:00Z"/>
          <w:rFonts w:ascii="Cambria" w:hAnsi="Cambria"/>
          <w:noProof/>
          <w:rPrChange w:id="2440" w:author="Ram Shrestha" w:date="2013-11-21T19:12:00Z">
            <w:rPr>
              <w:ins w:id="2441" w:author="Ram Shrestha" w:date="2013-11-21T19:12:00Z"/>
            </w:rPr>
          </w:rPrChange>
        </w:rPr>
        <w:pPrChange w:id="2442" w:author="Ram Shrestha" w:date="2013-11-21T19:12:00Z">
          <w:pPr>
            <w:ind w:left="720" w:hanging="720"/>
          </w:pPr>
        </w:pPrChange>
      </w:pPr>
      <w:ins w:id="2443" w:author="Ram Shrestha" w:date="2013-11-21T19:12:00Z">
        <w:r w:rsidRPr="001B72DC">
          <w:rPr>
            <w:rFonts w:ascii="Cambria" w:hAnsi="Cambria"/>
            <w:noProof/>
            <w:rPrChange w:id="2444" w:author="Ram Shrestha" w:date="2013-11-21T19:12:00Z">
              <w:rPr/>
            </w:rPrChange>
          </w:rPr>
          <w:t xml:space="preserve">Ji, H, Liang, B, Li, Y, Van Domselaar, G, Graham, M, Tyler, S, Merks, H, Sandstrom, P, Brooks, J (2012) Low abundance drug resistance variants in transmitted HIV drug resistance surveillance specimens identified using tagged pooled pyrosequencing. </w:t>
        </w:r>
        <w:r w:rsidRPr="001B72DC">
          <w:rPr>
            <w:rFonts w:ascii="Cambria" w:hAnsi="Cambria"/>
            <w:i/>
            <w:noProof/>
            <w:rPrChange w:id="2445" w:author="Ram Shrestha" w:date="2013-11-21T19:12:00Z">
              <w:rPr/>
            </w:rPrChange>
          </w:rPr>
          <w:t>J Virol Methods</w:t>
        </w:r>
        <w:r w:rsidRPr="001B72DC">
          <w:rPr>
            <w:rFonts w:ascii="Cambria" w:hAnsi="Cambria"/>
            <w:noProof/>
            <w:rPrChange w:id="2446" w:author="Ram Shrestha" w:date="2013-11-21T19:12:00Z">
              <w:rPr/>
            </w:rPrChange>
          </w:rPr>
          <w:t xml:space="preserve"> </w:t>
        </w:r>
        <w:r w:rsidRPr="001B72DC">
          <w:rPr>
            <w:rFonts w:ascii="Cambria" w:hAnsi="Cambria"/>
            <w:b/>
            <w:noProof/>
            <w:rPrChange w:id="2447" w:author="Ram Shrestha" w:date="2013-11-21T19:12:00Z">
              <w:rPr/>
            </w:rPrChange>
          </w:rPr>
          <w:t>187</w:t>
        </w:r>
        <w:r w:rsidRPr="001B72DC">
          <w:rPr>
            <w:rFonts w:ascii="Cambria" w:hAnsi="Cambria"/>
            <w:noProof/>
            <w:rPrChange w:id="2448" w:author="Ram Shrestha" w:date="2013-11-21T19:12:00Z">
              <w:rPr/>
            </w:rPrChange>
          </w:rPr>
          <w:t>: 314-320.</w:t>
        </w:r>
      </w:ins>
    </w:p>
    <w:p w:rsidR="00000000" w:rsidRDefault="001B72DC">
      <w:pPr>
        <w:rPr>
          <w:ins w:id="2449" w:author="Ram Shrestha" w:date="2013-11-21T19:12:00Z"/>
          <w:rFonts w:ascii="Cambria" w:hAnsi="Cambria"/>
          <w:noProof/>
          <w:rPrChange w:id="2450" w:author="Ram Shrestha" w:date="2013-11-21T19:12:00Z">
            <w:rPr>
              <w:ins w:id="2451" w:author="Ram Shrestha" w:date="2013-11-21T19:12:00Z"/>
            </w:rPr>
          </w:rPrChange>
        </w:rPr>
        <w:pPrChange w:id="2452" w:author="Ram Shrestha" w:date="2013-11-21T19:12:00Z">
          <w:pPr>
            <w:ind w:left="720" w:hanging="720"/>
          </w:pPr>
        </w:pPrChange>
      </w:pPr>
      <w:ins w:id="2453" w:author="Ram Shrestha" w:date="2013-11-21T19:12:00Z">
        <w:r w:rsidRPr="001B72DC">
          <w:rPr>
            <w:rFonts w:ascii="Cambria" w:hAnsi="Cambria"/>
            <w:noProof/>
            <w:rPrChange w:id="2454" w:author="Ram Shrestha" w:date="2013-11-21T19:12:00Z">
              <w:rPr/>
            </w:rPrChange>
          </w:rPr>
          <w:t xml:space="preserve">Johnson, JA, Li, J-F, Wei, X, Lipscomb, J, Irlbeck, D, Craig, C, Smith, A, Bennett, DE, Monsour, M, Sandstrom, P, Lanier, ER, Heneine, W (2008) Minority HIV-1 Drug Resistance Mutations Are Present in Antiretroviral Treatment–Naïve Populations and Associate with Reduced Treatment Efficacy. </w:t>
        </w:r>
        <w:r w:rsidRPr="001B72DC">
          <w:rPr>
            <w:rFonts w:ascii="Cambria" w:hAnsi="Cambria"/>
            <w:i/>
            <w:noProof/>
            <w:rPrChange w:id="2455" w:author="Ram Shrestha" w:date="2013-11-21T19:12:00Z">
              <w:rPr/>
            </w:rPrChange>
          </w:rPr>
          <w:t>PLoS Med</w:t>
        </w:r>
        <w:r w:rsidRPr="001B72DC">
          <w:rPr>
            <w:rFonts w:ascii="Cambria" w:hAnsi="Cambria"/>
            <w:noProof/>
            <w:rPrChange w:id="2456" w:author="Ram Shrestha" w:date="2013-11-21T19:12:00Z">
              <w:rPr/>
            </w:rPrChange>
          </w:rPr>
          <w:t xml:space="preserve"> </w:t>
        </w:r>
        <w:r w:rsidRPr="001B72DC">
          <w:rPr>
            <w:rFonts w:ascii="Cambria" w:hAnsi="Cambria"/>
            <w:b/>
            <w:noProof/>
            <w:rPrChange w:id="2457" w:author="Ram Shrestha" w:date="2013-11-21T19:12:00Z">
              <w:rPr/>
            </w:rPrChange>
          </w:rPr>
          <w:t>5</w:t>
        </w:r>
        <w:r w:rsidRPr="001B72DC">
          <w:rPr>
            <w:rFonts w:ascii="Cambria" w:hAnsi="Cambria"/>
            <w:noProof/>
            <w:rPrChange w:id="2458" w:author="Ram Shrestha" w:date="2013-11-21T19:12:00Z">
              <w:rPr/>
            </w:rPrChange>
          </w:rPr>
          <w:t>: e158.</w:t>
        </w:r>
      </w:ins>
    </w:p>
    <w:p w:rsidR="00000000" w:rsidRDefault="001B72DC">
      <w:pPr>
        <w:rPr>
          <w:ins w:id="2459" w:author="Ram Shrestha" w:date="2013-11-21T19:12:00Z"/>
          <w:rFonts w:ascii="Cambria" w:hAnsi="Cambria"/>
          <w:noProof/>
          <w:rPrChange w:id="2460" w:author="Ram Shrestha" w:date="2013-11-21T19:12:00Z">
            <w:rPr>
              <w:ins w:id="2461" w:author="Ram Shrestha" w:date="2013-11-21T19:12:00Z"/>
            </w:rPr>
          </w:rPrChange>
        </w:rPr>
        <w:pPrChange w:id="2462" w:author="Ram Shrestha" w:date="2013-11-21T19:12:00Z">
          <w:pPr>
            <w:ind w:left="720" w:hanging="720"/>
          </w:pPr>
        </w:pPrChange>
      </w:pPr>
      <w:ins w:id="2463" w:author="Ram Shrestha" w:date="2013-11-21T19:12:00Z">
        <w:r w:rsidRPr="001B72DC">
          <w:rPr>
            <w:rFonts w:ascii="Cambria" w:hAnsi="Cambria"/>
            <w:noProof/>
            <w:rPrChange w:id="2464" w:author="Ram Shrestha" w:date="2013-11-21T19:12:00Z">
              <w:rPr/>
            </w:rPrChange>
          </w:rPr>
          <w:t xml:space="preserve">Johnson, VA, Brun-Vézinet, Ft, Clotet, B, Gunthard, HF, Kuritzkes, DR, Pillay, D, Schapiro, JM, Richman, DD (2009) Update of the drug resistance mutations in HIV-1: December 2009. </w:t>
        </w:r>
        <w:r w:rsidRPr="001B72DC">
          <w:rPr>
            <w:rFonts w:ascii="Cambria" w:hAnsi="Cambria"/>
            <w:i/>
            <w:noProof/>
            <w:rPrChange w:id="2465" w:author="Ram Shrestha" w:date="2013-11-21T19:12:00Z">
              <w:rPr/>
            </w:rPrChange>
          </w:rPr>
          <w:t>Top HIV Med</w:t>
        </w:r>
        <w:r w:rsidRPr="001B72DC">
          <w:rPr>
            <w:rFonts w:ascii="Cambria" w:hAnsi="Cambria"/>
            <w:noProof/>
            <w:rPrChange w:id="2466" w:author="Ram Shrestha" w:date="2013-11-21T19:12:00Z">
              <w:rPr/>
            </w:rPrChange>
          </w:rPr>
          <w:t xml:space="preserve"> </w:t>
        </w:r>
        <w:r w:rsidRPr="001B72DC">
          <w:rPr>
            <w:rFonts w:ascii="Cambria" w:hAnsi="Cambria"/>
            <w:b/>
            <w:noProof/>
            <w:rPrChange w:id="2467" w:author="Ram Shrestha" w:date="2013-11-21T19:12:00Z">
              <w:rPr/>
            </w:rPrChange>
          </w:rPr>
          <w:t>17</w:t>
        </w:r>
        <w:r w:rsidRPr="001B72DC">
          <w:rPr>
            <w:rFonts w:ascii="Cambria" w:hAnsi="Cambria"/>
            <w:noProof/>
            <w:rPrChange w:id="2468" w:author="Ram Shrestha" w:date="2013-11-21T19:12:00Z">
              <w:rPr/>
            </w:rPrChange>
          </w:rPr>
          <w:t>: 138–145.</w:t>
        </w:r>
      </w:ins>
    </w:p>
    <w:p w:rsidR="00000000" w:rsidRDefault="001B72DC">
      <w:pPr>
        <w:rPr>
          <w:ins w:id="2469" w:author="Ram Shrestha" w:date="2013-11-21T19:12:00Z"/>
          <w:rFonts w:ascii="Cambria" w:hAnsi="Cambria"/>
          <w:noProof/>
          <w:rPrChange w:id="2470" w:author="Ram Shrestha" w:date="2013-11-21T19:12:00Z">
            <w:rPr>
              <w:ins w:id="2471" w:author="Ram Shrestha" w:date="2013-11-21T19:12:00Z"/>
            </w:rPr>
          </w:rPrChange>
        </w:rPr>
        <w:pPrChange w:id="2472" w:author="Ram Shrestha" w:date="2013-11-21T19:12:00Z">
          <w:pPr>
            <w:ind w:left="720" w:hanging="720"/>
          </w:pPr>
        </w:pPrChange>
      </w:pPr>
      <w:ins w:id="2473" w:author="Ram Shrestha" w:date="2013-11-21T19:12:00Z">
        <w:r w:rsidRPr="001B72DC">
          <w:rPr>
            <w:rFonts w:ascii="Cambria" w:hAnsi="Cambria"/>
            <w:noProof/>
            <w:rPrChange w:id="2474" w:author="Ram Shrestha" w:date="2013-11-21T19:12:00Z">
              <w:rPr/>
            </w:rPrChange>
          </w:rPr>
          <w:t xml:space="preserve">Johnson, VA, Calvez, V, Günthard, HF, Paredes, R, Pillay, D, Shafer, R, Wensing, AM, Richman, DD (2010) 2011 Update of the Drug Resistance Mutations in HIV-1. </w:t>
        </w:r>
        <w:r w:rsidRPr="001B72DC">
          <w:rPr>
            <w:rFonts w:ascii="Cambria" w:hAnsi="Cambria"/>
            <w:i/>
            <w:noProof/>
            <w:rPrChange w:id="2475" w:author="Ram Shrestha" w:date="2013-11-21T19:12:00Z">
              <w:rPr/>
            </w:rPrChange>
          </w:rPr>
          <w:t>HIV Med</w:t>
        </w:r>
        <w:r w:rsidRPr="001B72DC">
          <w:rPr>
            <w:rFonts w:ascii="Cambria" w:hAnsi="Cambria"/>
            <w:noProof/>
            <w:rPrChange w:id="2476" w:author="Ram Shrestha" w:date="2013-11-21T19:12:00Z">
              <w:rPr/>
            </w:rPrChange>
          </w:rPr>
          <w:t xml:space="preserve"> </w:t>
        </w:r>
        <w:r w:rsidRPr="001B72DC">
          <w:rPr>
            <w:rFonts w:ascii="Cambria" w:hAnsi="Cambria"/>
            <w:b/>
            <w:noProof/>
            <w:rPrChange w:id="2477" w:author="Ram Shrestha" w:date="2013-11-21T19:12:00Z">
              <w:rPr/>
            </w:rPrChange>
          </w:rPr>
          <w:t>18</w:t>
        </w:r>
        <w:r w:rsidRPr="001B72DC">
          <w:rPr>
            <w:rFonts w:ascii="Cambria" w:hAnsi="Cambria"/>
            <w:noProof/>
            <w:rPrChange w:id="2478" w:author="Ram Shrestha" w:date="2013-11-21T19:12:00Z">
              <w:rPr/>
            </w:rPrChange>
          </w:rPr>
          <w:t>: 156–163.</w:t>
        </w:r>
      </w:ins>
    </w:p>
    <w:p w:rsidR="00000000" w:rsidRDefault="001B72DC">
      <w:pPr>
        <w:rPr>
          <w:ins w:id="2479" w:author="Ram Shrestha" w:date="2013-11-21T19:12:00Z"/>
          <w:rFonts w:ascii="Cambria" w:hAnsi="Cambria"/>
          <w:noProof/>
          <w:rPrChange w:id="2480" w:author="Ram Shrestha" w:date="2013-11-21T19:12:00Z">
            <w:rPr>
              <w:ins w:id="2481" w:author="Ram Shrestha" w:date="2013-11-21T19:12:00Z"/>
            </w:rPr>
          </w:rPrChange>
        </w:rPr>
        <w:pPrChange w:id="2482" w:author="Ram Shrestha" w:date="2013-11-21T19:12:00Z">
          <w:pPr>
            <w:ind w:left="720" w:hanging="720"/>
          </w:pPr>
        </w:pPrChange>
      </w:pPr>
      <w:ins w:id="2483" w:author="Ram Shrestha" w:date="2013-11-21T19:12:00Z">
        <w:r w:rsidRPr="001B72DC">
          <w:rPr>
            <w:rFonts w:ascii="Cambria" w:hAnsi="Cambria"/>
            <w:noProof/>
            <w:rPrChange w:id="2484" w:author="Ram Shrestha" w:date="2013-11-21T19:12:00Z">
              <w:rPr/>
            </w:rPrChange>
          </w:rPr>
          <w:t xml:space="preserve">Kaplan, JE, Benson, C, Holmes, KH, Brooks, JT, Pau, A, Masur, H (2009) Guidelines for prevention and treatment of opportunistic infections in HIV-infected adults and adolescents: recommendations from CDC, the National Institutes of Health, and the HIV Medicine Association of the Infectious Diseases Society of America. </w:t>
        </w:r>
        <w:r w:rsidRPr="001B72DC">
          <w:rPr>
            <w:rFonts w:ascii="Cambria" w:hAnsi="Cambria"/>
            <w:i/>
            <w:noProof/>
            <w:rPrChange w:id="2485" w:author="Ram Shrestha" w:date="2013-11-21T19:12:00Z">
              <w:rPr/>
            </w:rPrChange>
          </w:rPr>
          <w:t>MMWR Recomm Rep</w:t>
        </w:r>
        <w:r w:rsidRPr="001B72DC">
          <w:rPr>
            <w:rFonts w:ascii="Cambria" w:hAnsi="Cambria"/>
            <w:noProof/>
            <w:rPrChange w:id="2486" w:author="Ram Shrestha" w:date="2013-11-21T19:12:00Z">
              <w:rPr/>
            </w:rPrChange>
          </w:rPr>
          <w:t xml:space="preserve"> </w:t>
        </w:r>
        <w:r w:rsidRPr="001B72DC">
          <w:rPr>
            <w:rFonts w:ascii="Cambria" w:hAnsi="Cambria"/>
            <w:b/>
            <w:noProof/>
            <w:rPrChange w:id="2487" w:author="Ram Shrestha" w:date="2013-11-21T19:12:00Z">
              <w:rPr/>
            </w:rPrChange>
          </w:rPr>
          <w:t>58</w:t>
        </w:r>
        <w:r w:rsidRPr="001B72DC">
          <w:rPr>
            <w:rFonts w:ascii="Cambria" w:hAnsi="Cambria"/>
            <w:noProof/>
            <w:rPrChange w:id="2488" w:author="Ram Shrestha" w:date="2013-11-21T19:12:00Z">
              <w:rPr/>
            </w:rPrChange>
          </w:rPr>
          <w:t>: 1-207; quiz CE201-204.</w:t>
        </w:r>
      </w:ins>
    </w:p>
    <w:p w:rsidR="00000000" w:rsidRDefault="001B72DC">
      <w:pPr>
        <w:rPr>
          <w:ins w:id="2489" w:author="Ram Shrestha" w:date="2013-11-21T19:12:00Z"/>
          <w:rFonts w:ascii="Cambria" w:hAnsi="Cambria"/>
          <w:noProof/>
          <w:rPrChange w:id="2490" w:author="Ram Shrestha" w:date="2013-11-21T19:12:00Z">
            <w:rPr>
              <w:ins w:id="2491" w:author="Ram Shrestha" w:date="2013-11-21T19:12:00Z"/>
            </w:rPr>
          </w:rPrChange>
        </w:rPr>
        <w:pPrChange w:id="2492" w:author="Ram Shrestha" w:date="2013-11-21T19:12:00Z">
          <w:pPr>
            <w:ind w:left="720" w:hanging="720"/>
          </w:pPr>
        </w:pPrChange>
      </w:pPr>
      <w:ins w:id="2493" w:author="Ram Shrestha" w:date="2013-11-21T19:12:00Z">
        <w:r w:rsidRPr="001B72DC">
          <w:rPr>
            <w:rFonts w:ascii="Cambria" w:hAnsi="Cambria"/>
            <w:noProof/>
            <w:rPrChange w:id="2494" w:author="Ram Shrestha" w:date="2013-11-21T19:12:00Z">
              <w:rPr/>
            </w:rPrChange>
          </w:rPr>
          <w:t xml:space="preserve">Katoh, K, Asimenos, G, Toh, H (2009) Multiple alignment of DNA sequences with MAFFT. </w:t>
        </w:r>
        <w:r w:rsidRPr="001B72DC">
          <w:rPr>
            <w:rFonts w:ascii="Cambria" w:hAnsi="Cambria"/>
            <w:i/>
            <w:noProof/>
            <w:rPrChange w:id="2495" w:author="Ram Shrestha" w:date="2013-11-21T19:12:00Z">
              <w:rPr/>
            </w:rPrChange>
          </w:rPr>
          <w:t>Methods Mol Biol</w:t>
        </w:r>
        <w:r w:rsidRPr="001B72DC">
          <w:rPr>
            <w:rFonts w:ascii="Cambria" w:hAnsi="Cambria"/>
            <w:noProof/>
            <w:rPrChange w:id="2496" w:author="Ram Shrestha" w:date="2013-11-21T19:12:00Z">
              <w:rPr/>
            </w:rPrChange>
          </w:rPr>
          <w:t xml:space="preserve"> </w:t>
        </w:r>
        <w:r w:rsidRPr="001B72DC">
          <w:rPr>
            <w:rFonts w:ascii="Cambria" w:hAnsi="Cambria"/>
            <w:b/>
            <w:noProof/>
            <w:rPrChange w:id="2497" w:author="Ram Shrestha" w:date="2013-11-21T19:12:00Z">
              <w:rPr/>
            </w:rPrChange>
          </w:rPr>
          <w:t>537</w:t>
        </w:r>
        <w:r w:rsidRPr="001B72DC">
          <w:rPr>
            <w:rFonts w:ascii="Cambria" w:hAnsi="Cambria"/>
            <w:noProof/>
            <w:rPrChange w:id="2498" w:author="Ram Shrestha" w:date="2013-11-21T19:12:00Z">
              <w:rPr/>
            </w:rPrChange>
          </w:rPr>
          <w:t>: 39-64.</w:t>
        </w:r>
      </w:ins>
    </w:p>
    <w:p w:rsidR="00000000" w:rsidRDefault="001B72DC">
      <w:pPr>
        <w:rPr>
          <w:ins w:id="2499" w:author="Ram Shrestha" w:date="2013-11-21T19:12:00Z"/>
          <w:rFonts w:ascii="Cambria" w:hAnsi="Cambria"/>
          <w:noProof/>
          <w:rPrChange w:id="2500" w:author="Ram Shrestha" w:date="2013-11-21T19:12:00Z">
            <w:rPr>
              <w:ins w:id="2501" w:author="Ram Shrestha" w:date="2013-11-21T19:12:00Z"/>
            </w:rPr>
          </w:rPrChange>
        </w:rPr>
        <w:pPrChange w:id="2502" w:author="Ram Shrestha" w:date="2013-11-21T19:12:00Z">
          <w:pPr>
            <w:ind w:left="720" w:hanging="720"/>
          </w:pPr>
        </w:pPrChange>
      </w:pPr>
      <w:ins w:id="2503" w:author="Ram Shrestha" w:date="2013-11-21T19:12:00Z">
        <w:r w:rsidRPr="001B72DC">
          <w:rPr>
            <w:rFonts w:ascii="Cambria" w:hAnsi="Cambria"/>
            <w:noProof/>
            <w:rPrChange w:id="2504" w:author="Ram Shrestha" w:date="2013-11-21T19:12:00Z">
              <w:rPr/>
            </w:rPrChange>
          </w:rPr>
          <w:t xml:space="preserve">Katoh, K, Misawa, K, Kuma, K, Miyata, T (2002) MAFFT: a novel method for rapid multiple sequence alignment based on fast Fourier transform. </w:t>
        </w:r>
        <w:r w:rsidRPr="001B72DC">
          <w:rPr>
            <w:rFonts w:ascii="Cambria" w:hAnsi="Cambria"/>
            <w:i/>
            <w:noProof/>
            <w:rPrChange w:id="2505" w:author="Ram Shrestha" w:date="2013-11-21T19:12:00Z">
              <w:rPr/>
            </w:rPrChange>
          </w:rPr>
          <w:t>Nucleic Acids Res</w:t>
        </w:r>
        <w:r w:rsidRPr="001B72DC">
          <w:rPr>
            <w:rFonts w:ascii="Cambria" w:hAnsi="Cambria"/>
            <w:noProof/>
            <w:rPrChange w:id="2506" w:author="Ram Shrestha" w:date="2013-11-21T19:12:00Z">
              <w:rPr/>
            </w:rPrChange>
          </w:rPr>
          <w:t xml:space="preserve"> </w:t>
        </w:r>
        <w:r w:rsidRPr="001B72DC">
          <w:rPr>
            <w:rFonts w:ascii="Cambria" w:hAnsi="Cambria"/>
            <w:b/>
            <w:noProof/>
            <w:rPrChange w:id="2507" w:author="Ram Shrestha" w:date="2013-11-21T19:12:00Z">
              <w:rPr/>
            </w:rPrChange>
          </w:rPr>
          <w:t>30</w:t>
        </w:r>
        <w:r w:rsidRPr="001B72DC">
          <w:rPr>
            <w:rFonts w:ascii="Cambria" w:hAnsi="Cambria"/>
            <w:noProof/>
            <w:rPrChange w:id="2508" w:author="Ram Shrestha" w:date="2013-11-21T19:12:00Z">
              <w:rPr/>
            </w:rPrChange>
          </w:rPr>
          <w:t>: 3059-3066.</w:t>
        </w:r>
      </w:ins>
    </w:p>
    <w:p w:rsidR="00000000" w:rsidRDefault="001B72DC">
      <w:pPr>
        <w:rPr>
          <w:ins w:id="2509" w:author="Ram Shrestha" w:date="2013-11-21T19:12:00Z"/>
          <w:rFonts w:ascii="Cambria" w:hAnsi="Cambria"/>
          <w:noProof/>
          <w:rPrChange w:id="2510" w:author="Ram Shrestha" w:date="2013-11-21T19:12:00Z">
            <w:rPr>
              <w:ins w:id="2511" w:author="Ram Shrestha" w:date="2013-11-21T19:12:00Z"/>
            </w:rPr>
          </w:rPrChange>
        </w:rPr>
        <w:pPrChange w:id="2512" w:author="Ram Shrestha" w:date="2013-11-21T19:12:00Z">
          <w:pPr>
            <w:ind w:left="720" w:hanging="720"/>
          </w:pPr>
        </w:pPrChange>
      </w:pPr>
      <w:ins w:id="2513" w:author="Ram Shrestha" w:date="2013-11-21T19:12:00Z">
        <w:r w:rsidRPr="001B72DC">
          <w:rPr>
            <w:rFonts w:ascii="Cambria" w:hAnsi="Cambria"/>
            <w:noProof/>
            <w:rPrChange w:id="2514" w:author="Ram Shrestha" w:date="2013-11-21T19:12:00Z">
              <w:rPr/>
            </w:rPrChange>
          </w:rPr>
          <w:t xml:space="preserve">Kunin, V, Engelbrektson, A, Ochman, H, Hugenholtz, P (2009) Wrinkles in the rare biosphere: pyrosequencing errors can lead to artificial inflation of diversity estimates. </w:t>
        </w:r>
        <w:r w:rsidRPr="001B72DC">
          <w:rPr>
            <w:rFonts w:ascii="Cambria" w:hAnsi="Cambria"/>
            <w:i/>
            <w:noProof/>
            <w:rPrChange w:id="2515" w:author="Ram Shrestha" w:date="2013-11-21T19:12:00Z">
              <w:rPr/>
            </w:rPrChange>
          </w:rPr>
          <w:t>Environ Microbiol</w:t>
        </w:r>
        <w:r w:rsidRPr="001B72DC">
          <w:rPr>
            <w:rFonts w:ascii="Cambria" w:hAnsi="Cambria"/>
            <w:noProof/>
            <w:rPrChange w:id="2516" w:author="Ram Shrestha" w:date="2013-11-21T19:12:00Z">
              <w:rPr/>
            </w:rPrChange>
          </w:rPr>
          <w:t xml:space="preserve"> </w:t>
        </w:r>
        <w:r w:rsidRPr="001B72DC">
          <w:rPr>
            <w:rFonts w:ascii="Cambria" w:hAnsi="Cambria"/>
            <w:b/>
            <w:noProof/>
            <w:rPrChange w:id="2517" w:author="Ram Shrestha" w:date="2013-11-21T19:12:00Z">
              <w:rPr/>
            </w:rPrChange>
          </w:rPr>
          <w:t>12</w:t>
        </w:r>
        <w:r w:rsidRPr="001B72DC">
          <w:rPr>
            <w:rFonts w:ascii="Cambria" w:hAnsi="Cambria"/>
            <w:noProof/>
            <w:rPrChange w:id="2518" w:author="Ram Shrestha" w:date="2013-11-21T19:12:00Z">
              <w:rPr/>
            </w:rPrChange>
          </w:rPr>
          <w:t>: 118-123.</w:t>
        </w:r>
      </w:ins>
    </w:p>
    <w:p w:rsidR="00000000" w:rsidRDefault="001B72DC">
      <w:pPr>
        <w:rPr>
          <w:ins w:id="2519" w:author="Ram Shrestha" w:date="2013-11-21T19:12:00Z"/>
          <w:rFonts w:ascii="Cambria" w:hAnsi="Cambria"/>
          <w:noProof/>
          <w:rPrChange w:id="2520" w:author="Ram Shrestha" w:date="2013-11-21T19:12:00Z">
            <w:rPr>
              <w:ins w:id="2521" w:author="Ram Shrestha" w:date="2013-11-21T19:12:00Z"/>
            </w:rPr>
          </w:rPrChange>
        </w:rPr>
        <w:pPrChange w:id="2522" w:author="Ram Shrestha" w:date="2013-11-21T19:12:00Z">
          <w:pPr>
            <w:ind w:left="720" w:hanging="720"/>
          </w:pPr>
        </w:pPrChange>
      </w:pPr>
      <w:ins w:id="2523" w:author="Ram Shrestha" w:date="2013-11-21T19:12:00Z">
        <w:r w:rsidRPr="001B72DC">
          <w:rPr>
            <w:rFonts w:ascii="Cambria" w:hAnsi="Cambria"/>
            <w:noProof/>
            <w:rPrChange w:id="2524" w:author="Ram Shrestha" w:date="2013-11-21T19:12:00Z">
              <w:rPr/>
            </w:rPrChange>
          </w:rPr>
          <w:t xml:space="preserve">Larkin, MA, Blackshields, G, Brown, NP, Chenna, R, McGettigan, PA, McWilliam, H, Valentin, F, Wallace, IM, Wilm, A, Lopez, R, Thompson, JD, Gibson, TJ, Higgins, DG (2007) Clustal W and Clustal X version 2.0. </w:t>
        </w:r>
        <w:r w:rsidRPr="001B72DC">
          <w:rPr>
            <w:rFonts w:ascii="Cambria" w:hAnsi="Cambria"/>
            <w:i/>
            <w:noProof/>
            <w:rPrChange w:id="2525" w:author="Ram Shrestha" w:date="2013-11-21T19:12:00Z">
              <w:rPr/>
            </w:rPrChange>
          </w:rPr>
          <w:t>Bioinformatics</w:t>
        </w:r>
        <w:r w:rsidRPr="001B72DC">
          <w:rPr>
            <w:rFonts w:ascii="Cambria" w:hAnsi="Cambria"/>
            <w:noProof/>
            <w:rPrChange w:id="2526" w:author="Ram Shrestha" w:date="2013-11-21T19:12:00Z">
              <w:rPr/>
            </w:rPrChange>
          </w:rPr>
          <w:t xml:space="preserve"> </w:t>
        </w:r>
        <w:r w:rsidRPr="001B72DC">
          <w:rPr>
            <w:rFonts w:ascii="Cambria" w:hAnsi="Cambria"/>
            <w:b/>
            <w:noProof/>
            <w:rPrChange w:id="2527" w:author="Ram Shrestha" w:date="2013-11-21T19:12:00Z">
              <w:rPr/>
            </w:rPrChange>
          </w:rPr>
          <w:t>23</w:t>
        </w:r>
        <w:r w:rsidRPr="001B72DC">
          <w:rPr>
            <w:rFonts w:ascii="Cambria" w:hAnsi="Cambria"/>
            <w:noProof/>
            <w:rPrChange w:id="2528" w:author="Ram Shrestha" w:date="2013-11-21T19:12:00Z">
              <w:rPr/>
            </w:rPrChange>
          </w:rPr>
          <w:t>: 2947-2948.</w:t>
        </w:r>
      </w:ins>
    </w:p>
    <w:p w:rsidR="00000000" w:rsidRDefault="001B72DC">
      <w:pPr>
        <w:rPr>
          <w:ins w:id="2529" w:author="Ram Shrestha" w:date="2013-11-21T19:12:00Z"/>
          <w:rFonts w:ascii="Cambria" w:hAnsi="Cambria"/>
          <w:noProof/>
          <w:rPrChange w:id="2530" w:author="Ram Shrestha" w:date="2013-11-21T19:12:00Z">
            <w:rPr>
              <w:ins w:id="2531" w:author="Ram Shrestha" w:date="2013-11-21T19:12:00Z"/>
            </w:rPr>
          </w:rPrChange>
        </w:rPr>
        <w:pPrChange w:id="2532" w:author="Ram Shrestha" w:date="2013-11-21T19:12:00Z">
          <w:pPr>
            <w:ind w:left="720" w:hanging="720"/>
          </w:pPr>
        </w:pPrChange>
      </w:pPr>
      <w:ins w:id="2533" w:author="Ram Shrestha" w:date="2013-11-21T19:12:00Z">
        <w:r w:rsidRPr="001B72DC">
          <w:rPr>
            <w:rFonts w:ascii="Cambria" w:hAnsi="Cambria"/>
            <w:noProof/>
            <w:rPrChange w:id="2534" w:author="Ram Shrestha" w:date="2013-11-21T19:12:00Z">
              <w:rPr/>
            </w:rPrChange>
          </w:rPr>
          <w:t xml:space="preserve">Lassmann, T, Sonnhammer, EL (2005) Kalign--an accurate and fast multiple sequence alignment algorithm. </w:t>
        </w:r>
        <w:r w:rsidRPr="001B72DC">
          <w:rPr>
            <w:rFonts w:ascii="Cambria" w:hAnsi="Cambria"/>
            <w:i/>
            <w:noProof/>
            <w:rPrChange w:id="2535" w:author="Ram Shrestha" w:date="2013-11-21T19:12:00Z">
              <w:rPr/>
            </w:rPrChange>
          </w:rPr>
          <w:t>BMC Bioinformatics</w:t>
        </w:r>
        <w:r w:rsidRPr="001B72DC">
          <w:rPr>
            <w:rFonts w:ascii="Cambria" w:hAnsi="Cambria"/>
            <w:noProof/>
            <w:rPrChange w:id="2536" w:author="Ram Shrestha" w:date="2013-11-21T19:12:00Z">
              <w:rPr/>
            </w:rPrChange>
          </w:rPr>
          <w:t xml:space="preserve"> </w:t>
        </w:r>
        <w:r w:rsidRPr="001B72DC">
          <w:rPr>
            <w:rFonts w:ascii="Cambria" w:hAnsi="Cambria"/>
            <w:b/>
            <w:noProof/>
            <w:rPrChange w:id="2537" w:author="Ram Shrestha" w:date="2013-11-21T19:12:00Z">
              <w:rPr/>
            </w:rPrChange>
          </w:rPr>
          <w:t>6</w:t>
        </w:r>
        <w:r w:rsidRPr="001B72DC">
          <w:rPr>
            <w:rFonts w:ascii="Cambria" w:hAnsi="Cambria"/>
            <w:noProof/>
            <w:rPrChange w:id="2538" w:author="Ram Shrestha" w:date="2013-11-21T19:12:00Z">
              <w:rPr/>
            </w:rPrChange>
          </w:rPr>
          <w:t>: 298.</w:t>
        </w:r>
      </w:ins>
    </w:p>
    <w:p w:rsidR="00000000" w:rsidRDefault="001B72DC">
      <w:pPr>
        <w:rPr>
          <w:ins w:id="2539" w:author="Ram Shrestha" w:date="2013-11-21T19:12:00Z"/>
          <w:rFonts w:ascii="Cambria" w:hAnsi="Cambria"/>
          <w:noProof/>
          <w:rPrChange w:id="2540" w:author="Ram Shrestha" w:date="2013-11-21T19:12:00Z">
            <w:rPr>
              <w:ins w:id="2541" w:author="Ram Shrestha" w:date="2013-11-21T19:12:00Z"/>
            </w:rPr>
          </w:rPrChange>
        </w:rPr>
        <w:pPrChange w:id="2542" w:author="Ram Shrestha" w:date="2013-11-21T19:12:00Z">
          <w:pPr>
            <w:ind w:left="720" w:hanging="720"/>
          </w:pPr>
        </w:pPrChange>
      </w:pPr>
      <w:ins w:id="2543" w:author="Ram Shrestha" w:date="2013-11-21T19:12:00Z">
        <w:r w:rsidRPr="001B72DC">
          <w:rPr>
            <w:rFonts w:ascii="Cambria" w:hAnsi="Cambria"/>
            <w:noProof/>
            <w:rPrChange w:id="2544" w:author="Ram Shrestha" w:date="2013-11-21T19:12:00Z">
              <w:rPr/>
            </w:rPrChange>
          </w:rPr>
          <w:t xml:space="preserve">Lataillade, M, Chiarella, J, Yang, R, Schnittman, S, Wirtz, V, Uy, J, Seekins, D, Krystal, M, Mancini, M, McGrath, D, Simen, B, Egholm, M, Kozal, M (2010) Prevalence and clinical significance of HIV drug resistance mutations by ultra-deep sequencing in antiretroviral-naive subjects in the CASTLE study. </w:t>
        </w:r>
        <w:r w:rsidRPr="001B72DC">
          <w:rPr>
            <w:rFonts w:ascii="Cambria" w:hAnsi="Cambria"/>
            <w:i/>
            <w:noProof/>
            <w:rPrChange w:id="2545" w:author="Ram Shrestha" w:date="2013-11-21T19:12:00Z">
              <w:rPr/>
            </w:rPrChange>
          </w:rPr>
          <w:t>PLoS One</w:t>
        </w:r>
        <w:r w:rsidRPr="001B72DC">
          <w:rPr>
            <w:rFonts w:ascii="Cambria" w:hAnsi="Cambria"/>
            <w:noProof/>
            <w:rPrChange w:id="2546" w:author="Ram Shrestha" w:date="2013-11-21T19:12:00Z">
              <w:rPr/>
            </w:rPrChange>
          </w:rPr>
          <w:t xml:space="preserve"> </w:t>
        </w:r>
        <w:r w:rsidRPr="001B72DC">
          <w:rPr>
            <w:rFonts w:ascii="Cambria" w:hAnsi="Cambria"/>
            <w:b/>
            <w:noProof/>
            <w:rPrChange w:id="2547" w:author="Ram Shrestha" w:date="2013-11-21T19:12:00Z">
              <w:rPr/>
            </w:rPrChange>
          </w:rPr>
          <w:t>5</w:t>
        </w:r>
        <w:r w:rsidRPr="001B72DC">
          <w:rPr>
            <w:rFonts w:ascii="Cambria" w:hAnsi="Cambria"/>
            <w:noProof/>
            <w:rPrChange w:id="2548" w:author="Ram Shrestha" w:date="2013-11-21T19:12:00Z">
              <w:rPr/>
            </w:rPrChange>
          </w:rPr>
          <w:t>: e10952.</w:t>
        </w:r>
      </w:ins>
    </w:p>
    <w:p w:rsidR="00000000" w:rsidRDefault="001B72DC">
      <w:pPr>
        <w:rPr>
          <w:ins w:id="2549" w:author="Ram Shrestha" w:date="2013-11-21T19:12:00Z"/>
          <w:rFonts w:ascii="Cambria" w:hAnsi="Cambria"/>
          <w:noProof/>
          <w:rPrChange w:id="2550" w:author="Ram Shrestha" w:date="2013-11-21T19:12:00Z">
            <w:rPr>
              <w:ins w:id="2551" w:author="Ram Shrestha" w:date="2013-11-21T19:12:00Z"/>
            </w:rPr>
          </w:rPrChange>
        </w:rPr>
        <w:pPrChange w:id="2552" w:author="Ram Shrestha" w:date="2013-11-21T19:12:00Z">
          <w:pPr>
            <w:ind w:left="720" w:hanging="720"/>
          </w:pPr>
        </w:pPrChange>
      </w:pPr>
      <w:ins w:id="2553" w:author="Ram Shrestha" w:date="2013-11-21T19:12:00Z">
        <w:r w:rsidRPr="001B72DC">
          <w:rPr>
            <w:rFonts w:ascii="Cambria" w:hAnsi="Cambria"/>
            <w:noProof/>
            <w:rPrChange w:id="2554" w:author="Ram Shrestha" w:date="2013-11-21T19:12:00Z">
              <w:rPr/>
            </w:rPrChange>
          </w:rPr>
          <w:t xml:space="preserve">Lee, W-P, Stromberg, M, Ward, A, Stewart, C, Garrison, E, Marth, GT (2013) MOSAIK: A hash-based algorithm for accurate next-generation sequencing read mapping. </w:t>
        </w:r>
        <w:r w:rsidRPr="001B72DC">
          <w:rPr>
            <w:rFonts w:ascii="Cambria" w:hAnsi="Cambria"/>
            <w:i/>
            <w:noProof/>
            <w:rPrChange w:id="2555" w:author="Ram Shrestha" w:date="2013-11-21T19:12:00Z">
              <w:rPr/>
            </w:rPrChange>
          </w:rPr>
          <w:t>arXiv preprint arXiv:13091149</w:t>
        </w:r>
        <w:r w:rsidRPr="001B72DC">
          <w:rPr>
            <w:rFonts w:ascii="Cambria" w:hAnsi="Cambria"/>
            <w:noProof/>
            <w:rPrChange w:id="2556" w:author="Ram Shrestha" w:date="2013-11-21T19:12:00Z">
              <w:rPr/>
            </w:rPrChange>
          </w:rPr>
          <w:t>.</w:t>
        </w:r>
      </w:ins>
    </w:p>
    <w:p w:rsidR="00000000" w:rsidRDefault="001B72DC">
      <w:pPr>
        <w:rPr>
          <w:ins w:id="2557" w:author="Ram Shrestha" w:date="2013-11-21T19:12:00Z"/>
          <w:rFonts w:ascii="Cambria" w:hAnsi="Cambria"/>
          <w:noProof/>
          <w:rPrChange w:id="2558" w:author="Ram Shrestha" w:date="2013-11-21T19:12:00Z">
            <w:rPr>
              <w:ins w:id="2559" w:author="Ram Shrestha" w:date="2013-11-21T19:12:00Z"/>
            </w:rPr>
          </w:rPrChange>
        </w:rPr>
        <w:pPrChange w:id="2560" w:author="Ram Shrestha" w:date="2013-11-21T19:12:00Z">
          <w:pPr>
            <w:ind w:left="720" w:hanging="720"/>
          </w:pPr>
        </w:pPrChange>
      </w:pPr>
      <w:ins w:id="2561" w:author="Ram Shrestha" w:date="2013-11-21T19:12:00Z">
        <w:r w:rsidRPr="001B72DC">
          <w:rPr>
            <w:rFonts w:ascii="Cambria" w:hAnsi="Cambria"/>
            <w:noProof/>
            <w:rPrChange w:id="2562" w:author="Ram Shrestha" w:date="2013-11-21T19:12:00Z">
              <w:rPr/>
            </w:rPrChange>
          </w:rPr>
          <w:t xml:space="preserve">Li, JZ, Paredes, R, Ribaudo, HJ, Svarovskaia, ES, Metzner, KJ, Kozal, MJ, Hullsiek, KH, Balduin, M, Jakobsen, MR, Geretti, AM, Thiebaut, R, Ostergaard, L, Masquelier, B, Johnson, JA, Miller, MD, Kuritzkes, DR (2011) Low-frequency HIV-1 drug resistance mutations and risk of NNRTI-based antiretroviral treatment failure: a systematic review and pooled analysis. </w:t>
        </w:r>
        <w:r w:rsidRPr="001B72DC">
          <w:rPr>
            <w:rFonts w:ascii="Cambria" w:hAnsi="Cambria"/>
            <w:i/>
            <w:noProof/>
            <w:rPrChange w:id="2563" w:author="Ram Shrestha" w:date="2013-11-21T19:12:00Z">
              <w:rPr/>
            </w:rPrChange>
          </w:rPr>
          <w:t>JAMA</w:t>
        </w:r>
        <w:r w:rsidRPr="001B72DC">
          <w:rPr>
            <w:rFonts w:ascii="Cambria" w:hAnsi="Cambria"/>
            <w:noProof/>
            <w:rPrChange w:id="2564" w:author="Ram Shrestha" w:date="2013-11-21T19:12:00Z">
              <w:rPr/>
            </w:rPrChange>
          </w:rPr>
          <w:t xml:space="preserve"> </w:t>
        </w:r>
        <w:r w:rsidRPr="001B72DC">
          <w:rPr>
            <w:rFonts w:ascii="Cambria" w:hAnsi="Cambria"/>
            <w:b/>
            <w:noProof/>
            <w:rPrChange w:id="2565" w:author="Ram Shrestha" w:date="2013-11-21T19:12:00Z">
              <w:rPr/>
            </w:rPrChange>
          </w:rPr>
          <w:t>305</w:t>
        </w:r>
        <w:r w:rsidRPr="001B72DC">
          <w:rPr>
            <w:rFonts w:ascii="Cambria" w:hAnsi="Cambria"/>
            <w:noProof/>
            <w:rPrChange w:id="2566" w:author="Ram Shrestha" w:date="2013-11-21T19:12:00Z">
              <w:rPr/>
            </w:rPrChange>
          </w:rPr>
          <w:t>: 1327-1335.</w:t>
        </w:r>
      </w:ins>
    </w:p>
    <w:p w:rsidR="00000000" w:rsidRDefault="001B72DC">
      <w:pPr>
        <w:rPr>
          <w:ins w:id="2567" w:author="Ram Shrestha" w:date="2013-11-21T19:12:00Z"/>
          <w:rFonts w:ascii="Cambria" w:hAnsi="Cambria"/>
          <w:noProof/>
          <w:rPrChange w:id="2568" w:author="Ram Shrestha" w:date="2013-11-21T19:12:00Z">
            <w:rPr>
              <w:ins w:id="2569" w:author="Ram Shrestha" w:date="2013-11-21T19:12:00Z"/>
            </w:rPr>
          </w:rPrChange>
        </w:rPr>
        <w:pPrChange w:id="2570" w:author="Ram Shrestha" w:date="2013-11-21T19:12:00Z">
          <w:pPr>
            <w:ind w:left="720" w:hanging="720"/>
          </w:pPr>
        </w:pPrChange>
      </w:pPr>
      <w:ins w:id="2571" w:author="Ram Shrestha" w:date="2013-11-21T19:12:00Z">
        <w:r w:rsidRPr="001B72DC">
          <w:rPr>
            <w:rFonts w:ascii="Cambria" w:hAnsi="Cambria"/>
            <w:noProof/>
            <w:rPrChange w:id="2572" w:author="Ram Shrestha" w:date="2013-11-21T19:12:00Z">
              <w:rPr/>
            </w:rPrChange>
          </w:rPr>
          <w:t xml:space="preserve">Li, TS, Tubiana, R, Katlama, C, Calvez, V, Ait Mohand, H, Autran, B (1998) Long-lasting recovery in CD4 T-cell function and viral-load reduction after highly active antiretroviral therapy in advanced HIV-1 disease. </w:t>
        </w:r>
        <w:r w:rsidRPr="001B72DC">
          <w:rPr>
            <w:rFonts w:ascii="Cambria" w:hAnsi="Cambria"/>
            <w:i/>
            <w:noProof/>
            <w:rPrChange w:id="2573" w:author="Ram Shrestha" w:date="2013-11-21T19:12:00Z">
              <w:rPr/>
            </w:rPrChange>
          </w:rPr>
          <w:t>Lancet</w:t>
        </w:r>
        <w:r w:rsidRPr="001B72DC">
          <w:rPr>
            <w:rFonts w:ascii="Cambria" w:hAnsi="Cambria"/>
            <w:noProof/>
            <w:rPrChange w:id="2574" w:author="Ram Shrestha" w:date="2013-11-21T19:12:00Z">
              <w:rPr/>
            </w:rPrChange>
          </w:rPr>
          <w:t xml:space="preserve"> </w:t>
        </w:r>
        <w:r w:rsidRPr="001B72DC">
          <w:rPr>
            <w:rFonts w:ascii="Cambria" w:hAnsi="Cambria"/>
            <w:b/>
            <w:noProof/>
            <w:rPrChange w:id="2575" w:author="Ram Shrestha" w:date="2013-11-21T19:12:00Z">
              <w:rPr/>
            </w:rPrChange>
          </w:rPr>
          <w:t>351</w:t>
        </w:r>
        <w:r w:rsidRPr="001B72DC">
          <w:rPr>
            <w:rFonts w:ascii="Cambria" w:hAnsi="Cambria"/>
            <w:noProof/>
            <w:rPrChange w:id="2576" w:author="Ram Shrestha" w:date="2013-11-21T19:12:00Z">
              <w:rPr/>
            </w:rPrChange>
          </w:rPr>
          <w:t>: 1682-1686.</w:t>
        </w:r>
      </w:ins>
    </w:p>
    <w:p w:rsidR="00000000" w:rsidRDefault="001B72DC">
      <w:pPr>
        <w:rPr>
          <w:ins w:id="2577" w:author="Ram Shrestha" w:date="2013-11-21T19:12:00Z"/>
          <w:rFonts w:ascii="Cambria" w:hAnsi="Cambria"/>
          <w:noProof/>
          <w:rPrChange w:id="2578" w:author="Ram Shrestha" w:date="2013-11-21T19:12:00Z">
            <w:rPr>
              <w:ins w:id="2579" w:author="Ram Shrestha" w:date="2013-11-21T19:12:00Z"/>
            </w:rPr>
          </w:rPrChange>
        </w:rPr>
        <w:pPrChange w:id="2580" w:author="Ram Shrestha" w:date="2013-11-21T19:12:00Z">
          <w:pPr>
            <w:ind w:left="720" w:hanging="720"/>
          </w:pPr>
        </w:pPrChange>
      </w:pPr>
      <w:ins w:id="2581" w:author="Ram Shrestha" w:date="2013-11-21T19:12:00Z">
        <w:r w:rsidRPr="001B72DC">
          <w:rPr>
            <w:rFonts w:ascii="Cambria" w:hAnsi="Cambria"/>
            <w:noProof/>
            <w:rPrChange w:id="2582" w:author="Ram Shrestha" w:date="2013-11-21T19:12:00Z">
              <w:rPr/>
            </w:rPrChange>
          </w:rPr>
          <w:t xml:space="preserve">Little, SJ, Holte, S, Routy, JP, Daar, ES, Markowitz, M, Collier, AC, Koup, RA, Mellors, JW, Connick, E, Conway, B, Kilby, M, Wang, L, Whitcomb, JM, Hellmann, NS, Richman, DD (2002) Antiretroviral-drug resistance among patients recently infected with HIV. </w:t>
        </w:r>
        <w:r w:rsidRPr="001B72DC">
          <w:rPr>
            <w:rFonts w:ascii="Cambria" w:hAnsi="Cambria"/>
            <w:i/>
            <w:noProof/>
            <w:rPrChange w:id="2583" w:author="Ram Shrestha" w:date="2013-11-21T19:12:00Z">
              <w:rPr/>
            </w:rPrChange>
          </w:rPr>
          <w:t>N Engl J Med</w:t>
        </w:r>
        <w:r w:rsidRPr="001B72DC">
          <w:rPr>
            <w:rFonts w:ascii="Cambria" w:hAnsi="Cambria"/>
            <w:noProof/>
            <w:rPrChange w:id="2584" w:author="Ram Shrestha" w:date="2013-11-21T19:12:00Z">
              <w:rPr/>
            </w:rPrChange>
          </w:rPr>
          <w:t xml:space="preserve"> </w:t>
        </w:r>
        <w:r w:rsidRPr="001B72DC">
          <w:rPr>
            <w:rFonts w:ascii="Cambria" w:hAnsi="Cambria"/>
            <w:b/>
            <w:noProof/>
            <w:rPrChange w:id="2585" w:author="Ram Shrestha" w:date="2013-11-21T19:12:00Z">
              <w:rPr/>
            </w:rPrChange>
          </w:rPr>
          <w:t>347</w:t>
        </w:r>
        <w:r w:rsidRPr="001B72DC">
          <w:rPr>
            <w:rFonts w:ascii="Cambria" w:hAnsi="Cambria"/>
            <w:noProof/>
            <w:rPrChange w:id="2586" w:author="Ram Shrestha" w:date="2013-11-21T19:12:00Z">
              <w:rPr/>
            </w:rPrChange>
          </w:rPr>
          <w:t>: 385-394.</w:t>
        </w:r>
      </w:ins>
    </w:p>
    <w:p w:rsidR="00000000" w:rsidRDefault="001B72DC">
      <w:pPr>
        <w:rPr>
          <w:ins w:id="2587" w:author="Ram Shrestha" w:date="2013-11-21T19:12:00Z"/>
          <w:rFonts w:ascii="Cambria" w:hAnsi="Cambria"/>
          <w:noProof/>
          <w:rPrChange w:id="2588" w:author="Ram Shrestha" w:date="2013-11-21T19:12:00Z">
            <w:rPr>
              <w:ins w:id="2589" w:author="Ram Shrestha" w:date="2013-11-21T19:12:00Z"/>
            </w:rPr>
          </w:rPrChange>
        </w:rPr>
        <w:pPrChange w:id="2590" w:author="Ram Shrestha" w:date="2013-11-21T19:12:00Z">
          <w:pPr>
            <w:ind w:left="720" w:hanging="720"/>
          </w:pPr>
        </w:pPrChange>
      </w:pPr>
      <w:ins w:id="2591" w:author="Ram Shrestha" w:date="2013-11-21T19:12:00Z">
        <w:r w:rsidRPr="001B72DC">
          <w:rPr>
            <w:rFonts w:ascii="Cambria" w:hAnsi="Cambria"/>
            <w:noProof/>
            <w:rPrChange w:id="2592" w:author="Ram Shrestha" w:date="2013-11-21T19:12:00Z">
              <w:rPr/>
            </w:rPrChange>
          </w:rPr>
          <w:t xml:space="preserve">Liu, TF, Shafer, RW (2006) Web resources for HIV type 1 genotypic-resistance test interpretation. </w:t>
        </w:r>
        <w:r w:rsidRPr="001B72DC">
          <w:rPr>
            <w:rFonts w:ascii="Cambria" w:hAnsi="Cambria"/>
            <w:i/>
            <w:noProof/>
            <w:rPrChange w:id="2593" w:author="Ram Shrestha" w:date="2013-11-21T19:12:00Z">
              <w:rPr/>
            </w:rPrChange>
          </w:rPr>
          <w:t>Clin Infect Dis</w:t>
        </w:r>
        <w:r w:rsidRPr="001B72DC">
          <w:rPr>
            <w:rFonts w:ascii="Cambria" w:hAnsi="Cambria"/>
            <w:noProof/>
            <w:rPrChange w:id="2594" w:author="Ram Shrestha" w:date="2013-11-21T19:12:00Z">
              <w:rPr/>
            </w:rPrChange>
          </w:rPr>
          <w:t xml:space="preserve"> </w:t>
        </w:r>
        <w:r w:rsidRPr="001B72DC">
          <w:rPr>
            <w:rFonts w:ascii="Cambria" w:hAnsi="Cambria"/>
            <w:b/>
            <w:noProof/>
            <w:rPrChange w:id="2595" w:author="Ram Shrestha" w:date="2013-11-21T19:12:00Z">
              <w:rPr/>
            </w:rPrChange>
          </w:rPr>
          <w:t>42</w:t>
        </w:r>
        <w:r w:rsidRPr="001B72DC">
          <w:rPr>
            <w:rFonts w:ascii="Cambria" w:hAnsi="Cambria"/>
            <w:noProof/>
            <w:rPrChange w:id="2596" w:author="Ram Shrestha" w:date="2013-11-21T19:12:00Z">
              <w:rPr/>
            </w:rPrChange>
          </w:rPr>
          <w:t>: 1608-1618.</w:t>
        </w:r>
      </w:ins>
    </w:p>
    <w:p w:rsidR="00000000" w:rsidRDefault="001B72DC">
      <w:pPr>
        <w:rPr>
          <w:ins w:id="2597" w:author="Ram Shrestha" w:date="2013-11-21T19:12:00Z"/>
          <w:rFonts w:ascii="Cambria" w:hAnsi="Cambria"/>
          <w:noProof/>
          <w:rPrChange w:id="2598" w:author="Ram Shrestha" w:date="2013-11-21T19:12:00Z">
            <w:rPr>
              <w:ins w:id="2599" w:author="Ram Shrestha" w:date="2013-11-21T19:12:00Z"/>
            </w:rPr>
          </w:rPrChange>
        </w:rPr>
        <w:pPrChange w:id="2600" w:author="Ram Shrestha" w:date="2013-11-21T19:12:00Z">
          <w:pPr>
            <w:ind w:left="720" w:hanging="720"/>
          </w:pPr>
        </w:pPrChange>
      </w:pPr>
      <w:ins w:id="2601" w:author="Ram Shrestha" w:date="2013-11-21T19:12:00Z">
        <w:r w:rsidRPr="001B72DC">
          <w:rPr>
            <w:rFonts w:ascii="Cambria" w:hAnsi="Cambria"/>
            <w:noProof/>
            <w:rPrChange w:id="2602" w:author="Ram Shrestha" w:date="2013-11-21T19:12:00Z">
              <w:rPr/>
            </w:rPrChange>
          </w:rPr>
          <w:t xml:space="preserve">Low-Beer, S, Yip, B, O'Shaughnessy, MV, Hogg, RS, Montaner, JS (2000) Adherence to triple therapy and viral load response. </w:t>
        </w:r>
        <w:r w:rsidRPr="001B72DC">
          <w:rPr>
            <w:rFonts w:ascii="Cambria" w:hAnsi="Cambria"/>
            <w:i/>
            <w:noProof/>
            <w:rPrChange w:id="2603" w:author="Ram Shrestha" w:date="2013-11-21T19:12:00Z">
              <w:rPr/>
            </w:rPrChange>
          </w:rPr>
          <w:t>J Acquir Immune Defic Syndr</w:t>
        </w:r>
        <w:r w:rsidRPr="001B72DC">
          <w:rPr>
            <w:rFonts w:ascii="Cambria" w:hAnsi="Cambria"/>
            <w:noProof/>
            <w:rPrChange w:id="2604" w:author="Ram Shrestha" w:date="2013-11-21T19:12:00Z">
              <w:rPr/>
            </w:rPrChange>
          </w:rPr>
          <w:t xml:space="preserve"> </w:t>
        </w:r>
        <w:r w:rsidRPr="001B72DC">
          <w:rPr>
            <w:rFonts w:ascii="Cambria" w:hAnsi="Cambria"/>
            <w:b/>
            <w:noProof/>
            <w:rPrChange w:id="2605" w:author="Ram Shrestha" w:date="2013-11-21T19:12:00Z">
              <w:rPr/>
            </w:rPrChange>
          </w:rPr>
          <w:t>23</w:t>
        </w:r>
        <w:r w:rsidRPr="001B72DC">
          <w:rPr>
            <w:rFonts w:ascii="Cambria" w:hAnsi="Cambria"/>
            <w:noProof/>
            <w:rPrChange w:id="2606" w:author="Ram Shrestha" w:date="2013-11-21T19:12:00Z">
              <w:rPr/>
            </w:rPrChange>
          </w:rPr>
          <w:t>: 360-361.</w:t>
        </w:r>
      </w:ins>
    </w:p>
    <w:p w:rsidR="00000000" w:rsidRDefault="001B72DC">
      <w:pPr>
        <w:rPr>
          <w:ins w:id="2607" w:author="Ram Shrestha" w:date="2013-11-21T19:12:00Z"/>
          <w:rFonts w:ascii="Cambria" w:hAnsi="Cambria"/>
          <w:noProof/>
          <w:rPrChange w:id="2608" w:author="Ram Shrestha" w:date="2013-11-21T19:12:00Z">
            <w:rPr>
              <w:ins w:id="2609" w:author="Ram Shrestha" w:date="2013-11-21T19:12:00Z"/>
            </w:rPr>
          </w:rPrChange>
        </w:rPr>
        <w:pPrChange w:id="2610" w:author="Ram Shrestha" w:date="2013-11-21T19:12:00Z">
          <w:pPr>
            <w:ind w:left="720" w:hanging="720"/>
          </w:pPr>
        </w:pPrChange>
      </w:pPr>
      <w:ins w:id="2611" w:author="Ram Shrestha" w:date="2013-11-21T19:12:00Z">
        <w:r w:rsidRPr="001B72DC">
          <w:rPr>
            <w:rFonts w:ascii="Cambria" w:hAnsi="Cambria"/>
            <w:noProof/>
            <w:rPrChange w:id="2612" w:author="Ram Shrestha" w:date="2013-11-21T19:12:00Z">
              <w:rPr/>
            </w:rPrChange>
          </w:rPr>
          <w:t xml:space="preserve">Mansky, LM (1996a) Forward mutation rate of human immunodeficiency virus type 1 in a T lymphoid cell line. </w:t>
        </w:r>
        <w:r w:rsidRPr="001B72DC">
          <w:rPr>
            <w:rFonts w:ascii="Cambria" w:hAnsi="Cambria"/>
            <w:i/>
            <w:noProof/>
            <w:rPrChange w:id="2613" w:author="Ram Shrestha" w:date="2013-11-21T19:12:00Z">
              <w:rPr/>
            </w:rPrChange>
          </w:rPr>
          <w:t>AIDS Res Hum Retroviruses</w:t>
        </w:r>
        <w:r w:rsidRPr="001B72DC">
          <w:rPr>
            <w:rFonts w:ascii="Cambria" w:hAnsi="Cambria"/>
            <w:noProof/>
            <w:rPrChange w:id="2614" w:author="Ram Shrestha" w:date="2013-11-21T19:12:00Z">
              <w:rPr/>
            </w:rPrChange>
          </w:rPr>
          <w:t xml:space="preserve"> </w:t>
        </w:r>
        <w:r w:rsidRPr="001B72DC">
          <w:rPr>
            <w:rFonts w:ascii="Cambria" w:hAnsi="Cambria"/>
            <w:b/>
            <w:noProof/>
            <w:rPrChange w:id="2615" w:author="Ram Shrestha" w:date="2013-11-21T19:12:00Z">
              <w:rPr/>
            </w:rPrChange>
          </w:rPr>
          <w:t>12</w:t>
        </w:r>
        <w:r w:rsidRPr="001B72DC">
          <w:rPr>
            <w:rFonts w:ascii="Cambria" w:hAnsi="Cambria"/>
            <w:noProof/>
            <w:rPrChange w:id="2616" w:author="Ram Shrestha" w:date="2013-11-21T19:12:00Z">
              <w:rPr/>
            </w:rPrChange>
          </w:rPr>
          <w:t>: 307-314.</w:t>
        </w:r>
      </w:ins>
    </w:p>
    <w:p w:rsidR="00000000" w:rsidRDefault="001B72DC">
      <w:pPr>
        <w:rPr>
          <w:ins w:id="2617" w:author="Ram Shrestha" w:date="2013-11-21T19:12:00Z"/>
          <w:rFonts w:ascii="Cambria" w:hAnsi="Cambria"/>
          <w:noProof/>
          <w:rPrChange w:id="2618" w:author="Ram Shrestha" w:date="2013-11-21T19:12:00Z">
            <w:rPr>
              <w:ins w:id="2619" w:author="Ram Shrestha" w:date="2013-11-21T19:12:00Z"/>
            </w:rPr>
          </w:rPrChange>
        </w:rPr>
        <w:pPrChange w:id="2620" w:author="Ram Shrestha" w:date="2013-11-21T19:12:00Z">
          <w:pPr>
            <w:ind w:left="720" w:hanging="720"/>
          </w:pPr>
        </w:pPrChange>
      </w:pPr>
      <w:ins w:id="2621" w:author="Ram Shrestha" w:date="2013-11-21T19:12:00Z">
        <w:r w:rsidRPr="001B72DC">
          <w:rPr>
            <w:rFonts w:ascii="Cambria" w:hAnsi="Cambria"/>
            <w:noProof/>
            <w:rPrChange w:id="2622" w:author="Ram Shrestha" w:date="2013-11-21T19:12:00Z">
              <w:rPr/>
            </w:rPrChange>
          </w:rPr>
          <w:t xml:space="preserve">Mansky, LM (1996b) The mutation rate of human immunodeficiency virus type 1 is influenced by the vpr gene. </w:t>
        </w:r>
        <w:r w:rsidRPr="001B72DC">
          <w:rPr>
            <w:rFonts w:ascii="Cambria" w:hAnsi="Cambria"/>
            <w:i/>
            <w:noProof/>
            <w:rPrChange w:id="2623" w:author="Ram Shrestha" w:date="2013-11-21T19:12:00Z">
              <w:rPr/>
            </w:rPrChange>
          </w:rPr>
          <w:t>Virology</w:t>
        </w:r>
        <w:r w:rsidRPr="001B72DC">
          <w:rPr>
            <w:rFonts w:ascii="Cambria" w:hAnsi="Cambria"/>
            <w:noProof/>
            <w:rPrChange w:id="2624" w:author="Ram Shrestha" w:date="2013-11-21T19:12:00Z">
              <w:rPr/>
            </w:rPrChange>
          </w:rPr>
          <w:t xml:space="preserve"> </w:t>
        </w:r>
        <w:r w:rsidRPr="001B72DC">
          <w:rPr>
            <w:rFonts w:ascii="Cambria" w:hAnsi="Cambria"/>
            <w:b/>
            <w:noProof/>
            <w:rPrChange w:id="2625" w:author="Ram Shrestha" w:date="2013-11-21T19:12:00Z">
              <w:rPr/>
            </w:rPrChange>
          </w:rPr>
          <w:t>222</w:t>
        </w:r>
        <w:r w:rsidRPr="001B72DC">
          <w:rPr>
            <w:rFonts w:ascii="Cambria" w:hAnsi="Cambria"/>
            <w:noProof/>
            <w:rPrChange w:id="2626" w:author="Ram Shrestha" w:date="2013-11-21T19:12:00Z">
              <w:rPr/>
            </w:rPrChange>
          </w:rPr>
          <w:t>: 391-400.</w:t>
        </w:r>
      </w:ins>
    </w:p>
    <w:p w:rsidR="00000000" w:rsidRDefault="001B72DC">
      <w:pPr>
        <w:rPr>
          <w:ins w:id="2627" w:author="Ram Shrestha" w:date="2013-11-21T19:12:00Z"/>
          <w:rFonts w:ascii="Cambria" w:hAnsi="Cambria"/>
          <w:noProof/>
          <w:rPrChange w:id="2628" w:author="Ram Shrestha" w:date="2013-11-21T19:12:00Z">
            <w:rPr>
              <w:ins w:id="2629" w:author="Ram Shrestha" w:date="2013-11-21T19:12:00Z"/>
            </w:rPr>
          </w:rPrChange>
        </w:rPr>
        <w:pPrChange w:id="2630" w:author="Ram Shrestha" w:date="2013-11-21T19:12:00Z">
          <w:pPr>
            <w:ind w:left="720" w:hanging="720"/>
          </w:pPr>
        </w:pPrChange>
      </w:pPr>
      <w:ins w:id="2631" w:author="Ram Shrestha" w:date="2013-11-21T19:12:00Z">
        <w:r w:rsidRPr="001B72DC">
          <w:rPr>
            <w:rFonts w:ascii="Cambria" w:hAnsi="Cambria"/>
            <w:noProof/>
            <w:rPrChange w:id="2632" w:author="Ram Shrestha" w:date="2013-11-21T19:12:00Z">
              <w:rPr/>
            </w:rPrChange>
          </w:rPr>
          <w:t xml:space="preserve">Mansky, LM (1998) Retrovirus mutation rates and their role in genetic variation. </w:t>
        </w:r>
        <w:r w:rsidRPr="001B72DC">
          <w:rPr>
            <w:rFonts w:ascii="Cambria" w:hAnsi="Cambria"/>
            <w:i/>
            <w:noProof/>
            <w:rPrChange w:id="2633" w:author="Ram Shrestha" w:date="2013-11-21T19:12:00Z">
              <w:rPr/>
            </w:rPrChange>
          </w:rPr>
          <w:t>J Gen Virol</w:t>
        </w:r>
        <w:r w:rsidRPr="001B72DC">
          <w:rPr>
            <w:rFonts w:ascii="Cambria" w:hAnsi="Cambria"/>
            <w:noProof/>
            <w:rPrChange w:id="2634" w:author="Ram Shrestha" w:date="2013-11-21T19:12:00Z">
              <w:rPr/>
            </w:rPrChange>
          </w:rPr>
          <w:t xml:space="preserve"> </w:t>
        </w:r>
        <w:r w:rsidRPr="001B72DC">
          <w:rPr>
            <w:rFonts w:ascii="Cambria" w:hAnsi="Cambria"/>
            <w:b/>
            <w:noProof/>
            <w:rPrChange w:id="2635" w:author="Ram Shrestha" w:date="2013-11-21T19:12:00Z">
              <w:rPr/>
            </w:rPrChange>
          </w:rPr>
          <w:t>79 ( Pt 6)</w:t>
        </w:r>
        <w:r w:rsidRPr="001B72DC">
          <w:rPr>
            <w:rFonts w:ascii="Cambria" w:hAnsi="Cambria"/>
            <w:noProof/>
            <w:rPrChange w:id="2636" w:author="Ram Shrestha" w:date="2013-11-21T19:12:00Z">
              <w:rPr/>
            </w:rPrChange>
          </w:rPr>
          <w:t>: 1337-1345.</w:t>
        </w:r>
      </w:ins>
    </w:p>
    <w:p w:rsidR="00000000" w:rsidRDefault="001B72DC">
      <w:pPr>
        <w:rPr>
          <w:ins w:id="2637" w:author="Ram Shrestha" w:date="2013-11-21T19:12:00Z"/>
          <w:rFonts w:ascii="Cambria" w:hAnsi="Cambria"/>
          <w:noProof/>
          <w:rPrChange w:id="2638" w:author="Ram Shrestha" w:date="2013-11-21T19:12:00Z">
            <w:rPr>
              <w:ins w:id="2639" w:author="Ram Shrestha" w:date="2013-11-21T19:12:00Z"/>
            </w:rPr>
          </w:rPrChange>
        </w:rPr>
        <w:pPrChange w:id="2640" w:author="Ram Shrestha" w:date="2013-11-21T19:12:00Z">
          <w:pPr>
            <w:ind w:left="720" w:hanging="720"/>
          </w:pPr>
        </w:pPrChange>
      </w:pPr>
      <w:ins w:id="2641" w:author="Ram Shrestha" w:date="2013-11-21T19:12:00Z">
        <w:r w:rsidRPr="001B72DC">
          <w:rPr>
            <w:rFonts w:ascii="Cambria" w:hAnsi="Cambria"/>
            <w:noProof/>
            <w:rPrChange w:id="2642" w:author="Ram Shrestha" w:date="2013-11-21T19:12:00Z">
              <w:rPr/>
            </w:rPrChange>
          </w:rPr>
          <w:t xml:space="preserve">Mansky, LM, Temin, HM (1995) Lower in vivo mutation rate of human immunodeficiency virus type 1 than that predicted from the fidelity of purified reverse transcriptase. </w:t>
        </w:r>
        <w:r w:rsidRPr="001B72DC">
          <w:rPr>
            <w:rFonts w:ascii="Cambria" w:hAnsi="Cambria"/>
            <w:i/>
            <w:noProof/>
            <w:rPrChange w:id="2643" w:author="Ram Shrestha" w:date="2013-11-21T19:12:00Z">
              <w:rPr/>
            </w:rPrChange>
          </w:rPr>
          <w:t>Journal of Virology</w:t>
        </w:r>
        <w:r w:rsidRPr="001B72DC">
          <w:rPr>
            <w:rFonts w:ascii="Cambria" w:hAnsi="Cambria"/>
            <w:noProof/>
            <w:rPrChange w:id="2644" w:author="Ram Shrestha" w:date="2013-11-21T19:12:00Z">
              <w:rPr/>
            </w:rPrChange>
          </w:rPr>
          <w:t xml:space="preserve"> </w:t>
        </w:r>
        <w:r w:rsidRPr="001B72DC">
          <w:rPr>
            <w:rFonts w:ascii="Cambria" w:hAnsi="Cambria"/>
            <w:b/>
            <w:noProof/>
            <w:rPrChange w:id="2645" w:author="Ram Shrestha" w:date="2013-11-21T19:12:00Z">
              <w:rPr/>
            </w:rPrChange>
          </w:rPr>
          <w:t>69</w:t>
        </w:r>
        <w:r w:rsidRPr="001B72DC">
          <w:rPr>
            <w:rFonts w:ascii="Cambria" w:hAnsi="Cambria"/>
            <w:noProof/>
            <w:rPrChange w:id="2646" w:author="Ram Shrestha" w:date="2013-11-21T19:12:00Z">
              <w:rPr/>
            </w:rPrChange>
          </w:rPr>
          <w:t>: 5087-5094.</w:t>
        </w:r>
      </w:ins>
    </w:p>
    <w:p w:rsidR="00000000" w:rsidRDefault="001B72DC">
      <w:pPr>
        <w:rPr>
          <w:ins w:id="2647" w:author="Ram Shrestha" w:date="2013-11-21T19:12:00Z"/>
          <w:rFonts w:ascii="Cambria" w:hAnsi="Cambria"/>
          <w:noProof/>
          <w:rPrChange w:id="2648" w:author="Ram Shrestha" w:date="2013-11-21T19:12:00Z">
            <w:rPr>
              <w:ins w:id="2649" w:author="Ram Shrestha" w:date="2013-11-21T19:12:00Z"/>
            </w:rPr>
          </w:rPrChange>
        </w:rPr>
        <w:pPrChange w:id="2650" w:author="Ram Shrestha" w:date="2013-11-21T19:12:00Z">
          <w:pPr>
            <w:ind w:left="720" w:hanging="720"/>
          </w:pPr>
        </w:pPrChange>
      </w:pPr>
      <w:ins w:id="2651" w:author="Ram Shrestha" w:date="2013-11-21T19:12:00Z">
        <w:r w:rsidRPr="001B72DC">
          <w:rPr>
            <w:rFonts w:ascii="Cambria" w:hAnsi="Cambria"/>
            <w:noProof/>
            <w:rPrChange w:id="2652" w:author="Ram Shrestha" w:date="2013-11-21T19:12:00Z">
              <w:rPr/>
            </w:rPrChange>
          </w:rPr>
          <w:t xml:space="preserve">Margulies, M, Egholm, M, Altman, WE, Attiya, S, Bader, JS, Bemben, LA, Berka, J, Braverman, MS, Chen, Y-J, Chen, Z, Dewell, SB, Du, L, Fierro, JM, Gomes, XV, Godwin, BC, He, W, Helgesen, S, Ho, CH, Irzyk, GP, Jando, SC, Alenquer, MLI, Jarvie, TP, Jirage, KB, Kim, J-B, Knight, JR, Lanza, JR, Leamon, JH, Lefkowitz, SM, Lei, M, Li, J, Lohman, KL, Lu, H, Makhijani, VB, McDade, KE, McKenna, MP, Myers, EW, Nickerson, E, Nobile, JR, Plant, R, Puc, BP, Ronan, MT, Roth, GT, Sarkis, GJ, Simons, JF, Simpson, JW, Srinivasan, M, Tartaro, KR, Tomasz, A, Vogt, KA, Volkmer, GA, Wang, SH, Wang, Y, Weiner, MP, Yu, P, Begley, RF, Rothberg, JM (2005) Genome sequencing in microfabricated high-density picolitre reactors. </w:t>
        </w:r>
        <w:r w:rsidRPr="001B72DC">
          <w:rPr>
            <w:rFonts w:ascii="Cambria" w:hAnsi="Cambria"/>
            <w:i/>
            <w:noProof/>
            <w:rPrChange w:id="2653" w:author="Ram Shrestha" w:date="2013-11-21T19:12:00Z">
              <w:rPr/>
            </w:rPrChange>
          </w:rPr>
          <w:t>Nature</w:t>
        </w:r>
        <w:r w:rsidRPr="001B72DC">
          <w:rPr>
            <w:rFonts w:ascii="Cambria" w:hAnsi="Cambria"/>
            <w:noProof/>
            <w:rPrChange w:id="2654" w:author="Ram Shrestha" w:date="2013-11-21T19:12:00Z">
              <w:rPr/>
            </w:rPrChange>
          </w:rPr>
          <w:t xml:space="preserve"> </w:t>
        </w:r>
        <w:r w:rsidRPr="001B72DC">
          <w:rPr>
            <w:rFonts w:ascii="Cambria" w:hAnsi="Cambria"/>
            <w:b/>
            <w:noProof/>
            <w:rPrChange w:id="2655" w:author="Ram Shrestha" w:date="2013-11-21T19:12:00Z">
              <w:rPr/>
            </w:rPrChange>
          </w:rPr>
          <w:t>437</w:t>
        </w:r>
        <w:r w:rsidRPr="001B72DC">
          <w:rPr>
            <w:rFonts w:ascii="Cambria" w:hAnsi="Cambria"/>
            <w:noProof/>
            <w:rPrChange w:id="2656" w:author="Ram Shrestha" w:date="2013-11-21T19:12:00Z">
              <w:rPr/>
            </w:rPrChange>
          </w:rPr>
          <w:t>: 376-380.</w:t>
        </w:r>
      </w:ins>
    </w:p>
    <w:p w:rsidR="00000000" w:rsidRDefault="001B72DC">
      <w:pPr>
        <w:rPr>
          <w:ins w:id="2657" w:author="Ram Shrestha" w:date="2013-11-21T19:12:00Z"/>
          <w:rFonts w:ascii="Cambria" w:hAnsi="Cambria"/>
          <w:noProof/>
          <w:rPrChange w:id="2658" w:author="Ram Shrestha" w:date="2013-11-21T19:12:00Z">
            <w:rPr>
              <w:ins w:id="2659" w:author="Ram Shrestha" w:date="2013-11-21T19:12:00Z"/>
            </w:rPr>
          </w:rPrChange>
        </w:rPr>
        <w:pPrChange w:id="2660" w:author="Ram Shrestha" w:date="2013-11-21T19:12:00Z">
          <w:pPr>
            <w:ind w:left="720" w:hanging="720"/>
          </w:pPr>
        </w:pPrChange>
      </w:pPr>
      <w:ins w:id="2661" w:author="Ram Shrestha" w:date="2013-11-21T19:12:00Z">
        <w:r w:rsidRPr="001B72DC">
          <w:rPr>
            <w:rFonts w:ascii="Cambria" w:hAnsi="Cambria"/>
            <w:noProof/>
            <w:rPrChange w:id="2662" w:author="Ram Shrestha" w:date="2013-11-21T19:12:00Z">
              <w:rPr/>
            </w:rPrChange>
          </w:rPr>
          <w:t xml:space="preserve">Masur, H, Kaplan, JE (2009) New guidelines for the management of HIV-related opportunistic infections. </w:t>
        </w:r>
        <w:r w:rsidRPr="001B72DC">
          <w:rPr>
            <w:rFonts w:ascii="Cambria" w:hAnsi="Cambria"/>
            <w:i/>
            <w:noProof/>
            <w:rPrChange w:id="2663" w:author="Ram Shrestha" w:date="2013-11-21T19:12:00Z">
              <w:rPr/>
            </w:rPrChange>
          </w:rPr>
          <w:t>JAMA</w:t>
        </w:r>
        <w:r w:rsidRPr="001B72DC">
          <w:rPr>
            <w:rFonts w:ascii="Cambria" w:hAnsi="Cambria"/>
            <w:noProof/>
            <w:rPrChange w:id="2664" w:author="Ram Shrestha" w:date="2013-11-21T19:12:00Z">
              <w:rPr/>
            </w:rPrChange>
          </w:rPr>
          <w:t xml:space="preserve"> </w:t>
        </w:r>
        <w:r w:rsidRPr="001B72DC">
          <w:rPr>
            <w:rFonts w:ascii="Cambria" w:hAnsi="Cambria"/>
            <w:b/>
            <w:noProof/>
            <w:rPrChange w:id="2665" w:author="Ram Shrestha" w:date="2013-11-21T19:12:00Z">
              <w:rPr/>
            </w:rPrChange>
          </w:rPr>
          <w:t>301</w:t>
        </w:r>
        <w:r w:rsidRPr="001B72DC">
          <w:rPr>
            <w:rFonts w:ascii="Cambria" w:hAnsi="Cambria"/>
            <w:noProof/>
            <w:rPrChange w:id="2666" w:author="Ram Shrestha" w:date="2013-11-21T19:12:00Z">
              <w:rPr/>
            </w:rPrChange>
          </w:rPr>
          <w:t>: 2378-2380.</w:t>
        </w:r>
      </w:ins>
    </w:p>
    <w:p w:rsidR="00000000" w:rsidRDefault="001B72DC">
      <w:pPr>
        <w:rPr>
          <w:ins w:id="2667" w:author="Ram Shrestha" w:date="2013-11-21T19:12:00Z"/>
          <w:rFonts w:ascii="Cambria" w:hAnsi="Cambria"/>
          <w:noProof/>
          <w:rPrChange w:id="2668" w:author="Ram Shrestha" w:date="2013-11-21T19:12:00Z">
            <w:rPr>
              <w:ins w:id="2669" w:author="Ram Shrestha" w:date="2013-11-21T19:12:00Z"/>
            </w:rPr>
          </w:rPrChange>
        </w:rPr>
        <w:pPrChange w:id="2670" w:author="Ram Shrestha" w:date="2013-11-21T19:12:00Z">
          <w:pPr>
            <w:ind w:left="720" w:hanging="720"/>
          </w:pPr>
        </w:pPrChange>
      </w:pPr>
      <w:ins w:id="2671" w:author="Ram Shrestha" w:date="2013-11-21T19:12:00Z">
        <w:r w:rsidRPr="001B72DC">
          <w:rPr>
            <w:rFonts w:ascii="Cambria" w:hAnsi="Cambria"/>
            <w:noProof/>
            <w:rPrChange w:id="2672" w:author="Ram Shrestha" w:date="2013-11-21T19:12:00Z">
              <w:rPr/>
            </w:rPrChange>
          </w:rPr>
          <w:t xml:space="preserve">Mills, EJ, Bakanda, C, Birungi, J, Chan, K, Ford, N, Cooper, CL, Nachega, JB, Dybul, M, Hogg, RS (2011) Life expectancy of persons receiving combination antiretroviral therapy in low-income countries: a cohort analysis from Uganda. </w:t>
        </w:r>
        <w:r w:rsidRPr="001B72DC">
          <w:rPr>
            <w:rFonts w:ascii="Cambria" w:hAnsi="Cambria"/>
            <w:i/>
            <w:noProof/>
            <w:rPrChange w:id="2673" w:author="Ram Shrestha" w:date="2013-11-21T19:12:00Z">
              <w:rPr/>
            </w:rPrChange>
          </w:rPr>
          <w:t>Ann Intern Med</w:t>
        </w:r>
        <w:r w:rsidRPr="001B72DC">
          <w:rPr>
            <w:rFonts w:ascii="Cambria" w:hAnsi="Cambria"/>
            <w:noProof/>
            <w:rPrChange w:id="2674" w:author="Ram Shrestha" w:date="2013-11-21T19:12:00Z">
              <w:rPr/>
            </w:rPrChange>
          </w:rPr>
          <w:t xml:space="preserve"> </w:t>
        </w:r>
        <w:r w:rsidRPr="001B72DC">
          <w:rPr>
            <w:rFonts w:ascii="Cambria" w:hAnsi="Cambria"/>
            <w:b/>
            <w:noProof/>
            <w:rPrChange w:id="2675" w:author="Ram Shrestha" w:date="2013-11-21T19:12:00Z">
              <w:rPr/>
            </w:rPrChange>
          </w:rPr>
          <w:t>155</w:t>
        </w:r>
        <w:r w:rsidRPr="001B72DC">
          <w:rPr>
            <w:rFonts w:ascii="Cambria" w:hAnsi="Cambria"/>
            <w:noProof/>
            <w:rPrChange w:id="2676" w:author="Ram Shrestha" w:date="2013-11-21T19:12:00Z">
              <w:rPr/>
            </w:rPrChange>
          </w:rPr>
          <w:t>: 209-216.</w:t>
        </w:r>
      </w:ins>
    </w:p>
    <w:p w:rsidR="00000000" w:rsidRDefault="001B72DC">
      <w:pPr>
        <w:rPr>
          <w:ins w:id="2677" w:author="Ram Shrestha" w:date="2013-11-21T19:12:00Z"/>
          <w:rFonts w:ascii="Cambria" w:hAnsi="Cambria"/>
          <w:noProof/>
          <w:rPrChange w:id="2678" w:author="Ram Shrestha" w:date="2013-11-21T19:12:00Z">
            <w:rPr>
              <w:ins w:id="2679" w:author="Ram Shrestha" w:date="2013-11-21T19:12:00Z"/>
            </w:rPr>
          </w:rPrChange>
        </w:rPr>
        <w:pPrChange w:id="2680" w:author="Ram Shrestha" w:date="2013-11-21T19:12:00Z">
          <w:pPr>
            <w:ind w:left="720" w:hanging="720"/>
          </w:pPr>
        </w:pPrChange>
      </w:pPr>
      <w:ins w:id="2681" w:author="Ram Shrestha" w:date="2013-11-21T19:12:00Z">
        <w:r w:rsidRPr="001B72DC">
          <w:rPr>
            <w:rFonts w:ascii="Cambria" w:hAnsi="Cambria"/>
            <w:noProof/>
            <w:rPrChange w:id="2682" w:author="Ram Shrestha" w:date="2013-11-21T19:12:00Z">
              <w:rPr/>
            </w:rPrChange>
          </w:rPr>
          <w:t xml:space="preserve">Mocroft, A, Phillips, AN, Ledergerber, B, Smith, C, Bogner, JR, Lacombe, K, Wiercinska-Drapalo, A, Reiss, P, Kirk, O, Lundgren, JD (2010) Estimated average annual rate of change of CD4(+) T-cell counts in patients on combination antiretroviral therapy. </w:t>
        </w:r>
        <w:r w:rsidRPr="001B72DC">
          <w:rPr>
            <w:rFonts w:ascii="Cambria" w:hAnsi="Cambria"/>
            <w:i/>
            <w:noProof/>
            <w:rPrChange w:id="2683" w:author="Ram Shrestha" w:date="2013-11-21T19:12:00Z">
              <w:rPr/>
            </w:rPrChange>
          </w:rPr>
          <w:t>Antivir Ther</w:t>
        </w:r>
        <w:r w:rsidRPr="001B72DC">
          <w:rPr>
            <w:rFonts w:ascii="Cambria" w:hAnsi="Cambria"/>
            <w:noProof/>
            <w:rPrChange w:id="2684" w:author="Ram Shrestha" w:date="2013-11-21T19:12:00Z">
              <w:rPr/>
            </w:rPrChange>
          </w:rPr>
          <w:t xml:space="preserve"> </w:t>
        </w:r>
        <w:r w:rsidRPr="001B72DC">
          <w:rPr>
            <w:rFonts w:ascii="Cambria" w:hAnsi="Cambria"/>
            <w:b/>
            <w:noProof/>
            <w:rPrChange w:id="2685" w:author="Ram Shrestha" w:date="2013-11-21T19:12:00Z">
              <w:rPr/>
            </w:rPrChange>
          </w:rPr>
          <w:t>15</w:t>
        </w:r>
        <w:r w:rsidRPr="001B72DC">
          <w:rPr>
            <w:rFonts w:ascii="Cambria" w:hAnsi="Cambria"/>
            <w:noProof/>
            <w:rPrChange w:id="2686" w:author="Ram Shrestha" w:date="2013-11-21T19:12:00Z">
              <w:rPr/>
            </w:rPrChange>
          </w:rPr>
          <w:t>: 563-570.</w:t>
        </w:r>
      </w:ins>
    </w:p>
    <w:p w:rsidR="00000000" w:rsidRDefault="001B72DC">
      <w:pPr>
        <w:rPr>
          <w:ins w:id="2687" w:author="Ram Shrestha" w:date="2013-11-21T19:12:00Z"/>
          <w:rFonts w:ascii="Cambria" w:hAnsi="Cambria"/>
          <w:noProof/>
          <w:rPrChange w:id="2688" w:author="Ram Shrestha" w:date="2013-11-21T19:12:00Z">
            <w:rPr>
              <w:ins w:id="2689" w:author="Ram Shrestha" w:date="2013-11-21T19:12:00Z"/>
            </w:rPr>
          </w:rPrChange>
        </w:rPr>
        <w:pPrChange w:id="2690" w:author="Ram Shrestha" w:date="2013-11-21T19:12:00Z">
          <w:pPr>
            <w:ind w:left="720" w:hanging="720"/>
          </w:pPr>
        </w:pPrChange>
      </w:pPr>
      <w:ins w:id="2691" w:author="Ram Shrestha" w:date="2013-11-21T19:12:00Z">
        <w:r w:rsidRPr="001B72DC">
          <w:rPr>
            <w:rFonts w:ascii="Cambria" w:hAnsi="Cambria"/>
            <w:noProof/>
            <w:rPrChange w:id="2692" w:author="Ram Shrestha" w:date="2013-11-21T19:12:00Z">
              <w:rPr/>
            </w:rPrChange>
          </w:rPr>
          <w:t xml:space="preserve">Moore, MJ, Dhingra, A, Soltis, PS, Shaw, R, Farmerie, WG, Folta, KM, Soltis, DE (2006) Rapid and accurate pyrosequencing of angiosperm plastid genomes. </w:t>
        </w:r>
        <w:r w:rsidRPr="001B72DC">
          <w:rPr>
            <w:rFonts w:ascii="Cambria" w:hAnsi="Cambria"/>
            <w:i/>
            <w:noProof/>
            <w:rPrChange w:id="2693" w:author="Ram Shrestha" w:date="2013-11-21T19:12:00Z">
              <w:rPr/>
            </w:rPrChange>
          </w:rPr>
          <w:t>BMC Plant Biol</w:t>
        </w:r>
        <w:r w:rsidRPr="001B72DC">
          <w:rPr>
            <w:rFonts w:ascii="Cambria" w:hAnsi="Cambria"/>
            <w:noProof/>
            <w:rPrChange w:id="2694" w:author="Ram Shrestha" w:date="2013-11-21T19:12:00Z">
              <w:rPr/>
            </w:rPrChange>
          </w:rPr>
          <w:t xml:space="preserve"> </w:t>
        </w:r>
        <w:r w:rsidRPr="001B72DC">
          <w:rPr>
            <w:rFonts w:ascii="Cambria" w:hAnsi="Cambria"/>
            <w:b/>
            <w:noProof/>
            <w:rPrChange w:id="2695" w:author="Ram Shrestha" w:date="2013-11-21T19:12:00Z">
              <w:rPr/>
            </w:rPrChange>
          </w:rPr>
          <w:t>6</w:t>
        </w:r>
        <w:r w:rsidRPr="001B72DC">
          <w:rPr>
            <w:rFonts w:ascii="Cambria" w:hAnsi="Cambria"/>
            <w:noProof/>
            <w:rPrChange w:id="2696" w:author="Ram Shrestha" w:date="2013-11-21T19:12:00Z">
              <w:rPr/>
            </w:rPrChange>
          </w:rPr>
          <w:t>: 17.</w:t>
        </w:r>
      </w:ins>
    </w:p>
    <w:p w:rsidR="00000000" w:rsidRDefault="001B72DC">
      <w:pPr>
        <w:rPr>
          <w:ins w:id="2697" w:author="Ram Shrestha" w:date="2013-11-21T19:12:00Z"/>
          <w:rFonts w:ascii="Cambria" w:hAnsi="Cambria"/>
          <w:noProof/>
          <w:rPrChange w:id="2698" w:author="Ram Shrestha" w:date="2013-11-21T19:12:00Z">
            <w:rPr>
              <w:ins w:id="2699" w:author="Ram Shrestha" w:date="2013-11-21T19:12:00Z"/>
            </w:rPr>
          </w:rPrChange>
        </w:rPr>
        <w:pPrChange w:id="2700" w:author="Ram Shrestha" w:date="2013-11-21T19:12:00Z">
          <w:pPr>
            <w:ind w:left="720" w:hanging="720"/>
          </w:pPr>
        </w:pPrChange>
      </w:pPr>
      <w:ins w:id="2701" w:author="Ram Shrestha" w:date="2013-11-21T19:12:00Z">
        <w:r w:rsidRPr="001B72DC">
          <w:rPr>
            <w:rFonts w:ascii="Cambria" w:hAnsi="Cambria"/>
            <w:noProof/>
            <w:rPrChange w:id="2702" w:author="Ram Shrestha" w:date="2013-11-21T19:12:00Z">
              <w:rPr/>
            </w:rPrChange>
          </w:rPr>
          <w:t xml:space="preserve">Nattrass, N (2006) South Africa's "rollout" of highly active antiretroviral therapy: a critical assessment. </w:t>
        </w:r>
        <w:r w:rsidRPr="001B72DC">
          <w:rPr>
            <w:rFonts w:ascii="Cambria" w:hAnsi="Cambria"/>
            <w:i/>
            <w:noProof/>
            <w:rPrChange w:id="2703" w:author="Ram Shrestha" w:date="2013-11-21T19:12:00Z">
              <w:rPr/>
            </w:rPrChange>
          </w:rPr>
          <w:t>J Acquir Immune Defic Syndr</w:t>
        </w:r>
        <w:r w:rsidRPr="001B72DC">
          <w:rPr>
            <w:rFonts w:ascii="Cambria" w:hAnsi="Cambria"/>
            <w:noProof/>
            <w:rPrChange w:id="2704" w:author="Ram Shrestha" w:date="2013-11-21T19:12:00Z">
              <w:rPr/>
            </w:rPrChange>
          </w:rPr>
          <w:t xml:space="preserve"> </w:t>
        </w:r>
        <w:r w:rsidRPr="001B72DC">
          <w:rPr>
            <w:rFonts w:ascii="Cambria" w:hAnsi="Cambria"/>
            <w:b/>
            <w:noProof/>
            <w:rPrChange w:id="2705" w:author="Ram Shrestha" w:date="2013-11-21T19:12:00Z">
              <w:rPr/>
            </w:rPrChange>
          </w:rPr>
          <w:t>43</w:t>
        </w:r>
        <w:r w:rsidRPr="001B72DC">
          <w:rPr>
            <w:rFonts w:ascii="Cambria" w:hAnsi="Cambria"/>
            <w:noProof/>
            <w:rPrChange w:id="2706" w:author="Ram Shrestha" w:date="2013-11-21T19:12:00Z">
              <w:rPr/>
            </w:rPrChange>
          </w:rPr>
          <w:t>: 618-623.</w:t>
        </w:r>
      </w:ins>
    </w:p>
    <w:p w:rsidR="00000000" w:rsidRDefault="001B72DC">
      <w:pPr>
        <w:rPr>
          <w:ins w:id="2707" w:author="Ram Shrestha" w:date="2013-11-21T19:12:00Z"/>
          <w:rFonts w:ascii="Cambria" w:hAnsi="Cambria"/>
          <w:noProof/>
          <w:rPrChange w:id="2708" w:author="Ram Shrestha" w:date="2013-11-21T19:12:00Z">
            <w:rPr>
              <w:ins w:id="2709" w:author="Ram Shrestha" w:date="2013-11-21T19:12:00Z"/>
            </w:rPr>
          </w:rPrChange>
        </w:rPr>
        <w:pPrChange w:id="2710" w:author="Ram Shrestha" w:date="2013-11-21T19:12:00Z">
          <w:pPr>
            <w:ind w:left="720" w:hanging="720"/>
          </w:pPr>
        </w:pPrChange>
      </w:pPr>
      <w:ins w:id="2711" w:author="Ram Shrestha" w:date="2013-11-21T19:12:00Z">
        <w:r w:rsidRPr="001B72DC">
          <w:rPr>
            <w:rFonts w:ascii="Cambria" w:hAnsi="Cambria"/>
            <w:noProof/>
            <w:rPrChange w:id="2712" w:author="Ram Shrestha" w:date="2013-11-21T19:12:00Z">
              <w:rPr/>
            </w:rPrChange>
          </w:rPr>
          <w:t xml:space="preserve">Notredame, C, Higgins, DG, Heringa, J (2000) T-Coffee: A novel method for fast and accurate multiple sequence alignment. </w:t>
        </w:r>
        <w:r w:rsidRPr="001B72DC">
          <w:rPr>
            <w:rFonts w:ascii="Cambria" w:hAnsi="Cambria"/>
            <w:i/>
            <w:noProof/>
            <w:rPrChange w:id="2713" w:author="Ram Shrestha" w:date="2013-11-21T19:12:00Z">
              <w:rPr/>
            </w:rPrChange>
          </w:rPr>
          <w:t>J Mol Biol</w:t>
        </w:r>
        <w:r w:rsidRPr="001B72DC">
          <w:rPr>
            <w:rFonts w:ascii="Cambria" w:hAnsi="Cambria"/>
            <w:noProof/>
            <w:rPrChange w:id="2714" w:author="Ram Shrestha" w:date="2013-11-21T19:12:00Z">
              <w:rPr/>
            </w:rPrChange>
          </w:rPr>
          <w:t xml:space="preserve"> </w:t>
        </w:r>
        <w:r w:rsidRPr="001B72DC">
          <w:rPr>
            <w:rFonts w:ascii="Cambria" w:hAnsi="Cambria"/>
            <w:b/>
            <w:noProof/>
            <w:rPrChange w:id="2715" w:author="Ram Shrestha" w:date="2013-11-21T19:12:00Z">
              <w:rPr/>
            </w:rPrChange>
          </w:rPr>
          <w:t>302</w:t>
        </w:r>
        <w:r w:rsidRPr="001B72DC">
          <w:rPr>
            <w:rFonts w:ascii="Cambria" w:hAnsi="Cambria"/>
            <w:noProof/>
            <w:rPrChange w:id="2716" w:author="Ram Shrestha" w:date="2013-11-21T19:12:00Z">
              <w:rPr/>
            </w:rPrChange>
          </w:rPr>
          <w:t>: 205-217.</w:t>
        </w:r>
      </w:ins>
    </w:p>
    <w:p w:rsidR="00000000" w:rsidRDefault="001B72DC">
      <w:pPr>
        <w:rPr>
          <w:ins w:id="2717" w:author="Ram Shrestha" w:date="2013-11-21T19:12:00Z"/>
          <w:rFonts w:ascii="Cambria" w:hAnsi="Cambria"/>
          <w:noProof/>
          <w:rPrChange w:id="2718" w:author="Ram Shrestha" w:date="2013-11-21T19:12:00Z">
            <w:rPr>
              <w:ins w:id="2719" w:author="Ram Shrestha" w:date="2013-11-21T19:12:00Z"/>
            </w:rPr>
          </w:rPrChange>
        </w:rPr>
        <w:pPrChange w:id="2720" w:author="Ram Shrestha" w:date="2013-11-21T19:12:00Z">
          <w:pPr>
            <w:ind w:left="720" w:hanging="720"/>
          </w:pPr>
        </w:pPrChange>
      </w:pPr>
      <w:ins w:id="2721" w:author="Ram Shrestha" w:date="2013-11-21T19:12:00Z">
        <w:r w:rsidRPr="001B72DC">
          <w:rPr>
            <w:rFonts w:ascii="Cambria" w:hAnsi="Cambria"/>
            <w:noProof/>
            <w:rPrChange w:id="2722" w:author="Ram Shrestha" w:date="2013-11-21T19:12:00Z">
              <w:rPr/>
            </w:rPrChange>
          </w:rPr>
          <w:t xml:space="preserve">Perfect, JR, Dismukes, WE, Dromer, F, Goldman, DL, Graybill, JR, Hamill, RJ, Harrison, TS, Larsen, RA, Lortholary, O, Nguyen, MH, Pappas, PG, Powderly, WG, Singh, N, Sobel, JD, Sorrell, TC (2010) Clinical practice guidelines for the management of cryptococcal disease: 2010 update by the infectious diseases society of america. </w:t>
        </w:r>
        <w:r w:rsidRPr="001B72DC">
          <w:rPr>
            <w:rFonts w:ascii="Cambria" w:hAnsi="Cambria"/>
            <w:i/>
            <w:noProof/>
            <w:rPrChange w:id="2723" w:author="Ram Shrestha" w:date="2013-11-21T19:12:00Z">
              <w:rPr/>
            </w:rPrChange>
          </w:rPr>
          <w:t>Clin Infect Dis</w:t>
        </w:r>
        <w:r w:rsidRPr="001B72DC">
          <w:rPr>
            <w:rFonts w:ascii="Cambria" w:hAnsi="Cambria"/>
            <w:noProof/>
            <w:rPrChange w:id="2724" w:author="Ram Shrestha" w:date="2013-11-21T19:12:00Z">
              <w:rPr/>
            </w:rPrChange>
          </w:rPr>
          <w:t xml:space="preserve"> </w:t>
        </w:r>
        <w:r w:rsidRPr="001B72DC">
          <w:rPr>
            <w:rFonts w:ascii="Cambria" w:hAnsi="Cambria"/>
            <w:b/>
            <w:noProof/>
            <w:rPrChange w:id="2725" w:author="Ram Shrestha" w:date="2013-11-21T19:12:00Z">
              <w:rPr/>
            </w:rPrChange>
          </w:rPr>
          <w:t>50</w:t>
        </w:r>
        <w:r w:rsidRPr="001B72DC">
          <w:rPr>
            <w:rFonts w:ascii="Cambria" w:hAnsi="Cambria"/>
            <w:noProof/>
            <w:rPrChange w:id="2726" w:author="Ram Shrestha" w:date="2013-11-21T19:12:00Z">
              <w:rPr/>
            </w:rPrChange>
          </w:rPr>
          <w:t>: 291-322.</w:t>
        </w:r>
      </w:ins>
    </w:p>
    <w:p w:rsidR="00000000" w:rsidRDefault="001B72DC">
      <w:pPr>
        <w:rPr>
          <w:ins w:id="2727" w:author="Ram Shrestha" w:date="2013-11-21T19:12:00Z"/>
          <w:rFonts w:ascii="Cambria" w:hAnsi="Cambria"/>
          <w:noProof/>
          <w:rPrChange w:id="2728" w:author="Ram Shrestha" w:date="2013-11-21T19:12:00Z">
            <w:rPr>
              <w:ins w:id="2729" w:author="Ram Shrestha" w:date="2013-11-21T19:12:00Z"/>
            </w:rPr>
          </w:rPrChange>
        </w:rPr>
        <w:pPrChange w:id="2730" w:author="Ram Shrestha" w:date="2013-11-21T19:12:00Z">
          <w:pPr>
            <w:ind w:left="720" w:hanging="720"/>
          </w:pPr>
        </w:pPrChange>
      </w:pPr>
      <w:ins w:id="2731" w:author="Ram Shrestha" w:date="2013-11-21T19:12:00Z">
        <w:r w:rsidRPr="001B72DC">
          <w:rPr>
            <w:rFonts w:ascii="Cambria" w:hAnsi="Cambria"/>
            <w:noProof/>
            <w:rPrChange w:id="2732" w:author="Ram Shrestha" w:date="2013-11-21T19:12:00Z">
              <w:rPr/>
            </w:rPrChange>
          </w:rPr>
          <w:t xml:space="preserve">Preston, BD, Poiesz, BJ, Loeb, LA (1988) Fidelity of HIV-1 reverse transcriptase. </w:t>
        </w:r>
        <w:r w:rsidRPr="001B72DC">
          <w:rPr>
            <w:rFonts w:ascii="Cambria" w:hAnsi="Cambria"/>
            <w:i/>
            <w:noProof/>
            <w:rPrChange w:id="2733" w:author="Ram Shrestha" w:date="2013-11-21T19:12:00Z">
              <w:rPr/>
            </w:rPrChange>
          </w:rPr>
          <w:t>Science</w:t>
        </w:r>
        <w:r w:rsidRPr="001B72DC">
          <w:rPr>
            <w:rFonts w:ascii="Cambria" w:hAnsi="Cambria"/>
            <w:noProof/>
            <w:rPrChange w:id="2734" w:author="Ram Shrestha" w:date="2013-11-21T19:12:00Z">
              <w:rPr/>
            </w:rPrChange>
          </w:rPr>
          <w:t xml:space="preserve"> </w:t>
        </w:r>
        <w:r w:rsidRPr="001B72DC">
          <w:rPr>
            <w:rFonts w:ascii="Cambria" w:hAnsi="Cambria"/>
            <w:b/>
            <w:noProof/>
            <w:rPrChange w:id="2735" w:author="Ram Shrestha" w:date="2013-11-21T19:12:00Z">
              <w:rPr/>
            </w:rPrChange>
          </w:rPr>
          <w:t>242</w:t>
        </w:r>
        <w:r w:rsidRPr="001B72DC">
          <w:rPr>
            <w:rFonts w:ascii="Cambria" w:hAnsi="Cambria"/>
            <w:noProof/>
            <w:rPrChange w:id="2736" w:author="Ram Shrestha" w:date="2013-11-21T19:12:00Z">
              <w:rPr/>
            </w:rPrChange>
          </w:rPr>
          <w:t>: 1168-1171.</w:t>
        </w:r>
      </w:ins>
    </w:p>
    <w:p w:rsidR="00000000" w:rsidRDefault="001B72DC">
      <w:pPr>
        <w:rPr>
          <w:ins w:id="2737" w:author="Ram Shrestha" w:date="2013-11-21T19:12:00Z"/>
          <w:rFonts w:ascii="Cambria" w:hAnsi="Cambria"/>
          <w:noProof/>
          <w:rPrChange w:id="2738" w:author="Ram Shrestha" w:date="2013-11-21T19:12:00Z">
            <w:rPr>
              <w:ins w:id="2739" w:author="Ram Shrestha" w:date="2013-11-21T19:12:00Z"/>
            </w:rPr>
          </w:rPrChange>
        </w:rPr>
        <w:pPrChange w:id="2740" w:author="Ram Shrestha" w:date="2013-11-21T19:12:00Z">
          <w:pPr>
            <w:ind w:left="720" w:hanging="720"/>
          </w:pPr>
        </w:pPrChange>
      </w:pPr>
      <w:ins w:id="2741" w:author="Ram Shrestha" w:date="2013-11-21T19:12:00Z">
        <w:r w:rsidRPr="001B72DC">
          <w:rPr>
            <w:rFonts w:ascii="Cambria" w:hAnsi="Cambria"/>
            <w:noProof/>
            <w:rPrChange w:id="2742" w:author="Ram Shrestha" w:date="2013-11-21T19:12:00Z">
              <w:rPr/>
            </w:rPrChange>
          </w:rPr>
          <w:t xml:space="preserve">Roberts, JD, Bebenek, K, Kunkel, TA (1988) The accuracy of reverse transcriptase from HIV-1. </w:t>
        </w:r>
        <w:r w:rsidRPr="001B72DC">
          <w:rPr>
            <w:rFonts w:ascii="Cambria" w:hAnsi="Cambria"/>
            <w:i/>
            <w:noProof/>
            <w:rPrChange w:id="2743" w:author="Ram Shrestha" w:date="2013-11-21T19:12:00Z">
              <w:rPr/>
            </w:rPrChange>
          </w:rPr>
          <w:t>Science</w:t>
        </w:r>
        <w:r w:rsidRPr="001B72DC">
          <w:rPr>
            <w:rFonts w:ascii="Cambria" w:hAnsi="Cambria"/>
            <w:noProof/>
            <w:rPrChange w:id="2744" w:author="Ram Shrestha" w:date="2013-11-21T19:12:00Z">
              <w:rPr/>
            </w:rPrChange>
          </w:rPr>
          <w:t xml:space="preserve"> </w:t>
        </w:r>
        <w:r w:rsidRPr="001B72DC">
          <w:rPr>
            <w:rFonts w:ascii="Cambria" w:hAnsi="Cambria"/>
            <w:b/>
            <w:noProof/>
            <w:rPrChange w:id="2745" w:author="Ram Shrestha" w:date="2013-11-21T19:12:00Z">
              <w:rPr/>
            </w:rPrChange>
          </w:rPr>
          <w:t>242</w:t>
        </w:r>
        <w:r w:rsidRPr="001B72DC">
          <w:rPr>
            <w:rFonts w:ascii="Cambria" w:hAnsi="Cambria"/>
            <w:noProof/>
            <w:rPrChange w:id="2746" w:author="Ram Shrestha" w:date="2013-11-21T19:12:00Z">
              <w:rPr/>
            </w:rPrChange>
          </w:rPr>
          <w:t>: 1171-1173.</w:t>
        </w:r>
      </w:ins>
    </w:p>
    <w:p w:rsidR="00000000" w:rsidRDefault="001B72DC">
      <w:pPr>
        <w:rPr>
          <w:ins w:id="2747" w:author="Ram Shrestha" w:date="2013-11-21T19:12:00Z"/>
          <w:rFonts w:ascii="Cambria" w:hAnsi="Cambria"/>
          <w:noProof/>
          <w:rPrChange w:id="2748" w:author="Ram Shrestha" w:date="2013-11-21T19:12:00Z">
            <w:rPr>
              <w:ins w:id="2749" w:author="Ram Shrestha" w:date="2013-11-21T19:12:00Z"/>
            </w:rPr>
          </w:rPrChange>
        </w:rPr>
        <w:pPrChange w:id="2750" w:author="Ram Shrestha" w:date="2013-11-21T19:12:00Z">
          <w:pPr>
            <w:ind w:left="720" w:hanging="720"/>
          </w:pPr>
        </w:pPrChange>
      </w:pPr>
      <w:ins w:id="2751" w:author="Ram Shrestha" w:date="2013-11-21T19:12:00Z">
        <w:r w:rsidRPr="001B72DC">
          <w:rPr>
            <w:rFonts w:ascii="Cambria" w:hAnsi="Cambria"/>
            <w:noProof/>
            <w:rPrChange w:id="2752" w:author="Ram Shrestha" w:date="2013-11-21T19:12:00Z">
              <w:rPr/>
            </w:rPrChange>
          </w:rPr>
          <w:t>Simen, BB, Huppler Hullsiek, K, Novak, RM, MacArthur, RD, Baxter, JD, Huang, C, Lubeski, C, Turenchalk, GS, Braverman, MS, Desany, B (2007) Prevalence of low abundant drug-resistant variants by ultra-deep sequencing in chronically HIV-infected antiretroviral (ARV)-naıve patients and the impact on virological outcomes. In: 16th International HIV Drug Resistance Workshop Barbados.</w:t>
        </w:r>
      </w:ins>
    </w:p>
    <w:p w:rsidR="00000000" w:rsidRDefault="001B72DC">
      <w:pPr>
        <w:rPr>
          <w:ins w:id="2753" w:author="Ram Shrestha" w:date="2013-11-21T19:12:00Z"/>
          <w:rFonts w:ascii="Cambria" w:hAnsi="Cambria"/>
          <w:noProof/>
          <w:rPrChange w:id="2754" w:author="Ram Shrestha" w:date="2013-11-21T19:12:00Z">
            <w:rPr>
              <w:ins w:id="2755" w:author="Ram Shrestha" w:date="2013-11-21T19:12:00Z"/>
            </w:rPr>
          </w:rPrChange>
        </w:rPr>
        <w:pPrChange w:id="2756" w:author="Ram Shrestha" w:date="2013-11-21T19:12:00Z">
          <w:pPr>
            <w:ind w:left="720" w:hanging="720"/>
          </w:pPr>
        </w:pPrChange>
      </w:pPr>
      <w:ins w:id="2757" w:author="Ram Shrestha" w:date="2013-11-21T19:12:00Z">
        <w:r w:rsidRPr="001B72DC">
          <w:rPr>
            <w:rFonts w:ascii="Cambria" w:hAnsi="Cambria"/>
            <w:noProof/>
            <w:rPrChange w:id="2758" w:author="Ram Shrestha" w:date="2013-11-21T19:12:00Z">
              <w:rPr/>
            </w:rPrChange>
          </w:rPr>
          <w:t xml:space="preserve">Simen, BB, Simons, JF, Hullsiek, KH, Novak, RM, MacArthur, RD, Baxter, JD, Huang, C, Lubeski, C, Turenchalk, GS, Braverman, MS, Desany, B, Rothberg, JM, Egholm, M (2009) Low-Abundance Drug-Resistant Viral Variants in Chronically HIV-Infected, Antiretroviral Treatment–Naive Patients Significantly Impact Treatment Outcomes. </w:t>
        </w:r>
        <w:r w:rsidRPr="001B72DC">
          <w:rPr>
            <w:rFonts w:ascii="Cambria" w:hAnsi="Cambria"/>
            <w:i/>
            <w:noProof/>
            <w:rPrChange w:id="2759" w:author="Ram Shrestha" w:date="2013-11-21T19:12:00Z">
              <w:rPr/>
            </w:rPrChange>
          </w:rPr>
          <w:t>Journal of Infectious Diseases</w:t>
        </w:r>
        <w:r w:rsidRPr="001B72DC">
          <w:rPr>
            <w:rFonts w:ascii="Cambria" w:hAnsi="Cambria"/>
            <w:noProof/>
            <w:rPrChange w:id="2760" w:author="Ram Shrestha" w:date="2013-11-21T19:12:00Z">
              <w:rPr/>
            </w:rPrChange>
          </w:rPr>
          <w:t xml:space="preserve"> </w:t>
        </w:r>
        <w:r w:rsidRPr="001B72DC">
          <w:rPr>
            <w:rFonts w:ascii="Cambria" w:hAnsi="Cambria"/>
            <w:b/>
            <w:noProof/>
            <w:rPrChange w:id="2761" w:author="Ram Shrestha" w:date="2013-11-21T19:12:00Z">
              <w:rPr/>
            </w:rPrChange>
          </w:rPr>
          <w:t>199</w:t>
        </w:r>
        <w:r w:rsidRPr="001B72DC">
          <w:rPr>
            <w:rFonts w:ascii="Cambria" w:hAnsi="Cambria"/>
            <w:noProof/>
            <w:rPrChange w:id="2762" w:author="Ram Shrestha" w:date="2013-11-21T19:12:00Z">
              <w:rPr/>
            </w:rPrChange>
          </w:rPr>
          <w:t>: 693-701.</w:t>
        </w:r>
      </w:ins>
    </w:p>
    <w:p w:rsidR="00000000" w:rsidRDefault="001B72DC">
      <w:pPr>
        <w:rPr>
          <w:ins w:id="2763" w:author="Ram Shrestha" w:date="2013-11-21T19:12:00Z"/>
          <w:rFonts w:ascii="Cambria" w:hAnsi="Cambria"/>
          <w:noProof/>
          <w:rPrChange w:id="2764" w:author="Ram Shrestha" w:date="2013-11-21T19:12:00Z">
            <w:rPr>
              <w:ins w:id="2765" w:author="Ram Shrestha" w:date="2013-11-21T19:12:00Z"/>
            </w:rPr>
          </w:rPrChange>
        </w:rPr>
        <w:pPrChange w:id="2766" w:author="Ram Shrestha" w:date="2013-11-21T19:12:00Z">
          <w:pPr>
            <w:ind w:left="720" w:hanging="720"/>
          </w:pPr>
        </w:pPrChange>
      </w:pPr>
      <w:ins w:id="2767" w:author="Ram Shrestha" w:date="2013-11-21T19:12:00Z">
        <w:r w:rsidRPr="001B72DC">
          <w:rPr>
            <w:rFonts w:ascii="Cambria" w:hAnsi="Cambria"/>
            <w:noProof/>
            <w:rPrChange w:id="2768" w:author="Ram Shrestha" w:date="2013-11-21T19:12:00Z">
              <w:rPr/>
            </w:rPrChange>
          </w:rPr>
          <w:t xml:space="preserve">Stringer, JS, Zulu, I, Levy, J, Stringer, EM, Mwango, A, Chi, BH, Mtonga, V, Reid, S, Cantrell, RA, Bulterys, M, Saag, MS, Marlink, RG, Mwinga, A, Ellerbrock, TV, Sinkala, M (2006) Rapid scale-up of antiretroviral therapy at primary care sites in Zambia: feasibility and early outcomes. </w:t>
        </w:r>
        <w:r w:rsidRPr="001B72DC">
          <w:rPr>
            <w:rFonts w:ascii="Cambria" w:hAnsi="Cambria"/>
            <w:i/>
            <w:noProof/>
            <w:rPrChange w:id="2769" w:author="Ram Shrestha" w:date="2013-11-21T19:12:00Z">
              <w:rPr/>
            </w:rPrChange>
          </w:rPr>
          <w:t>JAMA</w:t>
        </w:r>
        <w:r w:rsidRPr="001B72DC">
          <w:rPr>
            <w:rFonts w:ascii="Cambria" w:hAnsi="Cambria"/>
            <w:noProof/>
            <w:rPrChange w:id="2770" w:author="Ram Shrestha" w:date="2013-11-21T19:12:00Z">
              <w:rPr/>
            </w:rPrChange>
          </w:rPr>
          <w:t xml:space="preserve"> </w:t>
        </w:r>
        <w:r w:rsidRPr="001B72DC">
          <w:rPr>
            <w:rFonts w:ascii="Cambria" w:hAnsi="Cambria"/>
            <w:b/>
            <w:noProof/>
            <w:rPrChange w:id="2771" w:author="Ram Shrestha" w:date="2013-11-21T19:12:00Z">
              <w:rPr/>
            </w:rPrChange>
          </w:rPr>
          <w:t>296</w:t>
        </w:r>
        <w:r w:rsidRPr="001B72DC">
          <w:rPr>
            <w:rFonts w:ascii="Cambria" w:hAnsi="Cambria"/>
            <w:noProof/>
            <w:rPrChange w:id="2772" w:author="Ram Shrestha" w:date="2013-11-21T19:12:00Z">
              <w:rPr/>
            </w:rPrChange>
          </w:rPr>
          <w:t>: 782-793.</w:t>
        </w:r>
      </w:ins>
    </w:p>
    <w:p w:rsidR="00000000" w:rsidRDefault="001B72DC">
      <w:pPr>
        <w:rPr>
          <w:ins w:id="2773" w:author="Ram Shrestha" w:date="2013-11-21T19:12:00Z"/>
          <w:rFonts w:ascii="Cambria" w:hAnsi="Cambria"/>
          <w:noProof/>
          <w:rPrChange w:id="2774" w:author="Ram Shrestha" w:date="2013-11-21T19:12:00Z">
            <w:rPr>
              <w:ins w:id="2775" w:author="Ram Shrestha" w:date="2013-11-21T19:12:00Z"/>
            </w:rPr>
          </w:rPrChange>
        </w:rPr>
        <w:pPrChange w:id="2776" w:author="Ram Shrestha" w:date="2013-11-21T19:12:00Z">
          <w:pPr>
            <w:ind w:left="720" w:hanging="720"/>
          </w:pPr>
        </w:pPrChange>
      </w:pPr>
      <w:ins w:id="2777" w:author="Ram Shrestha" w:date="2013-11-21T19:12:00Z">
        <w:r w:rsidRPr="001B72DC">
          <w:rPr>
            <w:rFonts w:ascii="Cambria" w:hAnsi="Cambria"/>
            <w:noProof/>
            <w:rPrChange w:id="2778" w:author="Ram Shrestha" w:date="2013-11-21T19:12:00Z">
              <w:rPr/>
            </w:rPrChange>
          </w:rPr>
          <w:t xml:space="preserve">Supervie, V, Garcia-Lerma, JG, Heneine, W, Blower, S (2010) HIV, transmitted drug resistance, and the paradox of preexposure prophylaxis. </w:t>
        </w:r>
        <w:r w:rsidRPr="001B72DC">
          <w:rPr>
            <w:rFonts w:ascii="Cambria" w:hAnsi="Cambria"/>
            <w:i/>
            <w:noProof/>
            <w:rPrChange w:id="2779" w:author="Ram Shrestha" w:date="2013-11-21T19:12:00Z">
              <w:rPr/>
            </w:rPrChange>
          </w:rPr>
          <w:t>Proc Natl Acad Sci U S A</w:t>
        </w:r>
        <w:r w:rsidRPr="001B72DC">
          <w:rPr>
            <w:rFonts w:ascii="Cambria" w:hAnsi="Cambria"/>
            <w:noProof/>
            <w:rPrChange w:id="2780" w:author="Ram Shrestha" w:date="2013-11-21T19:12:00Z">
              <w:rPr/>
            </w:rPrChange>
          </w:rPr>
          <w:t xml:space="preserve"> </w:t>
        </w:r>
        <w:r w:rsidRPr="001B72DC">
          <w:rPr>
            <w:rFonts w:ascii="Cambria" w:hAnsi="Cambria"/>
            <w:b/>
            <w:noProof/>
            <w:rPrChange w:id="2781" w:author="Ram Shrestha" w:date="2013-11-21T19:12:00Z">
              <w:rPr/>
            </w:rPrChange>
          </w:rPr>
          <w:t>107</w:t>
        </w:r>
        <w:r w:rsidRPr="001B72DC">
          <w:rPr>
            <w:rFonts w:ascii="Cambria" w:hAnsi="Cambria"/>
            <w:noProof/>
            <w:rPrChange w:id="2782" w:author="Ram Shrestha" w:date="2013-11-21T19:12:00Z">
              <w:rPr/>
            </w:rPrChange>
          </w:rPr>
          <w:t>: 12381-12386.</w:t>
        </w:r>
      </w:ins>
    </w:p>
    <w:p w:rsidR="00000000" w:rsidRDefault="001B72DC">
      <w:pPr>
        <w:rPr>
          <w:ins w:id="2783" w:author="Ram Shrestha" w:date="2013-11-21T19:12:00Z"/>
          <w:rFonts w:ascii="Cambria" w:hAnsi="Cambria"/>
          <w:noProof/>
          <w:rPrChange w:id="2784" w:author="Ram Shrestha" w:date="2013-11-21T19:12:00Z">
            <w:rPr>
              <w:ins w:id="2785" w:author="Ram Shrestha" w:date="2013-11-21T19:12:00Z"/>
            </w:rPr>
          </w:rPrChange>
        </w:rPr>
        <w:pPrChange w:id="2786" w:author="Ram Shrestha" w:date="2013-11-21T19:12:00Z">
          <w:pPr>
            <w:ind w:left="720" w:hanging="720"/>
          </w:pPr>
        </w:pPrChange>
      </w:pPr>
      <w:ins w:id="2787" w:author="Ram Shrestha" w:date="2013-11-21T19:12:00Z">
        <w:r w:rsidRPr="001B72DC">
          <w:rPr>
            <w:rFonts w:ascii="Cambria" w:hAnsi="Cambria"/>
            <w:noProof/>
            <w:rPrChange w:id="2788" w:author="Ram Shrestha" w:date="2013-11-21T19:12:00Z">
              <w:rPr/>
            </w:rPrChange>
          </w:rPr>
          <w:t xml:space="preserve">Tsibris, AM, Korber, B, Arnaout, R, Russ, C, Lo, CC, Leitner, T, Gaschen, B, Theiler, J, Paredes, R, Su, Z, Hughes, MD, Gulick, RM, Greaves, W, Coakley, E, Flexner, C, Nusbaum, C, Kuritzkes, DR (2009) Quantitative deep sequencing reveals dynamic HIV-1 escape and large population shifts during CCR5 antagonist therapy in vivo. </w:t>
        </w:r>
        <w:r w:rsidRPr="001B72DC">
          <w:rPr>
            <w:rFonts w:ascii="Cambria" w:hAnsi="Cambria"/>
            <w:i/>
            <w:noProof/>
            <w:rPrChange w:id="2789" w:author="Ram Shrestha" w:date="2013-11-21T19:12:00Z">
              <w:rPr/>
            </w:rPrChange>
          </w:rPr>
          <w:t>PLoS One</w:t>
        </w:r>
        <w:r w:rsidRPr="001B72DC">
          <w:rPr>
            <w:rFonts w:ascii="Cambria" w:hAnsi="Cambria"/>
            <w:noProof/>
            <w:rPrChange w:id="2790" w:author="Ram Shrestha" w:date="2013-11-21T19:12:00Z">
              <w:rPr/>
            </w:rPrChange>
          </w:rPr>
          <w:t xml:space="preserve"> </w:t>
        </w:r>
        <w:r w:rsidRPr="001B72DC">
          <w:rPr>
            <w:rFonts w:ascii="Cambria" w:hAnsi="Cambria"/>
            <w:b/>
            <w:noProof/>
            <w:rPrChange w:id="2791" w:author="Ram Shrestha" w:date="2013-11-21T19:12:00Z">
              <w:rPr/>
            </w:rPrChange>
          </w:rPr>
          <w:t>4</w:t>
        </w:r>
        <w:r w:rsidRPr="001B72DC">
          <w:rPr>
            <w:rFonts w:ascii="Cambria" w:hAnsi="Cambria"/>
            <w:noProof/>
            <w:rPrChange w:id="2792" w:author="Ram Shrestha" w:date="2013-11-21T19:12:00Z">
              <w:rPr/>
            </w:rPrChange>
          </w:rPr>
          <w:t>: e5683.</w:t>
        </w:r>
      </w:ins>
    </w:p>
    <w:p w:rsidR="00000000" w:rsidRDefault="001B72DC">
      <w:pPr>
        <w:rPr>
          <w:ins w:id="2793" w:author="Ram Shrestha" w:date="2013-11-21T19:12:00Z"/>
          <w:rFonts w:ascii="Cambria" w:hAnsi="Cambria"/>
          <w:noProof/>
          <w:rPrChange w:id="2794" w:author="Ram Shrestha" w:date="2013-11-21T19:12:00Z">
            <w:rPr>
              <w:ins w:id="2795" w:author="Ram Shrestha" w:date="2013-11-21T19:12:00Z"/>
            </w:rPr>
          </w:rPrChange>
        </w:rPr>
        <w:pPrChange w:id="2796" w:author="Ram Shrestha" w:date="2013-11-21T19:12:00Z">
          <w:pPr>
            <w:ind w:left="720" w:hanging="720"/>
          </w:pPr>
        </w:pPrChange>
      </w:pPr>
      <w:ins w:id="2797" w:author="Ram Shrestha" w:date="2013-11-21T19:12:00Z">
        <w:r w:rsidRPr="001B72DC">
          <w:rPr>
            <w:rFonts w:ascii="Cambria" w:hAnsi="Cambria"/>
            <w:noProof/>
            <w:rPrChange w:id="2798" w:author="Ram Shrestha" w:date="2013-11-21T19:12:00Z">
              <w:rPr/>
            </w:rPrChange>
          </w:rPr>
          <w:t>UNAIDS (2012) Global Report 2012: UNAIDS Report on the Global AIDS Epidemic. ebookpartnership. com.</w:t>
        </w:r>
      </w:ins>
    </w:p>
    <w:p w:rsidR="00000000" w:rsidRDefault="001B72DC">
      <w:pPr>
        <w:rPr>
          <w:ins w:id="2799" w:author="Ram Shrestha" w:date="2013-11-21T19:12:00Z"/>
          <w:rFonts w:ascii="Cambria" w:hAnsi="Cambria"/>
          <w:noProof/>
          <w:rPrChange w:id="2800" w:author="Ram Shrestha" w:date="2013-11-21T19:12:00Z">
            <w:rPr>
              <w:ins w:id="2801" w:author="Ram Shrestha" w:date="2013-11-21T19:12:00Z"/>
            </w:rPr>
          </w:rPrChange>
        </w:rPr>
        <w:pPrChange w:id="2802" w:author="Ram Shrestha" w:date="2013-11-21T19:12:00Z">
          <w:pPr>
            <w:ind w:left="720" w:hanging="720"/>
          </w:pPr>
        </w:pPrChange>
      </w:pPr>
      <w:ins w:id="2803" w:author="Ram Shrestha" w:date="2013-11-21T19:12:00Z">
        <w:r w:rsidRPr="001B72DC">
          <w:rPr>
            <w:rFonts w:ascii="Cambria" w:hAnsi="Cambria"/>
            <w:noProof/>
            <w:rPrChange w:id="2804" w:author="Ram Shrestha" w:date="2013-11-21T19:12:00Z">
              <w:rPr/>
            </w:rPrChange>
          </w:rPr>
          <w:t xml:space="preserve">van Sighem, AI, Gras, LA, Reiss, P, Brinkman, K, de Wolf, F (2010) Life expectancy of recently diagnosed asymptomatic HIV-infected patients approaches that of uninfected individuals. </w:t>
        </w:r>
        <w:r w:rsidRPr="001B72DC">
          <w:rPr>
            <w:rFonts w:ascii="Cambria" w:hAnsi="Cambria"/>
            <w:i/>
            <w:noProof/>
            <w:rPrChange w:id="2805" w:author="Ram Shrestha" w:date="2013-11-21T19:12:00Z">
              <w:rPr/>
            </w:rPrChange>
          </w:rPr>
          <w:t>AIDS</w:t>
        </w:r>
        <w:r w:rsidRPr="001B72DC">
          <w:rPr>
            <w:rFonts w:ascii="Cambria" w:hAnsi="Cambria"/>
            <w:noProof/>
            <w:rPrChange w:id="2806" w:author="Ram Shrestha" w:date="2013-11-21T19:12:00Z">
              <w:rPr/>
            </w:rPrChange>
          </w:rPr>
          <w:t xml:space="preserve"> </w:t>
        </w:r>
        <w:r w:rsidRPr="001B72DC">
          <w:rPr>
            <w:rFonts w:ascii="Cambria" w:hAnsi="Cambria"/>
            <w:b/>
            <w:noProof/>
            <w:rPrChange w:id="2807" w:author="Ram Shrestha" w:date="2013-11-21T19:12:00Z">
              <w:rPr/>
            </w:rPrChange>
          </w:rPr>
          <w:t>24</w:t>
        </w:r>
        <w:r w:rsidRPr="001B72DC">
          <w:rPr>
            <w:rFonts w:ascii="Cambria" w:hAnsi="Cambria"/>
            <w:noProof/>
            <w:rPrChange w:id="2808" w:author="Ram Shrestha" w:date="2013-11-21T19:12:00Z">
              <w:rPr/>
            </w:rPrChange>
          </w:rPr>
          <w:t>: 1527-1535.</w:t>
        </w:r>
      </w:ins>
    </w:p>
    <w:p w:rsidR="00000000" w:rsidRDefault="001B72DC">
      <w:pPr>
        <w:rPr>
          <w:ins w:id="2809" w:author="Ram Shrestha" w:date="2013-11-21T19:12:00Z"/>
          <w:rFonts w:ascii="Cambria" w:hAnsi="Cambria"/>
          <w:noProof/>
          <w:rPrChange w:id="2810" w:author="Ram Shrestha" w:date="2013-11-21T19:12:00Z">
            <w:rPr>
              <w:ins w:id="2811" w:author="Ram Shrestha" w:date="2013-11-21T19:12:00Z"/>
            </w:rPr>
          </w:rPrChange>
        </w:rPr>
        <w:pPrChange w:id="2812" w:author="Ram Shrestha" w:date="2013-11-21T19:12:00Z">
          <w:pPr>
            <w:ind w:left="720" w:hanging="720"/>
          </w:pPr>
        </w:pPrChange>
      </w:pPr>
      <w:ins w:id="2813" w:author="Ram Shrestha" w:date="2013-11-21T19:12:00Z">
        <w:r w:rsidRPr="001B72DC">
          <w:rPr>
            <w:rFonts w:ascii="Cambria" w:hAnsi="Cambria"/>
            <w:noProof/>
            <w:rPrChange w:id="2814" w:author="Ram Shrestha" w:date="2013-11-21T19:12:00Z">
              <w:rPr/>
            </w:rPrChange>
          </w:rPr>
          <w:t xml:space="preserve">Varghese, V, Shahriar, R, Rhee, SY, Liu, T, Simen, BB, Egholm, M, Hanczaruk, B, Blake, LA, Gharizadeh, B, Babrzadeh, F, Bachmann, MH, Fessel, WJ, Shafer, RW (2009) Minority variants associated with transmitted and acquired HIV-1 nonnucleoside reverse transcriptase inhibitor resistance: implications for the use of second-generation nonnucleoside reverse transcriptase inhibitors. </w:t>
        </w:r>
        <w:r w:rsidRPr="001B72DC">
          <w:rPr>
            <w:rFonts w:ascii="Cambria" w:hAnsi="Cambria"/>
            <w:i/>
            <w:noProof/>
            <w:rPrChange w:id="2815" w:author="Ram Shrestha" w:date="2013-11-21T19:12:00Z">
              <w:rPr/>
            </w:rPrChange>
          </w:rPr>
          <w:t>J Acquir Immune Defic Syndr</w:t>
        </w:r>
        <w:r w:rsidRPr="001B72DC">
          <w:rPr>
            <w:rFonts w:ascii="Cambria" w:hAnsi="Cambria"/>
            <w:noProof/>
            <w:rPrChange w:id="2816" w:author="Ram Shrestha" w:date="2013-11-21T19:12:00Z">
              <w:rPr/>
            </w:rPrChange>
          </w:rPr>
          <w:t xml:space="preserve"> </w:t>
        </w:r>
        <w:r w:rsidRPr="001B72DC">
          <w:rPr>
            <w:rFonts w:ascii="Cambria" w:hAnsi="Cambria"/>
            <w:b/>
            <w:noProof/>
            <w:rPrChange w:id="2817" w:author="Ram Shrestha" w:date="2013-11-21T19:12:00Z">
              <w:rPr/>
            </w:rPrChange>
          </w:rPr>
          <w:t>52</w:t>
        </w:r>
        <w:r w:rsidRPr="001B72DC">
          <w:rPr>
            <w:rFonts w:ascii="Cambria" w:hAnsi="Cambria"/>
            <w:noProof/>
            <w:rPrChange w:id="2818" w:author="Ram Shrestha" w:date="2013-11-21T19:12:00Z">
              <w:rPr/>
            </w:rPrChange>
          </w:rPr>
          <w:t>: 309-315.</w:t>
        </w:r>
      </w:ins>
    </w:p>
    <w:p w:rsidR="00000000" w:rsidRDefault="001B72DC">
      <w:pPr>
        <w:rPr>
          <w:ins w:id="2819" w:author="Ram Shrestha" w:date="2013-11-21T19:12:00Z"/>
          <w:rFonts w:ascii="Cambria" w:hAnsi="Cambria"/>
          <w:noProof/>
          <w:rPrChange w:id="2820" w:author="Ram Shrestha" w:date="2013-11-21T19:12:00Z">
            <w:rPr>
              <w:ins w:id="2821" w:author="Ram Shrestha" w:date="2013-11-21T19:12:00Z"/>
            </w:rPr>
          </w:rPrChange>
        </w:rPr>
        <w:pPrChange w:id="2822" w:author="Ram Shrestha" w:date="2013-11-21T19:12:00Z">
          <w:pPr>
            <w:ind w:left="720" w:hanging="720"/>
          </w:pPr>
        </w:pPrChange>
      </w:pPr>
      <w:ins w:id="2823" w:author="Ram Shrestha" w:date="2013-11-21T19:12:00Z">
        <w:r w:rsidRPr="001B72DC">
          <w:rPr>
            <w:rFonts w:ascii="Cambria" w:hAnsi="Cambria"/>
            <w:noProof/>
            <w:rPrChange w:id="2824" w:author="Ram Shrestha" w:date="2013-11-21T19:12:00Z">
              <w:rPr/>
            </w:rPrChange>
          </w:rPr>
          <w:t xml:space="preserve">Vera, JC, Wheat, CW, Fescemyer, HW, Frilander, MJ, Crawford, DL, Hanski, I, Marden, JH (2008) Rapid transcriptome characterization for a nonmodel organism using 454 pyrosequencing. </w:t>
        </w:r>
        <w:r w:rsidRPr="001B72DC">
          <w:rPr>
            <w:rFonts w:ascii="Cambria" w:hAnsi="Cambria"/>
            <w:i/>
            <w:noProof/>
            <w:rPrChange w:id="2825" w:author="Ram Shrestha" w:date="2013-11-21T19:12:00Z">
              <w:rPr/>
            </w:rPrChange>
          </w:rPr>
          <w:t>Mol Ecol</w:t>
        </w:r>
        <w:r w:rsidRPr="001B72DC">
          <w:rPr>
            <w:rFonts w:ascii="Cambria" w:hAnsi="Cambria"/>
            <w:noProof/>
            <w:rPrChange w:id="2826" w:author="Ram Shrestha" w:date="2013-11-21T19:12:00Z">
              <w:rPr/>
            </w:rPrChange>
          </w:rPr>
          <w:t xml:space="preserve"> </w:t>
        </w:r>
        <w:r w:rsidRPr="001B72DC">
          <w:rPr>
            <w:rFonts w:ascii="Cambria" w:hAnsi="Cambria"/>
            <w:b/>
            <w:noProof/>
            <w:rPrChange w:id="2827" w:author="Ram Shrestha" w:date="2013-11-21T19:12:00Z">
              <w:rPr/>
            </w:rPrChange>
          </w:rPr>
          <w:t>17</w:t>
        </w:r>
        <w:r w:rsidRPr="001B72DC">
          <w:rPr>
            <w:rFonts w:ascii="Cambria" w:hAnsi="Cambria"/>
            <w:noProof/>
            <w:rPrChange w:id="2828" w:author="Ram Shrestha" w:date="2013-11-21T19:12:00Z">
              <w:rPr/>
            </w:rPrChange>
          </w:rPr>
          <w:t>: 1636-1647.</w:t>
        </w:r>
      </w:ins>
    </w:p>
    <w:p w:rsidR="00000000" w:rsidRDefault="001B72DC">
      <w:pPr>
        <w:rPr>
          <w:ins w:id="2829" w:author="Ram Shrestha" w:date="2013-11-21T19:12:00Z"/>
          <w:rFonts w:ascii="Cambria" w:hAnsi="Cambria"/>
          <w:noProof/>
          <w:rPrChange w:id="2830" w:author="Ram Shrestha" w:date="2013-11-21T19:12:00Z">
            <w:rPr>
              <w:ins w:id="2831" w:author="Ram Shrestha" w:date="2013-11-21T19:12:00Z"/>
            </w:rPr>
          </w:rPrChange>
        </w:rPr>
        <w:pPrChange w:id="2832" w:author="Ram Shrestha" w:date="2013-11-21T19:12:00Z">
          <w:pPr>
            <w:ind w:left="720" w:hanging="720"/>
          </w:pPr>
        </w:pPrChange>
      </w:pPr>
      <w:ins w:id="2833" w:author="Ram Shrestha" w:date="2013-11-21T19:12:00Z">
        <w:r w:rsidRPr="001B72DC">
          <w:rPr>
            <w:rFonts w:ascii="Cambria" w:hAnsi="Cambria"/>
            <w:noProof/>
            <w:rPrChange w:id="2834" w:author="Ram Shrestha" w:date="2013-11-21T19:12:00Z">
              <w:rPr/>
            </w:rPrChange>
          </w:rPr>
          <w:t xml:space="preserve">Wang, C, Mitsuya, Y, Gharizadeh, B, Ronaghi, M, Shafer, RW (2007) Characterization of mutation spectra with ultra-deep pyrosequencing: application to HIV-1 drug resistance. </w:t>
        </w:r>
        <w:r w:rsidRPr="001B72DC">
          <w:rPr>
            <w:rFonts w:ascii="Cambria" w:hAnsi="Cambria"/>
            <w:i/>
            <w:noProof/>
            <w:rPrChange w:id="2835" w:author="Ram Shrestha" w:date="2013-11-21T19:12:00Z">
              <w:rPr/>
            </w:rPrChange>
          </w:rPr>
          <w:t>Genome Res</w:t>
        </w:r>
        <w:r w:rsidRPr="001B72DC">
          <w:rPr>
            <w:rFonts w:ascii="Cambria" w:hAnsi="Cambria"/>
            <w:noProof/>
            <w:rPrChange w:id="2836" w:author="Ram Shrestha" w:date="2013-11-21T19:12:00Z">
              <w:rPr/>
            </w:rPrChange>
          </w:rPr>
          <w:t xml:space="preserve"> </w:t>
        </w:r>
        <w:r w:rsidRPr="001B72DC">
          <w:rPr>
            <w:rFonts w:ascii="Cambria" w:hAnsi="Cambria"/>
            <w:b/>
            <w:noProof/>
            <w:rPrChange w:id="2837" w:author="Ram Shrestha" w:date="2013-11-21T19:12:00Z">
              <w:rPr/>
            </w:rPrChange>
          </w:rPr>
          <w:t>17</w:t>
        </w:r>
        <w:r w:rsidRPr="001B72DC">
          <w:rPr>
            <w:rFonts w:ascii="Cambria" w:hAnsi="Cambria"/>
            <w:noProof/>
            <w:rPrChange w:id="2838" w:author="Ram Shrestha" w:date="2013-11-21T19:12:00Z">
              <w:rPr/>
            </w:rPrChange>
          </w:rPr>
          <w:t>: 1195-1201.</w:t>
        </w:r>
      </w:ins>
    </w:p>
    <w:p w:rsidR="00000000" w:rsidRDefault="001B72DC">
      <w:pPr>
        <w:rPr>
          <w:ins w:id="2839" w:author="Ram Shrestha" w:date="2013-11-21T19:12:00Z"/>
          <w:rFonts w:ascii="Cambria" w:hAnsi="Cambria"/>
          <w:noProof/>
          <w:rPrChange w:id="2840" w:author="Ram Shrestha" w:date="2013-11-21T19:12:00Z">
            <w:rPr>
              <w:ins w:id="2841" w:author="Ram Shrestha" w:date="2013-11-21T19:12:00Z"/>
            </w:rPr>
          </w:rPrChange>
        </w:rPr>
        <w:pPrChange w:id="2842" w:author="Ram Shrestha" w:date="2013-11-21T19:12:00Z">
          <w:pPr>
            <w:ind w:left="720" w:hanging="720"/>
          </w:pPr>
        </w:pPrChange>
      </w:pPr>
      <w:ins w:id="2843" w:author="Ram Shrestha" w:date="2013-11-21T19:12:00Z">
        <w:r w:rsidRPr="001B72DC">
          <w:rPr>
            <w:rFonts w:ascii="Cambria" w:hAnsi="Cambria"/>
            <w:noProof/>
            <w:rPrChange w:id="2844" w:author="Ram Shrestha" w:date="2013-11-21T19:12:00Z">
              <w:rPr/>
            </w:rPrChange>
          </w:rPr>
          <w:t xml:space="preserve">WHO, U (2011) UNAIDS. 2011. Global HIV/AIDS response: Epidemic update and health sector progress towards universal access (Progress Report 2011). </w:t>
        </w:r>
        <w:r w:rsidRPr="001B72DC">
          <w:rPr>
            <w:rFonts w:ascii="Cambria" w:hAnsi="Cambria"/>
            <w:i/>
            <w:noProof/>
            <w:rPrChange w:id="2845" w:author="Ram Shrestha" w:date="2013-11-21T19:12:00Z">
              <w:rPr/>
            </w:rPrChange>
          </w:rPr>
          <w:t>World Health Organization, Geneva, Switzerland</w:t>
        </w:r>
        <w:r w:rsidRPr="001B72DC">
          <w:rPr>
            <w:rFonts w:ascii="Cambria" w:hAnsi="Cambria"/>
            <w:noProof/>
            <w:rPrChange w:id="2846" w:author="Ram Shrestha" w:date="2013-11-21T19:12:00Z">
              <w:rPr/>
            </w:rPrChange>
          </w:rPr>
          <w:t>.</w:t>
        </w:r>
      </w:ins>
    </w:p>
    <w:p w:rsidR="00000000" w:rsidRDefault="001B72DC">
      <w:pPr>
        <w:rPr>
          <w:ins w:id="2847" w:author="Ram Shrestha" w:date="2013-11-21T19:12:00Z"/>
          <w:rFonts w:ascii="Cambria" w:hAnsi="Cambria"/>
          <w:noProof/>
          <w:rPrChange w:id="2848" w:author="Ram Shrestha" w:date="2013-11-21T19:12:00Z">
            <w:rPr>
              <w:ins w:id="2849" w:author="Ram Shrestha" w:date="2013-11-21T19:12:00Z"/>
            </w:rPr>
          </w:rPrChange>
        </w:rPr>
        <w:pPrChange w:id="2850" w:author="Ram Shrestha" w:date="2013-11-21T19:12:00Z">
          <w:pPr>
            <w:ind w:left="720" w:hanging="720"/>
          </w:pPr>
        </w:pPrChange>
      </w:pPr>
      <w:ins w:id="2851" w:author="Ram Shrestha" w:date="2013-11-21T19:12:00Z">
        <w:r w:rsidRPr="001B72DC">
          <w:rPr>
            <w:rFonts w:ascii="Cambria" w:hAnsi="Cambria"/>
            <w:noProof/>
            <w:rPrChange w:id="2852" w:author="Ram Shrestha" w:date="2013-11-21T19:12:00Z">
              <w:rPr/>
            </w:rPrChange>
          </w:rPr>
          <w:t xml:space="preserve">Wittkop, L, Gunthard, HF, de Wolf, F, Dunn, D, Cozzi-Lepri, A, de Luca, A, Kucherer, C, Obel, N, von Wyl, V, Masquelier, B, Stephan, C, Torti, C, Antinori, A, Garcia, F, Judd, A, Porter, K, Thiebaut, R, Castro, H, van Sighem, AI, Colin, C, Kjaer, J, Lundgren, JD, Paredes, R, Pozniak, A, Clotet, B, Phillips, A, Pillay, D, Chene, G (2011) Effect of transmitted drug resistance on virological and immunological response to initial combination antiretroviral therapy for HIV (EuroCoord-CHAIN joint project): a European multicohort study. </w:t>
        </w:r>
        <w:r w:rsidRPr="001B72DC">
          <w:rPr>
            <w:rFonts w:ascii="Cambria" w:hAnsi="Cambria"/>
            <w:i/>
            <w:noProof/>
            <w:rPrChange w:id="2853" w:author="Ram Shrestha" w:date="2013-11-21T19:12:00Z">
              <w:rPr/>
            </w:rPrChange>
          </w:rPr>
          <w:t>Lancet Infect Dis</w:t>
        </w:r>
        <w:r w:rsidRPr="001B72DC">
          <w:rPr>
            <w:rFonts w:ascii="Cambria" w:hAnsi="Cambria"/>
            <w:noProof/>
            <w:rPrChange w:id="2854" w:author="Ram Shrestha" w:date="2013-11-21T19:12:00Z">
              <w:rPr/>
            </w:rPrChange>
          </w:rPr>
          <w:t xml:space="preserve"> </w:t>
        </w:r>
        <w:r w:rsidRPr="001B72DC">
          <w:rPr>
            <w:rFonts w:ascii="Cambria" w:hAnsi="Cambria"/>
            <w:b/>
            <w:noProof/>
            <w:rPrChange w:id="2855" w:author="Ram Shrestha" w:date="2013-11-21T19:12:00Z">
              <w:rPr/>
            </w:rPrChange>
          </w:rPr>
          <w:t>11</w:t>
        </w:r>
        <w:r w:rsidRPr="001B72DC">
          <w:rPr>
            <w:rFonts w:ascii="Cambria" w:hAnsi="Cambria"/>
            <w:noProof/>
            <w:rPrChange w:id="2856" w:author="Ram Shrestha" w:date="2013-11-21T19:12:00Z">
              <w:rPr/>
            </w:rPrChange>
          </w:rPr>
          <w:t>: 363-371.</w:t>
        </w:r>
      </w:ins>
    </w:p>
    <w:p w:rsidR="00000000" w:rsidRDefault="001B72DC">
      <w:pPr>
        <w:rPr>
          <w:ins w:id="2857" w:author="Ram Shrestha" w:date="2013-11-21T19:12:00Z"/>
          <w:rFonts w:ascii="Cambria" w:hAnsi="Cambria"/>
          <w:noProof/>
          <w:rPrChange w:id="2858" w:author="Ram Shrestha" w:date="2013-11-21T19:12:00Z">
            <w:rPr>
              <w:ins w:id="2859" w:author="Ram Shrestha" w:date="2013-11-21T19:12:00Z"/>
            </w:rPr>
          </w:rPrChange>
        </w:rPr>
        <w:pPrChange w:id="2860" w:author="Ram Shrestha" w:date="2013-11-21T19:12:00Z">
          <w:pPr>
            <w:ind w:left="720" w:hanging="720"/>
          </w:pPr>
        </w:pPrChange>
      </w:pPr>
      <w:ins w:id="2861" w:author="Ram Shrestha" w:date="2013-11-21T19:12:00Z">
        <w:r w:rsidRPr="001B72DC">
          <w:rPr>
            <w:rFonts w:ascii="Cambria" w:hAnsi="Cambria"/>
            <w:noProof/>
            <w:rPrChange w:id="2862" w:author="Ram Shrestha" w:date="2013-11-21T19:12:00Z">
              <w:rPr/>
            </w:rPrChange>
          </w:rPr>
          <w:t xml:space="preserve">Yebra, G, de Mulder, M, Perez-Elias, MJ, Perez-Molina, JA, Galan, JC, Llenas-Garcia, J, Moreno, S, Holguin, A (2011) Increase of transmitted drug resistance among HIV-infected sub-Saharan Africans residing in Spain in contrast to the native population. </w:t>
        </w:r>
        <w:r w:rsidRPr="001B72DC">
          <w:rPr>
            <w:rFonts w:ascii="Cambria" w:hAnsi="Cambria"/>
            <w:i/>
            <w:noProof/>
            <w:rPrChange w:id="2863" w:author="Ram Shrestha" w:date="2013-11-21T19:12:00Z">
              <w:rPr/>
            </w:rPrChange>
          </w:rPr>
          <w:t>PLoS One</w:t>
        </w:r>
        <w:r w:rsidRPr="001B72DC">
          <w:rPr>
            <w:rFonts w:ascii="Cambria" w:hAnsi="Cambria"/>
            <w:noProof/>
            <w:rPrChange w:id="2864" w:author="Ram Shrestha" w:date="2013-11-21T19:12:00Z">
              <w:rPr/>
            </w:rPrChange>
          </w:rPr>
          <w:t xml:space="preserve"> </w:t>
        </w:r>
        <w:r w:rsidRPr="001B72DC">
          <w:rPr>
            <w:rFonts w:ascii="Cambria" w:hAnsi="Cambria"/>
            <w:b/>
            <w:noProof/>
            <w:rPrChange w:id="2865" w:author="Ram Shrestha" w:date="2013-11-21T19:12:00Z">
              <w:rPr/>
            </w:rPrChange>
          </w:rPr>
          <w:t>6</w:t>
        </w:r>
        <w:r w:rsidRPr="001B72DC">
          <w:rPr>
            <w:rFonts w:ascii="Cambria" w:hAnsi="Cambria"/>
            <w:noProof/>
            <w:rPrChange w:id="2866" w:author="Ram Shrestha" w:date="2013-11-21T19:12:00Z">
              <w:rPr/>
            </w:rPrChange>
          </w:rPr>
          <w:t>: e26757.</w:t>
        </w:r>
      </w:ins>
    </w:p>
    <w:p w:rsidR="00000000" w:rsidRDefault="001B72DC">
      <w:pPr>
        <w:rPr>
          <w:ins w:id="2867" w:author="Ram Shrestha" w:date="2013-11-21T19:12:00Z"/>
          <w:rFonts w:ascii="Cambria" w:hAnsi="Cambria"/>
          <w:noProof/>
          <w:rPrChange w:id="2868" w:author="Ram Shrestha" w:date="2013-11-21T19:12:00Z">
            <w:rPr>
              <w:ins w:id="2869" w:author="Ram Shrestha" w:date="2013-11-21T19:12:00Z"/>
            </w:rPr>
          </w:rPrChange>
        </w:rPr>
        <w:pPrChange w:id="2870" w:author="Ram Shrestha" w:date="2013-11-21T19:12:00Z">
          <w:pPr>
            <w:ind w:left="720" w:hanging="720"/>
          </w:pPr>
        </w:pPrChange>
      </w:pPr>
      <w:ins w:id="2871" w:author="Ram Shrestha" w:date="2013-11-21T19:12:00Z">
        <w:r w:rsidRPr="001B72DC">
          <w:rPr>
            <w:rFonts w:ascii="Cambria" w:hAnsi="Cambria"/>
            <w:noProof/>
            <w:rPrChange w:id="2872" w:author="Ram Shrestha" w:date="2013-11-21T19:12:00Z">
              <w:rPr/>
            </w:rPrChange>
          </w:rPr>
          <w:t xml:space="preserve">Yerly, S, Kaiser, L, Race, E, Bru, J-P, Clavel, F, Perrin, L (1999) Transmission of antiretroviral-drug-resistant HIV-1 variants. </w:t>
        </w:r>
        <w:r w:rsidRPr="001B72DC">
          <w:rPr>
            <w:rFonts w:ascii="Cambria" w:hAnsi="Cambria"/>
            <w:i/>
            <w:noProof/>
            <w:rPrChange w:id="2873" w:author="Ram Shrestha" w:date="2013-11-21T19:12:00Z">
              <w:rPr/>
            </w:rPrChange>
          </w:rPr>
          <w:t>The Lancet</w:t>
        </w:r>
        <w:r w:rsidRPr="001B72DC">
          <w:rPr>
            <w:rFonts w:ascii="Cambria" w:hAnsi="Cambria"/>
            <w:noProof/>
            <w:rPrChange w:id="2874" w:author="Ram Shrestha" w:date="2013-11-21T19:12:00Z">
              <w:rPr/>
            </w:rPrChange>
          </w:rPr>
          <w:t xml:space="preserve"> </w:t>
        </w:r>
        <w:r w:rsidRPr="001B72DC">
          <w:rPr>
            <w:rFonts w:ascii="Cambria" w:hAnsi="Cambria"/>
            <w:b/>
            <w:noProof/>
            <w:rPrChange w:id="2875" w:author="Ram Shrestha" w:date="2013-11-21T19:12:00Z">
              <w:rPr/>
            </w:rPrChange>
          </w:rPr>
          <w:t>354</w:t>
        </w:r>
        <w:r w:rsidRPr="001B72DC">
          <w:rPr>
            <w:rFonts w:ascii="Cambria" w:hAnsi="Cambria"/>
            <w:noProof/>
            <w:rPrChange w:id="2876" w:author="Ram Shrestha" w:date="2013-11-21T19:12:00Z">
              <w:rPr/>
            </w:rPrChange>
          </w:rPr>
          <w:t>: 729.</w:t>
        </w:r>
      </w:ins>
    </w:p>
    <w:p w:rsidR="00000000" w:rsidRDefault="001B72DC">
      <w:pPr>
        <w:rPr>
          <w:ins w:id="2877" w:author="Ram Shrestha" w:date="2013-11-21T19:12:00Z"/>
          <w:rFonts w:ascii="Cambria" w:hAnsi="Cambria"/>
          <w:noProof/>
          <w:rPrChange w:id="2878" w:author="Ram Shrestha" w:date="2013-11-21T19:12:00Z">
            <w:rPr>
              <w:ins w:id="2879" w:author="Ram Shrestha" w:date="2013-11-21T19:12:00Z"/>
            </w:rPr>
          </w:rPrChange>
        </w:rPr>
        <w:pPrChange w:id="2880" w:author="Ram Shrestha" w:date="2013-11-21T19:12:00Z">
          <w:pPr>
            <w:ind w:left="720" w:hanging="720"/>
          </w:pPr>
        </w:pPrChange>
      </w:pPr>
      <w:ins w:id="2881" w:author="Ram Shrestha" w:date="2013-11-21T19:12:00Z">
        <w:r w:rsidRPr="001B72DC">
          <w:rPr>
            <w:rFonts w:ascii="Cambria" w:hAnsi="Cambria"/>
            <w:noProof/>
            <w:rPrChange w:id="2882" w:author="Ram Shrestha" w:date="2013-11-21T19:12:00Z">
              <w:rPr/>
            </w:rPrChange>
          </w:rPr>
          <w:t xml:space="preserve">Zhang, J, Hou, T, Wang, W, Liu, JS (2010) Detecting and understanding combinatorial mutation patterns responsible for HIV drug resistance. </w:t>
        </w:r>
        <w:r w:rsidRPr="001B72DC">
          <w:rPr>
            <w:rFonts w:ascii="Cambria" w:hAnsi="Cambria"/>
            <w:i/>
            <w:noProof/>
            <w:rPrChange w:id="2883" w:author="Ram Shrestha" w:date="2013-11-21T19:12:00Z">
              <w:rPr/>
            </w:rPrChange>
          </w:rPr>
          <w:t>Proc Natl Acad Sci U S A</w:t>
        </w:r>
        <w:r w:rsidRPr="001B72DC">
          <w:rPr>
            <w:rFonts w:ascii="Cambria" w:hAnsi="Cambria"/>
            <w:noProof/>
            <w:rPrChange w:id="2884" w:author="Ram Shrestha" w:date="2013-11-21T19:12:00Z">
              <w:rPr/>
            </w:rPrChange>
          </w:rPr>
          <w:t xml:space="preserve"> </w:t>
        </w:r>
        <w:r w:rsidRPr="001B72DC">
          <w:rPr>
            <w:rFonts w:ascii="Cambria" w:hAnsi="Cambria"/>
            <w:b/>
            <w:noProof/>
            <w:rPrChange w:id="2885" w:author="Ram Shrestha" w:date="2013-11-21T19:12:00Z">
              <w:rPr/>
            </w:rPrChange>
          </w:rPr>
          <w:t>107</w:t>
        </w:r>
        <w:r w:rsidRPr="001B72DC">
          <w:rPr>
            <w:rFonts w:ascii="Cambria" w:hAnsi="Cambria"/>
            <w:noProof/>
            <w:rPrChange w:id="2886" w:author="Ram Shrestha" w:date="2013-11-21T19:12:00Z">
              <w:rPr/>
            </w:rPrChange>
          </w:rPr>
          <w:t>: 1321-1326.</w:t>
        </w:r>
      </w:ins>
    </w:p>
    <w:p w:rsidR="00000000" w:rsidRDefault="00913437">
      <w:pPr>
        <w:ind w:left="720" w:hanging="720"/>
        <w:rPr>
          <w:ins w:id="2887" w:author="Ram Shrestha" w:date="2013-11-21T19:12:00Z"/>
          <w:rFonts w:ascii="Cambria" w:hAnsi="Cambria"/>
          <w:noProof/>
        </w:rPr>
        <w:pPrChange w:id="2888" w:author="Ram Shrestha" w:date="2013-11-21T19:12:00Z">
          <w:pPr/>
        </w:pPrChange>
      </w:pPr>
    </w:p>
    <w:p w:rsidR="001036CB" w:rsidRDefault="001B72DC">
      <w:ins w:id="2889" w:author="Ram Shrestha" w:date="2013-11-19T08:55:00Z">
        <w:r>
          <w:fldChar w:fldCharType="end"/>
        </w:r>
      </w:ins>
    </w:p>
    <w:sectPr w:rsidR="001036CB" w:rsidSect="001036CB">
      <w:pgSz w:w="11900" w:h="16840"/>
      <w:pgMar w:top="1440" w:right="1800" w:bottom="1440" w:left="1800" w:header="708" w:footer="708" w:gutter="0"/>
      <w:cols w:space="708"/>
    </w:sectPr>
  </w:body>
</w:document>
</file>

<file path=word/comments.xml><?xml version="1.0" encoding="utf-8"?>
<w:comment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comment w:id="486" w:author="Natasha Wood" w:date="2013-11-21T17:30:00Z" w:initials="NTW">
    <w:p w:rsidR="005C1772" w:rsidRDefault="005C1772">
      <w:pPr>
        <w:pStyle w:val="CommentText"/>
      </w:pPr>
      <w:r>
        <w:rPr>
          <w:rStyle w:val="CommentReference"/>
        </w:rPr>
        <w:annotationRef/>
      </w:r>
      <w:r>
        <w:t>Not sure what you mean with tagged at the sequence ID.</w:t>
      </w:r>
    </w:p>
  </w:comment>
  <w:comment w:id="539" w:author="Natasha Wood" w:date="2013-11-21T17:30:00Z" w:initials="NTW">
    <w:p w:rsidR="005C1772" w:rsidRDefault="005C1772">
      <w:pPr>
        <w:pStyle w:val="CommentText"/>
      </w:pPr>
      <w:r>
        <w:rPr>
          <w:rStyle w:val="CommentReference"/>
        </w:rPr>
        <w:annotationRef/>
      </w:r>
      <w:r>
        <w:t>Not very nicely written</w:t>
      </w:r>
    </w:p>
  </w:comment>
</w:comment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Cambria">
    <w:altName w:val="Times New Roman"/>
    <w:panose1 w:val="00000000000000000000"/>
    <w:charset w:val="4D"/>
    <w:family w:val="roman"/>
    <w:notTrueType/>
    <w:pitch w:val="default"/>
    <w:sig w:usb0="00000003" w:usb1="00000000" w:usb2="00000000" w:usb3="00000000" w:csb0="00000001" w:csb1="00000000"/>
  </w:font>
  <w:font w:name="ＭＳ 明朝">
    <w:panose1 w:val="00000000000000000000"/>
    <w:charset w:val="80"/>
    <w:family w:val="roman"/>
    <w:notTrueType/>
    <w:pitch w:val="fixed"/>
    <w:sig w:usb0="00000001" w:usb1="00000000" w:usb2="01000407" w:usb3="00000000" w:csb0="00020000" w:csb1="00000000"/>
  </w:font>
  <w:font w:name="Times">
    <w:panose1 w:val="02000500000000000000"/>
    <w:charset w:val="00"/>
    <w:family w:val="auto"/>
    <w:pitch w:val="variable"/>
    <w:sig w:usb0="00000003" w:usb1="00000000" w:usb2="00000000" w:usb3="00000000" w:csb0="00000001" w:csb1="00000000"/>
  </w:font>
  <w:font w:name="Calibri">
    <w:altName w:val="Arial"/>
    <w:panose1 w:val="00000000000000000000"/>
    <w:charset w:val="4D"/>
    <w:family w:val="roman"/>
    <w:notTrueType/>
    <w:pitch w:val="default"/>
    <w:sig w:usb0="00000003" w:usb1="00000000" w:usb2="00000000" w:usb3="00000000" w:csb0="00000001" w:csb1="00000000"/>
  </w:font>
  <w:font w:name="ＭＳ ゴシック">
    <w:panose1 w:val="00000000000000000000"/>
    <w:charset w:val="80"/>
    <w:family w:val="modern"/>
    <w:notTrueType/>
    <w:pitch w:val="fixed"/>
    <w:sig w:usb0="00000001" w:usb1="00000000" w:usb2="01000407" w:usb3="00000000" w:csb0="00020000" w:csb1="00000000"/>
  </w:font>
  <w:font w:name="Lucida Grande">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FFFFFF1D"/>
    <w:multiLevelType w:val="multilevel"/>
    <w:tmpl w:val="17D4777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8018A9C6"/>
    <w:lvl w:ilvl="0">
      <w:start w:val="1"/>
      <w:numFmt w:val="decimal"/>
      <w:lvlText w:val="%1."/>
      <w:lvlJc w:val="left"/>
      <w:pPr>
        <w:tabs>
          <w:tab w:val="num" w:pos="1492"/>
        </w:tabs>
        <w:ind w:left="1492" w:hanging="360"/>
      </w:pPr>
    </w:lvl>
  </w:abstractNum>
  <w:abstractNum w:abstractNumId="2">
    <w:nsid w:val="FFFFFF7D"/>
    <w:multiLevelType w:val="singleLevel"/>
    <w:tmpl w:val="BBBA7C32"/>
    <w:lvl w:ilvl="0">
      <w:start w:val="1"/>
      <w:numFmt w:val="decimal"/>
      <w:lvlText w:val="%1."/>
      <w:lvlJc w:val="left"/>
      <w:pPr>
        <w:tabs>
          <w:tab w:val="num" w:pos="1209"/>
        </w:tabs>
        <w:ind w:left="1209" w:hanging="360"/>
      </w:pPr>
    </w:lvl>
  </w:abstractNum>
  <w:abstractNum w:abstractNumId="3">
    <w:nsid w:val="FFFFFF7E"/>
    <w:multiLevelType w:val="singleLevel"/>
    <w:tmpl w:val="B232B5F6"/>
    <w:lvl w:ilvl="0">
      <w:start w:val="1"/>
      <w:numFmt w:val="decimal"/>
      <w:lvlText w:val="%1."/>
      <w:lvlJc w:val="left"/>
      <w:pPr>
        <w:tabs>
          <w:tab w:val="num" w:pos="926"/>
        </w:tabs>
        <w:ind w:left="926" w:hanging="360"/>
      </w:pPr>
    </w:lvl>
  </w:abstractNum>
  <w:abstractNum w:abstractNumId="4">
    <w:nsid w:val="FFFFFF7F"/>
    <w:multiLevelType w:val="singleLevel"/>
    <w:tmpl w:val="16D656B8"/>
    <w:lvl w:ilvl="0">
      <w:start w:val="1"/>
      <w:numFmt w:val="decimal"/>
      <w:lvlText w:val="%1."/>
      <w:lvlJc w:val="left"/>
      <w:pPr>
        <w:tabs>
          <w:tab w:val="num" w:pos="643"/>
        </w:tabs>
        <w:ind w:left="643" w:hanging="360"/>
      </w:pPr>
    </w:lvl>
  </w:abstractNum>
  <w:abstractNum w:abstractNumId="5">
    <w:nsid w:val="FFFFFF80"/>
    <w:multiLevelType w:val="singleLevel"/>
    <w:tmpl w:val="1BBC82B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218EC8F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752E09AC"/>
    <w:lvl w:ilvl="0">
      <w:start w:val="1"/>
      <w:numFmt w:val="bullet"/>
      <w:lvlText w:val=""/>
      <w:lvlJc w:val="left"/>
      <w:pPr>
        <w:tabs>
          <w:tab w:val="num" w:pos="926"/>
        </w:tabs>
        <w:ind w:left="926" w:hanging="360"/>
      </w:pPr>
      <w:rPr>
        <w:rFonts w:ascii="Symbol" w:hAnsi="Symbol" w:hint="default"/>
      </w:rPr>
    </w:lvl>
  </w:abstractNum>
  <w:abstractNum w:abstractNumId="8">
    <w:nsid w:val="FFFFFF88"/>
    <w:multiLevelType w:val="singleLevel"/>
    <w:tmpl w:val="0F0EDFBA"/>
    <w:lvl w:ilvl="0">
      <w:start w:val="1"/>
      <w:numFmt w:val="decimal"/>
      <w:lvlText w:val="%1."/>
      <w:lvlJc w:val="left"/>
      <w:pPr>
        <w:tabs>
          <w:tab w:val="num" w:pos="360"/>
        </w:tabs>
        <w:ind w:left="360" w:hanging="360"/>
      </w:pPr>
    </w:lvl>
  </w:abstractNum>
  <w:abstractNum w:abstractNumId="9">
    <w:nsid w:val="08BA02AE"/>
    <w:multiLevelType w:val="hybridMultilevel"/>
    <w:tmpl w:val="D22A44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17F7870"/>
    <w:multiLevelType w:val="hybridMultilevel"/>
    <w:tmpl w:val="5EECFD58"/>
    <w:lvl w:ilvl="0" w:tplc="4628FE72">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29684269"/>
    <w:multiLevelType w:val="hybridMultilevel"/>
    <w:tmpl w:val="FFBED4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B7C653E"/>
    <w:multiLevelType w:val="hybridMultilevel"/>
    <w:tmpl w:val="7F3A5E7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3">
    <w:nsid w:val="2E4668DC"/>
    <w:multiLevelType w:val="hybridMultilevel"/>
    <w:tmpl w:val="133E70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FF204A5"/>
    <w:multiLevelType w:val="hybridMultilevel"/>
    <w:tmpl w:val="102815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1B10F87"/>
    <w:multiLevelType w:val="hybridMultilevel"/>
    <w:tmpl w:val="A4E8DFF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37C1388F"/>
    <w:multiLevelType w:val="hybridMultilevel"/>
    <w:tmpl w:val="230017C4"/>
    <w:lvl w:ilvl="0" w:tplc="23D4BE40">
      <w:start w:val="1"/>
      <w:numFmt w:val="upperLetter"/>
      <w:lvlText w:val="%1)"/>
      <w:lvlJc w:val="left"/>
      <w:pPr>
        <w:ind w:left="720" w:hanging="360"/>
      </w:pPr>
      <w:rPr>
        <w:rFonts w:hint="default"/>
      </w:rPr>
    </w:lvl>
    <w:lvl w:ilvl="1" w:tplc="FD2403CE">
      <w:start w:val="1"/>
      <w:numFmt w:val="lowerLetter"/>
      <w:lvlText w:val="%2."/>
      <w:lvlJc w:val="left"/>
      <w:pPr>
        <w:ind w:left="1440" w:hanging="360"/>
      </w:pPr>
      <w:rPr>
        <w:strike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8D03D4B"/>
    <w:multiLevelType w:val="hybridMultilevel"/>
    <w:tmpl w:val="097EA6E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53BB6492"/>
    <w:multiLevelType w:val="multilevel"/>
    <w:tmpl w:val="FE28FA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577D17B0"/>
    <w:multiLevelType w:val="hybridMultilevel"/>
    <w:tmpl w:val="FCC24962"/>
    <w:lvl w:ilvl="0" w:tplc="C93A3DA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5B452624"/>
    <w:multiLevelType w:val="hybridMultilevel"/>
    <w:tmpl w:val="75A84D50"/>
    <w:lvl w:ilvl="0" w:tplc="C93A3DA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60736846"/>
    <w:multiLevelType w:val="multilevel"/>
    <w:tmpl w:val="43EE8B2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nsid w:val="60AD1078"/>
    <w:multiLevelType w:val="hybridMultilevel"/>
    <w:tmpl w:val="D5D4CE2C"/>
    <w:lvl w:ilvl="0" w:tplc="EB96586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D3B335B"/>
    <w:multiLevelType w:val="hybridMultilevel"/>
    <w:tmpl w:val="21AC1F4A"/>
    <w:lvl w:ilvl="0" w:tplc="91447968">
      <w:start w:val="1"/>
      <w:numFmt w:val="upperLetter"/>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02E75E3"/>
    <w:multiLevelType w:val="hybridMultilevel"/>
    <w:tmpl w:val="D2B4ED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35A09E1"/>
    <w:multiLevelType w:val="hybridMultilevel"/>
    <w:tmpl w:val="097EA6E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78354F4E"/>
    <w:multiLevelType w:val="hybridMultilevel"/>
    <w:tmpl w:val="83AE3AC2"/>
    <w:lvl w:ilvl="0" w:tplc="B6D6E4F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7DCB2868"/>
    <w:multiLevelType w:val="hybridMultilevel"/>
    <w:tmpl w:val="A97EDB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4"/>
  </w:num>
  <w:num w:numId="3">
    <w:abstractNumId w:val="25"/>
  </w:num>
  <w:num w:numId="4">
    <w:abstractNumId w:val="21"/>
  </w:num>
  <w:num w:numId="5">
    <w:abstractNumId w:val="12"/>
  </w:num>
  <w:num w:numId="6">
    <w:abstractNumId w:val="11"/>
  </w:num>
  <w:num w:numId="7">
    <w:abstractNumId w:val="19"/>
  </w:num>
  <w:num w:numId="8">
    <w:abstractNumId w:val="20"/>
  </w:num>
  <w:num w:numId="9">
    <w:abstractNumId w:val="18"/>
  </w:num>
  <w:num w:numId="10">
    <w:abstractNumId w:val="22"/>
  </w:num>
  <w:num w:numId="11">
    <w:abstractNumId w:val="10"/>
  </w:num>
  <w:num w:numId="12">
    <w:abstractNumId w:val="27"/>
  </w:num>
  <w:num w:numId="13">
    <w:abstractNumId w:val="15"/>
  </w:num>
  <w:num w:numId="14">
    <w:abstractNumId w:val="23"/>
  </w:num>
  <w:num w:numId="15">
    <w:abstractNumId w:val="4"/>
  </w:num>
  <w:num w:numId="16">
    <w:abstractNumId w:val="3"/>
  </w:num>
  <w:num w:numId="17">
    <w:abstractNumId w:val="2"/>
  </w:num>
  <w:num w:numId="18">
    <w:abstractNumId w:val="1"/>
  </w:num>
  <w:num w:numId="19">
    <w:abstractNumId w:val="0"/>
  </w:num>
  <w:num w:numId="20">
    <w:abstractNumId w:val="8"/>
  </w:num>
  <w:num w:numId="21">
    <w:abstractNumId w:val="7"/>
  </w:num>
  <w:num w:numId="22">
    <w:abstractNumId w:val="6"/>
  </w:num>
  <w:num w:numId="23">
    <w:abstractNumId w:val="5"/>
  </w:num>
  <w:num w:numId="24">
    <w:abstractNumId w:val="16"/>
  </w:num>
  <w:num w:numId="25">
    <w:abstractNumId w:val="26"/>
  </w:num>
  <w:num w:numId="26">
    <w:abstractNumId w:val="9"/>
  </w:num>
  <w:num w:numId="27">
    <w:abstractNumId w:val="24"/>
  </w:num>
  <w:num w:numId="28">
    <w:abstractNumId w:val="1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trackRevisions/>
  <w:doNotTrackMoves/>
  <w:defaultTabStop w:val="720"/>
  <w:drawingGridHorizontalSpacing w:val="360"/>
  <w:drawingGridVerticalSpacing w:val="360"/>
  <w:displayHorizontalDrawingGridEvery w:val="0"/>
  <w:displayVerticalDrawingGridEvery w:val="0"/>
  <w:characterSpacingControl w:val="doNotCompress"/>
  <w:savePreviewPicture/>
  <w:compat>
    <w:useFELayout/>
  </w:compat>
  <w:docVars>
    <w:docVar w:name="EN.InstantFormat" w:val="&lt;ENInstantFormat&gt;&lt;Enabled&gt;0&lt;/Enabled&gt;&lt;ScanUnformatted&gt;0&lt;/ScanUnformatted&gt;&lt;ScanChanges&gt;1&lt;/ScanChanges&gt;&lt;/ENInstantFormat&gt;"/>
    <w:docVar w:name="EN.Layout" w:val="&lt;ENLayout&gt;&lt;Style&gt;Current Neurovascular R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hd_Thesis_reference.enl&lt;/item&gt;&lt;/Libraries&gt;&lt;/ENLibraries&gt;"/>
  </w:docVars>
  <w:rsids>
    <w:rsidRoot w:val="001036CB"/>
    <w:rsid w:val="00007EE5"/>
    <w:rsid w:val="0001454B"/>
    <w:rsid w:val="0002480B"/>
    <w:rsid w:val="00044367"/>
    <w:rsid w:val="00044542"/>
    <w:rsid w:val="000807C1"/>
    <w:rsid w:val="00085E5B"/>
    <w:rsid w:val="00087272"/>
    <w:rsid w:val="0009353C"/>
    <w:rsid w:val="000B4B6C"/>
    <w:rsid w:val="000C0F83"/>
    <w:rsid w:val="000F379D"/>
    <w:rsid w:val="001036CB"/>
    <w:rsid w:val="00107343"/>
    <w:rsid w:val="001537E3"/>
    <w:rsid w:val="0016311D"/>
    <w:rsid w:val="00164063"/>
    <w:rsid w:val="00172520"/>
    <w:rsid w:val="00174908"/>
    <w:rsid w:val="001879D4"/>
    <w:rsid w:val="001A5FB2"/>
    <w:rsid w:val="001A7F9B"/>
    <w:rsid w:val="001B72DC"/>
    <w:rsid w:val="0020135F"/>
    <w:rsid w:val="0020471E"/>
    <w:rsid w:val="00210BAC"/>
    <w:rsid w:val="002119F9"/>
    <w:rsid w:val="0022119B"/>
    <w:rsid w:val="00226890"/>
    <w:rsid w:val="00232648"/>
    <w:rsid w:val="0025261C"/>
    <w:rsid w:val="00271470"/>
    <w:rsid w:val="00277DB3"/>
    <w:rsid w:val="00282D26"/>
    <w:rsid w:val="0028762C"/>
    <w:rsid w:val="00294CED"/>
    <w:rsid w:val="002E3657"/>
    <w:rsid w:val="00303CAA"/>
    <w:rsid w:val="00304EA8"/>
    <w:rsid w:val="0031347A"/>
    <w:rsid w:val="00323D94"/>
    <w:rsid w:val="00325DE3"/>
    <w:rsid w:val="00332320"/>
    <w:rsid w:val="00335DF7"/>
    <w:rsid w:val="00336CD5"/>
    <w:rsid w:val="00352DE6"/>
    <w:rsid w:val="0035487F"/>
    <w:rsid w:val="00373307"/>
    <w:rsid w:val="00376F4D"/>
    <w:rsid w:val="00387F79"/>
    <w:rsid w:val="003C43AA"/>
    <w:rsid w:val="003D1143"/>
    <w:rsid w:val="003D1338"/>
    <w:rsid w:val="003E059A"/>
    <w:rsid w:val="003E7F9B"/>
    <w:rsid w:val="00400BE4"/>
    <w:rsid w:val="00403B01"/>
    <w:rsid w:val="00403CF9"/>
    <w:rsid w:val="004062ED"/>
    <w:rsid w:val="00424358"/>
    <w:rsid w:val="0044524D"/>
    <w:rsid w:val="00485303"/>
    <w:rsid w:val="004A113B"/>
    <w:rsid w:val="004A221A"/>
    <w:rsid w:val="004A287E"/>
    <w:rsid w:val="004A47DE"/>
    <w:rsid w:val="004B0C49"/>
    <w:rsid w:val="004B0E38"/>
    <w:rsid w:val="004C2CA6"/>
    <w:rsid w:val="004D5B7D"/>
    <w:rsid w:val="004D6429"/>
    <w:rsid w:val="004E0DD0"/>
    <w:rsid w:val="004E796D"/>
    <w:rsid w:val="00514652"/>
    <w:rsid w:val="00524A40"/>
    <w:rsid w:val="005303E1"/>
    <w:rsid w:val="0053062E"/>
    <w:rsid w:val="00593706"/>
    <w:rsid w:val="00593940"/>
    <w:rsid w:val="005A7A17"/>
    <w:rsid w:val="005C1772"/>
    <w:rsid w:val="005C28F9"/>
    <w:rsid w:val="005C302A"/>
    <w:rsid w:val="005D2E6B"/>
    <w:rsid w:val="005E0B9E"/>
    <w:rsid w:val="005F274E"/>
    <w:rsid w:val="006052AD"/>
    <w:rsid w:val="00614B07"/>
    <w:rsid w:val="006178DE"/>
    <w:rsid w:val="00620D86"/>
    <w:rsid w:val="006218D5"/>
    <w:rsid w:val="00622A75"/>
    <w:rsid w:val="00624E7E"/>
    <w:rsid w:val="00633237"/>
    <w:rsid w:val="00637C79"/>
    <w:rsid w:val="006532AE"/>
    <w:rsid w:val="006553A5"/>
    <w:rsid w:val="00656752"/>
    <w:rsid w:val="00661489"/>
    <w:rsid w:val="00662FE0"/>
    <w:rsid w:val="0067259F"/>
    <w:rsid w:val="006B0160"/>
    <w:rsid w:val="006B7354"/>
    <w:rsid w:val="006C517F"/>
    <w:rsid w:val="006E2898"/>
    <w:rsid w:val="00707E8E"/>
    <w:rsid w:val="00712215"/>
    <w:rsid w:val="00722F3C"/>
    <w:rsid w:val="007230EA"/>
    <w:rsid w:val="00746EF7"/>
    <w:rsid w:val="00752849"/>
    <w:rsid w:val="00782099"/>
    <w:rsid w:val="007871AE"/>
    <w:rsid w:val="00797861"/>
    <w:rsid w:val="007B1639"/>
    <w:rsid w:val="007B7225"/>
    <w:rsid w:val="007D167D"/>
    <w:rsid w:val="007E7F0C"/>
    <w:rsid w:val="007F5D1B"/>
    <w:rsid w:val="008071CF"/>
    <w:rsid w:val="00811506"/>
    <w:rsid w:val="00815A5C"/>
    <w:rsid w:val="00827052"/>
    <w:rsid w:val="00836F15"/>
    <w:rsid w:val="0084595F"/>
    <w:rsid w:val="0084671A"/>
    <w:rsid w:val="00847809"/>
    <w:rsid w:val="00852FBE"/>
    <w:rsid w:val="00857A1E"/>
    <w:rsid w:val="0086226D"/>
    <w:rsid w:val="00895705"/>
    <w:rsid w:val="008A6800"/>
    <w:rsid w:val="008C081F"/>
    <w:rsid w:val="008C0F1E"/>
    <w:rsid w:val="008E74B8"/>
    <w:rsid w:val="008F1D11"/>
    <w:rsid w:val="008F294F"/>
    <w:rsid w:val="008F3FD6"/>
    <w:rsid w:val="008F4704"/>
    <w:rsid w:val="00901C96"/>
    <w:rsid w:val="00913437"/>
    <w:rsid w:val="00921331"/>
    <w:rsid w:val="00935620"/>
    <w:rsid w:val="00950779"/>
    <w:rsid w:val="0095083E"/>
    <w:rsid w:val="009508D6"/>
    <w:rsid w:val="00953A22"/>
    <w:rsid w:val="00953F4D"/>
    <w:rsid w:val="00956C1F"/>
    <w:rsid w:val="009651FA"/>
    <w:rsid w:val="00965DE5"/>
    <w:rsid w:val="009756C8"/>
    <w:rsid w:val="009818E1"/>
    <w:rsid w:val="00987D0B"/>
    <w:rsid w:val="009957A8"/>
    <w:rsid w:val="009E0D1A"/>
    <w:rsid w:val="009F3605"/>
    <w:rsid w:val="00A01D9D"/>
    <w:rsid w:val="00A37C01"/>
    <w:rsid w:val="00A422EF"/>
    <w:rsid w:val="00A4787E"/>
    <w:rsid w:val="00A51EC7"/>
    <w:rsid w:val="00A61713"/>
    <w:rsid w:val="00A64935"/>
    <w:rsid w:val="00A75D56"/>
    <w:rsid w:val="00A961A8"/>
    <w:rsid w:val="00AA50F8"/>
    <w:rsid w:val="00AD016F"/>
    <w:rsid w:val="00AD0AA2"/>
    <w:rsid w:val="00AE6972"/>
    <w:rsid w:val="00AE7874"/>
    <w:rsid w:val="00B05BFC"/>
    <w:rsid w:val="00B304E0"/>
    <w:rsid w:val="00B42CB5"/>
    <w:rsid w:val="00B561D2"/>
    <w:rsid w:val="00B60DD7"/>
    <w:rsid w:val="00B661E9"/>
    <w:rsid w:val="00BA0310"/>
    <w:rsid w:val="00BA5EAE"/>
    <w:rsid w:val="00BB242A"/>
    <w:rsid w:val="00BF4287"/>
    <w:rsid w:val="00BF69CF"/>
    <w:rsid w:val="00C047CF"/>
    <w:rsid w:val="00C07F4B"/>
    <w:rsid w:val="00C10DD3"/>
    <w:rsid w:val="00C115BB"/>
    <w:rsid w:val="00C211BB"/>
    <w:rsid w:val="00C2188D"/>
    <w:rsid w:val="00C25584"/>
    <w:rsid w:val="00C654B3"/>
    <w:rsid w:val="00C655A9"/>
    <w:rsid w:val="00C72442"/>
    <w:rsid w:val="00C774ED"/>
    <w:rsid w:val="00C82284"/>
    <w:rsid w:val="00C923FB"/>
    <w:rsid w:val="00C958B9"/>
    <w:rsid w:val="00CA1E44"/>
    <w:rsid w:val="00CA5CF1"/>
    <w:rsid w:val="00CB21BD"/>
    <w:rsid w:val="00CC78AE"/>
    <w:rsid w:val="00CE2215"/>
    <w:rsid w:val="00CE301D"/>
    <w:rsid w:val="00CE70A9"/>
    <w:rsid w:val="00CF7708"/>
    <w:rsid w:val="00D07EF4"/>
    <w:rsid w:val="00D1332A"/>
    <w:rsid w:val="00D2101D"/>
    <w:rsid w:val="00D41FAA"/>
    <w:rsid w:val="00D50B56"/>
    <w:rsid w:val="00D55447"/>
    <w:rsid w:val="00D87B4D"/>
    <w:rsid w:val="00D97F06"/>
    <w:rsid w:val="00DA6D50"/>
    <w:rsid w:val="00DC43FA"/>
    <w:rsid w:val="00DC5860"/>
    <w:rsid w:val="00DE4F9A"/>
    <w:rsid w:val="00DF41AB"/>
    <w:rsid w:val="00E402D6"/>
    <w:rsid w:val="00E567E2"/>
    <w:rsid w:val="00E6042D"/>
    <w:rsid w:val="00E835D5"/>
    <w:rsid w:val="00E851F4"/>
    <w:rsid w:val="00E85526"/>
    <w:rsid w:val="00E97344"/>
    <w:rsid w:val="00EC24BE"/>
    <w:rsid w:val="00F05579"/>
    <w:rsid w:val="00F067EF"/>
    <w:rsid w:val="00F2074D"/>
    <w:rsid w:val="00F232A8"/>
    <w:rsid w:val="00F266AB"/>
    <w:rsid w:val="00F57CE3"/>
    <w:rsid w:val="00F60DD1"/>
    <w:rsid w:val="00F67E6D"/>
    <w:rsid w:val="00F727F6"/>
    <w:rsid w:val="00F84244"/>
    <w:rsid w:val="00F94AF7"/>
    <w:rsid w:val="00F9571A"/>
    <w:rsid w:val="00FA1BCD"/>
    <w:rsid w:val="00FD606B"/>
    <w:rsid w:val="00FE4603"/>
    <w:rsid w:val="00FE4BC6"/>
    <w:rsid w:val="00FF20B6"/>
  </w:rsids>
  <m:mathPr>
    <m:mathFont m:val="Lucida Grande"/>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rsid w:val="00226890"/>
  </w:style>
  <w:style w:type="paragraph" w:styleId="Heading1">
    <w:name w:val="heading 1"/>
    <w:basedOn w:val="Normal"/>
    <w:link w:val="Heading1Char"/>
    <w:autoRedefine/>
    <w:uiPriority w:val="9"/>
    <w:rsid w:val="001036CB"/>
    <w:pPr>
      <w:spacing w:beforeLines="1" w:afterLines="1"/>
      <w:jc w:val="center"/>
      <w:outlineLvl w:val="0"/>
    </w:pPr>
    <w:rPr>
      <w:rFonts w:ascii="Times" w:hAnsi="Times"/>
      <w:b/>
      <w:kern w:val="36"/>
      <w:sz w:val="48"/>
      <w:szCs w:val="20"/>
    </w:rPr>
  </w:style>
  <w:style w:type="paragraph" w:styleId="Heading2">
    <w:name w:val="heading 2"/>
    <w:basedOn w:val="Normal"/>
    <w:next w:val="Normal"/>
    <w:link w:val="Heading2Char"/>
    <w:autoRedefine/>
    <w:rsid w:val="001036C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autoRedefine/>
    <w:unhideWhenUsed/>
    <w:qFormat/>
    <w:rsid w:val="001036CB"/>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
    <w:rsid w:val="001036CB"/>
    <w:rPr>
      <w:rFonts w:ascii="Times" w:eastAsiaTheme="minorEastAsia" w:hAnsi="Times"/>
      <w:b/>
      <w:kern w:val="36"/>
      <w:sz w:val="48"/>
      <w:szCs w:val="20"/>
      <w:lang w:eastAsia="ja-JP"/>
    </w:rPr>
  </w:style>
  <w:style w:type="character" w:customStyle="1" w:styleId="Heading2Char">
    <w:name w:val="Heading 2 Char"/>
    <w:basedOn w:val="DefaultParagraphFont"/>
    <w:link w:val="Heading2"/>
    <w:rsid w:val="001036CB"/>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rsid w:val="001036CB"/>
    <w:rPr>
      <w:rFonts w:asciiTheme="majorHAnsi" w:eastAsiaTheme="majorEastAsia" w:hAnsiTheme="majorHAnsi" w:cstheme="majorBidi"/>
      <w:b/>
      <w:bCs/>
      <w:color w:val="4F81BD" w:themeColor="accent1"/>
      <w:lang w:eastAsia="ja-JP"/>
    </w:rPr>
  </w:style>
  <w:style w:type="character" w:styleId="Hyperlink">
    <w:name w:val="Hyperlink"/>
    <w:basedOn w:val="DefaultParagraphFont"/>
    <w:uiPriority w:val="99"/>
    <w:unhideWhenUsed/>
    <w:rsid w:val="001036CB"/>
    <w:rPr>
      <w:color w:val="0000FF" w:themeColor="hyperlink"/>
      <w:u w:val="single"/>
    </w:rPr>
  </w:style>
  <w:style w:type="paragraph" w:styleId="ListParagraph">
    <w:name w:val="List Paragraph"/>
    <w:basedOn w:val="Normal"/>
    <w:uiPriority w:val="34"/>
    <w:qFormat/>
    <w:rsid w:val="001036CB"/>
    <w:pPr>
      <w:ind w:left="720"/>
      <w:contextualSpacing/>
    </w:pPr>
  </w:style>
  <w:style w:type="character" w:customStyle="1" w:styleId="FootnoteTextChar">
    <w:name w:val="Footnote Text Char"/>
    <w:basedOn w:val="DefaultParagraphFont"/>
    <w:link w:val="FootnoteText"/>
    <w:uiPriority w:val="99"/>
    <w:rsid w:val="001036CB"/>
    <w:rPr>
      <w:rFonts w:eastAsiaTheme="minorEastAsia"/>
      <w:lang w:eastAsia="ja-JP"/>
    </w:rPr>
  </w:style>
  <w:style w:type="paragraph" w:styleId="FootnoteText">
    <w:name w:val="footnote text"/>
    <w:basedOn w:val="Normal"/>
    <w:link w:val="FootnoteTextChar"/>
    <w:uiPriority w:val="99"/>
    <w:unhideWhenUsed/>
    <w:rsid w:val="001036CB"/>
  </w:style>
  <w:style w:type="character" w:customStyle="1" w:styleId="FootnoteTextChar1">
    <w:name w:val="Footnote Text Char1"/>
    <w:basedOn w:val="DefaultParagraphFont"/>
    <w:rsid w:val="001036CB"/>
  </w:style>
  <w:style w:type="character" w:customStyle="1" w:styleId="highlight">
    <w:name w:val="highlight"/>
    <w:basedOn w:val="DefaultParagraphFont"/>
    <w:rsid w:val="001036CB"/>
  </w:style>
  <w:style w:type="character" w:customStyle="1" w:styleId="person">
    <w:name w:val="person"/>
    <w:basedOn w:val="DefaultParagraphFont"/>
    <w:rsid w:val="001036CB"/>
  </w:style>
  <w:style w:type="character" w:customStyle="1" w:styleId="corresponding">
    <w:name w:val="corresponding"/>
    <w:basedOn w:val="DefaultParagraphFont"/>
    <w:rsid w:val="001036CB"/>
  </w:style>
  <w:style w:type="character" w:styleId="Emphasis">
    <w:name w:val="Emphasis"/>
    <w:basedOn w:val="DefaultParagraphFont"/>
    <w:uiPriority w:val="20"/>
    <w:rsid w:val="001036CB"/>
    <w:rPr>
      <w:i/>
    </w:rPr>
  </w:style>
  <w:style w:type="paragraph" w:styleId="BalloonText">
    <w:name w:val="Balloon Text"/>
    <w:basedOn w:val="Normal"/>
    <w:link w:val="BalloonTextChar"/>
    <w:uiPriority w:val="99"/>
    <w:unhideWhenUsed/>
    <w:rsid w:val="001036CB"/>
    <w:rPr>
      <w:rFonts w:ascii="Lucida Grande" w:hAnsi="Lucida Grande" w:cs="Lucida Grande"/>
      <w:sz w:val="18"/>
      <w:szCs w:val="18"/>
    </w:rPr>
  </w:style>
  <w:style w:type="character" w:customStyle="1" w:styleId="BalloonTextChar">
    <w:name w:val="Balloon Text Char"/>
    <w:basedOn w:val="DefaultParagraphFont"/>
    <w:link w:val="BalloonText"/>
    <w:uiPriority w:val="99"/>
    <w:rsid w:val="001036CB"/>
    <w:rPr>
      <w:rFonts w:ascii="Lucida Grande" w:eastAsiaTheme="minorEastAsia" w:hAnsi="Lucida Grande" w:cs="Lucida Grande"/>
      <w:sz w:val="18"/>
      <w:szCs w:val="18"/>
      <w:lang w:eastAsia="ja-JP"/>
    </w:rPr>
  </w:style>
  <w:style w:type="character" w:styleId="CommentReference">
    <w:name w:val="annotation reference"/>
    <w:basedOn w:val="DefaultParagraphFont"/>
    <w:uiPriority w:val="99"/>
    <w:unhideWhenUsed/>
    <w:rsid w:val="001036CB"/>
    <w:rPr>
      <w:sz w:val="18"/>
      <w:szCs w:val="18"/>
    </w:rPr>
  </w:style>
  <w:style w:type="paragraph" w:styleId="CommentText">
    <w:name w:val="annotation text"/>
    <w:basedOn w:val="Normal"/>
    <w:link w:val="CommentTextChar"/>
    <w:uiPriority w:val="99"/>
    <w:unhideWhenUsed/>
    <w:rsid w:val="001036CB"/>
  </w:style>
  <w:style w:type="character" w:customStyle="1" w:styleId="CommentTextChar">
    <w:name w:val="Comment Text Char"/>
    <w:basedOn w:val="DefaultParagraphFont"/>
    <w:link w:val="CommentText"/>
    <w:uiPriority w:val="99"/>
    <w:rsid w:val="001036CB"/>
    <w:rPr>
      <w:rFonts w:eastAsiaTheme="minorEastAsia"/>
      <w:lang w:eastAsia="ja-JP"/>
    </w:rPr>
  </w:style>
  <w:style w:type="paragraph" w:styleId="CommentSubject">
    <w:name w:val="annotation subject"/>
    <w:basedOn w:val="CommentText"/>
    <w:next w:val="CommentText"/>
    <w:link w:val="CommentSubjectChar"/>
    <w:uiPriority w:val="99"/>
    <w:unhideWhenUsed/>
    <w:rsid w:val="001036CB"/>
    <w:rPr>
      <w:b/>
      <w:bCs/>
      <w:sz w:val="20"/>
      <w:szCs w:val="20"/>
    </w:rPr>
  </w:style>
  <w:style w:type="character" w:customStyle="1" w:styleId="CommentSubjectChar">
    <w:name w:val="Comment Subject Char"/>
    <w:basedOn w:val="CommentTextChar"/>
    <w:link w:val="CommentSubject"/>
    <w:uiPriority w:val="99"/>
    <w:rsid w:val="001036CB"/>
    <w:rPr>
      <w:rFonts w:eastAsiaTheme="minorEastAsia"/>
      <w:b/>
      <w:bCs/>
      <w:sz w:val="20"/>
      <w:szCs w:val="20"/>
      <w:lang w:eastAsia="ja-JP"/>
    </w:rPr>
  </w:style>
  <w:style w:type="paragraph" w:styleId="Revision">
    <w:name w:val="Revision"/>
    <w:hidden/>
    <w:uiPriority w:val="99"/>
    <w:rsid w:val="001036CB"/>
  </w:style>
  <w:style w:type="character" w:styleId="FollowedHyperlink">
    <w:name w:val="FollowedHyperlink"/>
    <w:basedOn w:val="DefaultParagraphFont"/>
    <w:uiPriority w:val="99"/>
    <w:unhideWhenUsed/>
    <w:rsid w:val="001036CB"/>
    <w:rPr>
      <w:color w:val="800080" w:themeColor="followedHyperlink"/>
      <w:u w:val="single"/>
    </w:rPr>
  </w:style>
  <w:style w:type="table" w:styleId="TableGrid">
    <w:name w:val="Table Grid"/>
    <w:basedOn w:val="TableNormal"/>
    <w:uiPriority w:val="59"/>
    <w:rsid w:val="001036CB"/>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Index1">
    <w:name w:val="index 1"/>
    <w:basedOn w:val="Normal"/>
    <w:next w:val="Normal"/>
    <w:autoRedefine/>
    <w:rsid w:val="001036CB"/>
    <w:pPr>
      <w:ind w:left="240" w:hanging="240"/>
    </w:pPr>
    <w:rPr>
      <w:sz w:val="18"/>
      <w:szCs w:val="18"/>
    </w:rPr>
  </w:style>
  <w:style w:type="paragraph" w:styleId="Index2">
    <w:name w:val="index 2"/>
    <w:basedOn w:val="Normal"/>
    <w:next w:val="Normal"/>
    <w:autoRedefine/>
    <w:rsid w:val="001036CB"/>
    <w:pPr>
      <w:ind w:left="480" w:hanging="240"/>
    </w:pPr>
    <w:rPr>
      <w:sz w:val="18"/>
      <w:szCs w:val="18"/>
    </w:rPr>
  </w:style>
  <w:style w:type="paragraph" w:styleId="Index3">
    <w:name w:val="index 3"/>
    <w:basedOn w:val="Normal"/>
    <w:next w:val="Normal"/>
    <w:autoRedefine/>
    <w:rsid w:val="001036CB"/>
    <w:pPr>
      <w:ind w:left="720" w:hanging="240"/>
    </w:pPr>
    <w:rPr>
      <w:sz w:val="18"/>
      <w:szCs w:val="18"/>
    </w:rPr>
  </w:style>
  <w:style w:type="paragraph" w:styleId="Index4">
    <w:name w:val="index 4"/>
    <w:basedOn w:val="Normal"/>
    <w:next w:val="Normal"/>
    <w:autoRedefine/>
    <w:rsid w:val="001036CB"/>
    <w:pPr>
      <w:ind w:left="960" w:hanging="240"/>
    </w:pPr>
    <w:rPr>
      <w:sz w:val="18"/>
      <w:szCs w:val="18"/>
    </w:rPr>
  </w:style>
  <w:style w:type="paragraph" w:styleId="Index5">
    <w:name w:val="index 5"/>
    <w:basedOn w:val="Normal"/>
    <w:next w:val="Normal"/>
    <w:autoRedefine/>
    <w:rsid w:val="001036CB"/>
    <w:pPr>
      <w:ind w:left="1200" w:hanging="240"/>
    </w:pPr>
    <w:rPr>
      <w:sz w:val="18"/>
      <w:szCs w:val="18"/>
    </w:rPr>
  </w:style>
  <w:style w:type="paragraph" w:styleId="Index6">
    <w:name w:val="index 6"/>
    <w:basedOn w:val="Normal"/>
    <w:next w:val="Normal"/>
    <w:autoRedefine/>
    <w:rsid w:val="001036CB"/>
    <w:pPr>
      <w:ind w:left="1440" w:hanging="240"/>
    </w:pPr>
    <w:rPr>
      <w:sz w:val="18"/>
      <w:szCs w:val="18"/>
    </w:rPr>
  </w:style>
  <w:style w:type="paragraph" w:styleId="Index7">
    <w:name w:val="index 7"/>
    <w:basedOn w:val="Normal"/>
    <w:next w:val="Normal"/>
    <w:autoRedefine/>
    <w:rsid w:val="001036CB"/>
    <w:pPr>
      <w:ind w:left="1680" w:hanging="240"/>
    </w:pPr>
    <w:rPr>
      <w:sz w:val="18"/>
      <w:szCs w:val="18"/>
    </w:rPr>
  </w:style>
  <w:style w:type="paragraph" w:styleId="Index8">
    <w:name w:val="index 8"/>
    <w:basedOn w:val="Normal"/>
    <w:next w:val="Normal"/>
    <w:autoRedefine/>
    <w:rsid w:val="001036CB"/>
    <w:pPr>
      <w:ind w:left="1920" w:hanging="240"/>
    </w:pPr>
    <w:rPr>
      <w:sz w:val="18"/>
      <w:szCs w:val="18"/>
    </w:rPr>
  </w:style>
  <w:style w:type="paragraph" w:styleId="Index9">
    <w:name w:val="index 9"/>
    <w:basedOn w:val="Normal"/>
    <w:next w:val="Normal"/>
    <w:autoRedefine/>
    <w:rsid w:val="001036CB"/>
    <w:pPr>
      <w:ind w:left="2160" w:hanging="240"/>
    </w:pPr>
    <w:rPr>
      <w:sz w:val="18"/>
      <w:szCs w:val="18"/>
    </w:rPr>
  </w:style>
  <w:style w:type="paragraph" w:styleId="IndexHeading">
    <w:name w:val="index heading"/>
    <w:basedOn w:val="Normal"/>
    <w:next w:val="Index1"/>
    <w:rsid w:val="001036CB"/>
    <w:pPr>
      <w:pBdr>
        <w:top w:val="single" w:sz="12" w:space="0" w:color="auto"/>
      </w:pBdr>
      <w:spacing w:before="360" w:after="240"/>
    </w:pPr>
    <w:rPr>
      <w:i/>
      <w:sz w:val="26"/>
      <w:szCs w:val="26"/>
    </w:rPr>
  </w:style>
  <w:style w:type="paragraph" w:styleId="TOC1">
    <w:name w:val="toc 1"/>
    <w:basedOn w:val="Normal"/>
    <w:next w:val="Normal"/>
    <w:autoRedefine/>
    <w:uiPriority w:val="39"/>
    <w:rsid w:val="001036CB"/>
    <w:pPr>
      <w:spacing w:before="120"/>
    </w:pPr>
    <w:rPr>
      <w:b/>
      <w:caps/>
      <w:sz w:val="22"/>
      <w:szCs w:val="22"/>
    </w:rPr>
  </w:style>
  <w:style w:type="paragraph" w:styleId="TOC2">
    <w:name w:val="toc 2"/>
    <w:basedOn w:val="Normal"/>
    <w:next w:val="Normal"/>
    <w:autoRedefine/>
    <w:uiPriority w:val="39"/>
    <w:rsid w:val="001036CB"/>
    <w:pPr>
      <w:ind w:left="240"/>
    </w:pPr>
    <w:rPr>
      <w:smallCaps/>
      <w:sz w:val="22"/>
      <w:szCs w:val="22"/>
    </w:rPr>
  </w:style>
  <w:style w:type="paragraph" w:styleId="TOC3">
    <w:name w:val="toc 3"/>
    <w:basedOn w:val="Normal"/>
    <w:next w:val="Normal"/>
    <w:autoRedefine/>
    <w:uiPriority w:val="39"/>
    <w:rsid w:val="001036CB"/>
    <w:pPr>
      <w:ind w:left="480"/>
    </w:pPr>
    <w:rPr>
      <w:i/>
      <w:sz w:val="22"/>
      <w:szCs w:val="22"/>
    </w:rPr>
  </w:style>
  <w:style w:type="paragraph" w:styleId="TOC4">
    <w:name w:val="toc 4"/>
    <w:basedOn w:val="Normal"/>
    <w:next w:val="Normal"/>
    <w:autoRedefine/>
    <w:rsid w:val="001036CB"/>
    <w:pPr>
      <w:ind w:left="720"/>
    </w:pPr>
    <w:rPr>
      <w:sz w:val="18"/>
      <w:szCs w:val="18"/>
    </w:rPr>
  </w:style>
  <w:style w:type="paragraph" w:styleId="TOC5">
    <w:name w:val="toc 5"/>
    <w:basedOn w:val="Normal"/>
    <w:next w:val="Normal"/>
    <w:autoRedefine/>
    <w:rsid w:val="001036CB"/>
    <w:pPr>
      <w:ind w:left="960"/>
    </w:pPr>
    <w:rPr>
      <w:sz w:val="18"/>
      <w:szCs w:val="18"/>
    </w:rPr>
  </w:style>
  <w:style w:type="paragraph" w:styleId="TOC6">
    <w:name w:val="toc 6"/>
    <w:basedOn w:val="Normal"/>
    <w:next w:val="Normal"/>
    <w:autoRedefine/>
    <w:rsid w:val="001036CB"/>
    <w:pPr>
      <w:ind w:left="1200"/>
    </w:pPr>
    <w:rPr>
      <w:sz w:val="18"/>
      <w:szCs w:val="18"/>
    </w:rPr>
  </w:style>
  <w:style w:type="paragraph" w:styleId="TOC7">
    <w:name w:val="toc 7"/>
    <w:basedOn w:val="Normal"/>
    <w:next w:val="Normal"/>
    <w:autoRedefine/>
    <w:rsid w:val="001036CB"/>
    <w:pPr>
      <w:ind w:left="1440"/>
    </w:pPr>
    <w:rPr>
      <w:sz w:val="18"/>
      <w:szCs w:val="18"/>
    </w:rPr>
  </w:style>
  <w:style w:type="paragraph" w:styleId="TOC8">
    <w:name w:val="toc 8"/>
    <w:basedOn w:val="Normal"/>
    <w:next w:val="Normal"/>
    <w:autoRedefine/>
    <w:rsid w:val="001036CB"/>
    <w:pPr>
      <w:ind w:left="1680"/>
    </w:pPr>
    <w:rPr>
      <w:sz w:val="18"/>
      <w:szCs w:val="18"/>
    </w:rPr>
  </w:style>
  <w:style w:type="paragraph" w:styleId="TOC9">
    <w:name w:val="toc 9"/>
    <w:basedOn w:val="Normal"/>
    <w:next w:val="Normal"/>
    <w:autoRedefine/>
    <w:rsid w:val="001036CB"/>
    <w:pPr>
      <w:ind w:left="1920"/>
    </w:pPr>
    <w:rPr>
      <w:sz w:val="18"/>
      <w:szCs w:val="18"/>
    </w:rPr>
  </w:style>
  <w:style w:type="paragraph" w:styleId="Header">
    <w:name w:val="header"/>
    <w:basedOn w:val="Normal"/>
    <w:link w:val="HeaderChar"/>
    <w:uiPriority w:val="99"/>
    <w:semiHidden/>
    <w:unhideWhenUsed/>
    <w:rsid w:val="006553A5"/>
    <w:pPr>
      <w:tabs>
        <w:tab w:val="center" w:pos="4320"/>
        <w:tab w:val="right" w:pos="8640"/>
      </w:tabs>
    </w:pPr>
  </w:style>
  <w:style w:type="character" w:customStyle="1" w:styleId="HeaderChar">
    <w:name w:val="Header Char"/>
    <w:basedOn w:val="DefaultParagraphFont"/>
    <w:link w:val="Header"/>
    <w:uiPriority w:val="99"/>
    <w:semiHidden/>
    <w:rsid w:val="006553A5"/>
    <w:rPr>
      <w:rFonts w:eastAsiaTheme="minorEastAsia"/>
      <w:lang w:eastAsia="ja-JP"/>
    </w:rPr>
  </w:style>
  <w:style w:type="paragraph" w:styleId="Footer">
    <w:name w:val="footer"/>
    <w:basedOn w:val="Normal"/>
    <w:link w:val="FooterChar"/>
    <w:uiPriority w:val="99"/>
    <w:semiHidden/>
    <w:unhideWhenUsed/>
    <w:rsid w:val="006553A5"/>
    <w:pPr>
      <w:tabs>
        <w:tab w:val="center" w:pos="4320"/>
        <w:tab w:val="right" w:pos="8640"/>
      </w:tabs>
    </w:pPr>
  </w:style>
  <w:style w:type="character" w:customStyle="1" w:styleId="FooterChar">
    <w:name w:val="Footer Char"/>
    <w:basedOn w:val="DefaultParagraphFont"/>
    <w:link w:val="Footer"/>
    <w:uiPriority w:val="99"/>
    <w:semiHidden/>
    <w:rsid w:val="006553A5"/>
    <w:rPr>
      <w:rFonts w:eastAsiaTheme="minorEastAsia"/>
      <w:lang w:eastAsia="ja-JP"/>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style>
  <w:style w:type="paragraph" w:styleId="Heading1">
    <w:name w:val="heading 1"/>
    <w:basedOn w:val="Normal"/>
    <w:link w:val="Heading1Char"/>
    <w:autoRedefine/>
    <w:uiPriority w:val="9"/>
    <w:rsid w:val="001036CB"/>
    <w:pPr>
      <w:spacing w:beforeLines="1" w:afterLines="1"/>
      <w:jc w:val="center"/>
      <w:outlineLvl w:val="0"/>
    </w:pPr>
    <w:rPr>
      <w:rFonts w:ascii="Times" w:hAnsi="Times"/>
      <w:b/>
      <w:kern w:val="36"/>
      <w:sz w:val="48"/>
      <w:szCs w:val="20"/>
    </w:rPr>
  </w:style>
  <w:style w:type="paragraph" w:styleId="Heading2">
    <w:name w:val="heading 2"/>
    <w:basedOn w:val="Normal"/>
    <w:next w:val="Normal"/>
    <w:link w:val="Heading2Char"/>
    <w:autoRedefine/>
    <w:rsid w:val="001036C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autoRedefine/>
    <w:unhideWhenUsed/>
    <w:qFormat/>
    <w:rsid w:val="001036CB"/>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036CB"/>
    <w:rPr>
      <w:rFonts w:ascii="Times" w:eastAsiaTheme="minorEastAsia" w:hAnsi="Times"/>
      <w:b/>
      <w:kern w:val="36"/>
      <w:sz w:val="48"/>
      <w:szCs w:val="20"/>
      <w:lang w:eastAsia="ja-JP"/>
    </w:rPr>
  </w:style>
  <w:style w:type="character" w:customStyle="1" w:styleId="Heading2Char">
    <w:name w:val="Heading 2 Char"/>
    <w:basedOn w:val="DefaultParagraphFont"/>
    <w:link w:val="Heading2"/>
    <w:rsid w:val="001036CB"/>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rsid w:val="001036CB"/>
    <w:rPr>
      <w:rFonts w:asciiTheme="majorHAnsi" w:eastAsiaTheme="majorEastAsia" w:hAnsiTheme="majorHAnsi" w:cstheme="majorBidi"/>
      <w:b/>
      <w:bCs/>
      <w:color w:val="4F81BD" w:themeColor="accent1"/>
      <w:lang w:eastAsia="ja-JP"/>
    </w:rPr>
  </w:style>
  <w:style w:type="character" w:styleId="Hyperlink">
    <w:name w:val="Hyperlink"/>
    <w:basedOn w:val="DefaultParagraphFont"/>
    <w:uiPriority w:val="99"/>
    <w:unhideWhenUsed/>
    <w:rsid w:val="001036CB"/>
    <w:rPr>
      <w:color w:val="0000FF" w:themeColor="hyperlink"/>
      <w:u w:val="single"/>
    </w:rPr>
  </w:style>
  <w:style w:type="paragraph" w:styleId="ListParagraph">
    <w:name w:val="List Paragraph"/>
    <w:basedOn w:val="Normal"/>
    <w:uiPriority w:val="34"/>
    <w:qFormat/>
    <w:rsid w:val="001036CB"/>
    <w:pPr>
      <w:ind w:left="720"/>
      <w:contextualSpacing/>
    </w:pPr>
  </w:style>
  <w:style w:type="character" w:customStyle="1" w:styleId="FootnoteTextChar">
    <w:name w:val="Footnote Text Char"/>
    <w:basedOn w:val="DefaultParagraphFont"/>
    <w:link w:val="FootnoteText"/>
    <w:uiPriority w:val="99"/>
    <w:rsid w:val="001036CB"/>
    <w:rPr>
      <w:rFonts w:eastAsiaTheme="minorEastAsia"/>
      <w:lang w:eastAsia="ja-JP"/>
    </w:rPr>
  </w:style>
  <w:style w:type="paragraph" w:styleId="FootnoteText">
    <w:name w:val="footnote text"/>
    <w:basedOn w:val="Normal"/>
    <w:link w:val="FootnoteTextChar"/>
    <w:uiPriority w:val="99"/>
    <w:unhideWhenUsed/>
    <w:rsid w:val="001036CB"/>
  </w:style>
  <w:style w:type="character" w:customStyle="1" w:styleId="FootnoteTextChar1">
    <w:name w:val="Footnote Text Char1"/>
    <w:basedOn w:val="DefaultParagraphFont"/>
    <w:rsid w:val="001036CB"/>
  </w:style>
  <w:style w:type="character" w:customStyle="1" w:styleId="highlight">
    <w:name w:val="highlight"/>
    <w:basedOn w:val="DefaultParagraphFont"/>
    <w:rsid w:val="001036CB"/>
  </w:style>
  <w:style w:type="character" w:customStyle="1" w:styleId="person">
    <w:name w:val="person"/>
    <w:basedOn w:val="DefaultParagraphFont"/>
    <w:rsid w:val="001036CB"/>
  </w:style>
  <w:style w:type="character" w:customStyle="1" w:styleId="corresponding">
    <w:name w:val="corresponding"/>
    <w:basedOn w:val="DefaultParagraphFont"/>
    <w:rsid w:val="001036CB"/>
  </w:style>
  <w:style w:type="character" w:styleId="Emphasis">
    <w:name w:val="Emphasis"/>
    <w:basedOn w:val="DefaultParagraphFont"/>
    <w:uiPriority w:val="20"/>
    <w:rsid w:val="001036CB"/>
    <w:rPr>
      <w:i/>
    </w:rPr>
  </w:style>
  <w:style w:type="paragraph" w:styleId="BalloonText">
    <w:name w:val="Balloon Text"/>
    <w:basedOn w:val="Normal"/>
    <w:link w:val="BalloonTextChar"/>
    <w:uiPriority w:val="99"/>
    <w:unhideWhenUsed/>
    <w:rsid w:val="001036CB"/>
    <w:rPr>
      <w:rFonts w:ascii="Lucida Grande" w:hAnsi="Lucida Grande" w:cs="Lucida Grande"/>
      <w:sz w:val="18"/>
      <w:szCs w:val="18"/>
    </w:rPr>
  </w:style>
  <w:style w:type="character" w:customStyle="1" w:styleId="BalloonTextChar">
    <w:name w:val="Balloon Text Char"/>
    <w:basedOn w:val="DefaultParagraphFont"/>
    <w:link w:val="BalloonText"/>
    <w:uiPriority w:val="99"/>
    <w:rsid w:val="001036CB"/>
    <w:rPr>
      <w:rFonts w:ascii="Lucida Grande" w:eastAsiaTheme="minorEastAsia" w:hAnsi="Lucida Grande" w:cs="Lucida Grande"/>
      <w:sz w:val="18"/>
      <w:szCs w:val="18"/>
      <w:lang w:eastAsia="ja-JP"/>
    </w:rPr>
  </w:style>
  <w:style w:type="character" w:styleId="CommentReference">
    <w:name w:val="annotation reference"/>
    <w:basedOn w:val="DefaultParagraphFont"/>
    <w:uiPriority w:val="99"/>
    <w:unhideWhenUsed/>
    <w:rsid w:val="001036CB"/>
    <w:rPr>
      <w:sz w:val="18"/>
      <w:szCs w:val="18"/>
    </w:rPr>
  </w:style>
  <w:style w:type="paragraph" w:styleId="CommentText">
    <w:name w:val="annotation text"/>
    <w:basedOn w:val="Normal"/>
    <w:link w:val="CommentTextChar"/>
    <w:uiPriority w:val="99"/>
    <w:unhideWhenUsed/>
    <w:rsid w:val="001036CB"/>
  </w:style>
  <w:style w:type="character" w:customStyle="1" w:styleId="CommentTextChar">
    <w:name w:val="Comment Text Char"/>
    <w:basedOn w:val="DefaultParagraphFont"/>
    <w:link w:val="CommentText"/>
    <w:uiPriority w:val="99"/>
    <w:rsid w:val="001036CB"/>
    <w:rPr>
      <w:rFonts w:eastAsiaTheme="minorEastAsia"/>
      <w:lang w:eastAsia="ja-JP"/>
    </w:rPr>
  </w:style>
  <w:style w:type="paragraph" w:styleId="CommentSubject">
    <w:name w:val="annotation subject"/>
    <w:basedOn w:val="CommentText"/>
    <w:next w:val="CommentText"/>
    <w:link w:val="CommentSubjectChar"/>
    <w:uiPriority w:val="99"/>
    <w:unhideWhenUsed/>
    <w:rsid w:val="001036CB"/>
    <w:rPr>
      <w:b/>
      <w:bCs/>
      <w:sz w:val="20"/>
      <w:szCs w:val="20"/>
    </w:rPr>
  </w:style>
  <w:style w:type="character" w:customStyle="1" w:styleId="CommentSubjectChar">
    <w:name w:val="Comment Subject Char"/>
    <w:basedOn w:val="CommentTextChar"/>
    <w:link w:val="CommentSubject"/>
    <w:uiPriority w:val="99"/>
    <w:rsid w:val="001036CB"/>
    <w:rPr>
      <w:rFonts w:eastAsiaTheme="minorEastAsia"/>
      <w:b/>
      <w:bCs/>
      <w:sz w:val="20"/>
      <w:szCs w:val="20"/>
      <w:lang w:eastAsia="ja-JP"/>
    </w:rPr>
  </w:style>
  <w:style w:type="paragraph" w:styleId="Revision">
    <w:name w:val="Revision"/>
    <w:hidden/>
    <w:uiPriority w:val="99"/>
    <w:rsid w:val="001036CB"/>
  </w:style>
  <w:style w:type="character" w:styleId="FollowedHyperlink">
    <w:name w:val="FollowedHyperlink"/>
    <w:basedOn w:val="DefaultParagraphFont"/>
    <w:uiPriority w:val="99"/>
    <w:unhideWhenUsed/>
    <w:rsid w:val="001036CB"/>
    <w:rPr>
      <w:color w:val="800080" w:themeColor="followedHyperlink"/>
      <w:u w:val="single"/>
    </w:rPr>
  </w:style>
  <w:style w:type="table" w:styleId="TableGrid">
    <w:name w:val="Table Grid"/>
    <w:basedOn w:val="TableNormal"/>
    <w:uiPriority w:val="59"/>
    <w:rsid w:val="001036CB"/>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Index1">
    <w:name w:val="index 1"/>
    <w:basedOn w:val="Normal"/>
    <w:next w:val="Normal"/>
    <w:autoRedefine/>
    <w:rsid w:val="001036CB"/>
    <w:pPr>
      <w:ind w:left="240" w:hanging="240"/>
    </w:pPr>
    <w:rPr>
      <w:sz w:val="18"/>
      <w:szCs w:val="18"/>
    </w:rPr>
  </w:style>
  <w:style w:type="paragraph" w:styleId="Index2">
    <w:name w:val="index 2"/>
    <w:basedOn w:val="Normal"/>
    <w:next w:val="Normal"/>
    <w:autoRedefine/>
    <w:rsid w:val="001036CB"/>
    <w:pPr>
      <w:ind w:left="480" w:hanging="240"/>
    </w:pPr>
    <w:rPr>
      <w:sz w:val="18"/>
      <w:szCs w:val="18"/>
    </w:rPr>
  </w:style>
  <w:style w:type="paragraph" w:styleId="Index3">
    <w:name w:val="index 3"/>
    <w:basedOn w:val="Normal"/>
    <w:next w:val="Normal"/>
    <w:autoRedefine/>
    <w:rsid w:val="001036CB"/>
    <w:pPr>
      <w:ind w:left="720" w:hanging="240"/>
    </w:pPr>
    <w:rPr>
      <w:sz w:val="18"/>
      <w:szCs w:val="18"/>
    </w:rPr>
  </w:style>
  <w:style w:type="paragraph" w:styleId="Index4">
    <w:name w:val="index 4"/>
    <w:basedOn w:val="Normal"/>
    <w:next w:val="Normal"/>
    <w:autoRedefine/>
    <w:rsid w:val="001036CB"/>
    <w:pPr>
      <w:ind w:left="960" w:hanging="240"/>
    </w:pPr>
    <w:rPr>
      <w:sz w:val="18"/>
      <w:szCs w:val="18"/>
    </w:rPr>
  </w:style>
  <w:style w:type="paragraph" w:styleId="Index5">
    <w:name w:val="index 5"/>
    <w:basedOn w:val="Normal"/>
    <w:next w:val="Normal"/>
    <w:autoRedefine/>
    <w:rsid w:val="001036CB"/>
    <w:pPr>
      <w:ind w:left="1200" w:hanging="240"/>
    </w:pPr>
    <w:rPr>
      <w:sz w:val="18"/>
      <w:szCs w:val="18"/>
    </w:rPr>
  </w:style>
  <w:style w:type="paragraph" w:styleId="Index6">
    <w:name w:val="index 6"/>
    <w:basedOn w:val="Normal"/>
    <w:next w:val="Normal"/>
    <w:autoRedefine/>
    <w:rsid w:val="001036CB"/>
    <w:pPr>
      <w:ind w:left="1440" w:hanging="240"/>
    </w:pPr>
    <w:rPr>
      <w:sz w:val="18"/>
      <w:szCs w:val="18"/>
    </w:rPr>
  </w:style>
  <w:style w:type="paragraph" w:styleId="Index7">
    <w:name w:val="index 7"/>
    <w:basedOn w:val="Normal"/>
    <w:next w:val="Normal"/>
    <w:autoRedefine/>
    <w:rsid w:val="001036CB"/>
    <w:pPr>
      <w:ind w:left="1680" w:hanging="240"/>
    </w:pPr>
    <w:rPr>
      <w:sz w:val="18"/>
      <w:szCs w:val="18"/>
    </w:rPr>
  </w:style>
  <w:style w:type="paragraph" w:styleId="Index8">
    <w:name w:val="index 8"/>
    <w:basedOn w:val="Normal"/>
    <w:next w:val="Normal"/>
    <w:autoRedefine/>
    <w:rsid w:val="001036CB"/>
    <w:pPr>
      <w:ind w:left="1920" w:hanging="240"/>
    </w:pPr>
    <w:rPr>
      <w:sz w:val="18"/>
      <w:szCs w:val="18"/>
    </w:rPr>
  </w:style>
  <w:style w:type="paragraph" w:styleId="Index9">
    <w:name w:val="index 9"/>
    <w:basedOn w:val="Normal"/>
    <w:next w:val="Normal"/>
    <w:autoRedefine/>
    <w:rsid w:val="001036CB"/>
    <w:pPr>
      <w:ind w:left="2160" w:hanging="240"/>
    </w:pPr>
    <w:rPr>
      <w:sz w:val="18"/>
      <w:szCs w:val="18"/>
    </w:rPr>
  </w:style>
  <w:style w:type="paragraph" w:styleId="IndexHeading">
    <w:name w:val="index heading"/>
    <w:basedOn w:val="Normal"/>
    <w:next w:val="Index1"/>
    <w:rsid w:val="001036CB"/>
    <w:pPr>
      <w:pBdr>
        <w:top w:val="single" w:sz="12" w:space="0" w:color="auto"/>
      </w:pBdr>
      <w:spacing w:before="360" w:after="240"/>
    </w:pPr>
    <w:rPr>
      <w:i/>
      <w:sz w:val="26"/>
      <w:szCs w:val="26"/>
    </w:rPr>
  </w:style>
  <w:style w:type="paragraph" w:styleId="TOC1">
    <w:name w:val="toc 1"/>
    <w:basedOn w:val="Normal"/>
    <w:next w:val="Normal"/>
    <w:autoRedefine/>
    <w:uiPriority w:val="39"/>
    <w:rsid w:val="001036CB"/>
    <w:pPr>
      <w:spacing w:before="120"/>
    </w:pPr>
    <w:rPr>
      <w:b/>
      <w:caps/>
      <w:sz w:val="22"/>
      <w:szCs w:val="22"/>
    </w:rPr>
  </w:style>
  <w:style w:type="paragraph" w:styleId="TOC2">
    <w:name w:val="toc 2"/>
    <w:basedOn w:val="Normal"/>
    <w:next w:val="Normal"/>
    <w:autoRedefine/>
    <w:uiPriority w:val="39"/>
    <w:rsid w:val="001036CB"/>
    <w:pPr>
      <w:ind w:left="240"/>
    </w:pPr>
    <w:rPr>
      <w:smallCaps/>
      <w:sz w:val="22"/>
      <w:szCs w:val="22"/>
    </w:rPr>
  </w:style>
  <w:style w:type="paragraph" w:styleId="TOC3">
    <w:name w:val="toc 3"/>
    <w:basedOn w:val="Normal"/>
    <w:next w:val="Normal"/>
    <w:autoRedefine/>
    <w:uiPriority w:val="39"/>
    <w:rsid w:val="001036CB"/>
    <w:pPr>
      <w:ind w:left="480"/>
    </w:pPr>
    <w:rPr>
      <w:i/>
      <w:sz w:val="22"/>
      <w:szCs w:val="22"/>
    </w:rPr>
  </w:style>
  <w:style w:type="paragraph" w:styleId="TOC4">
    <w:name w:val="toc 4"/>
    <w:basedOn w:val="Normal"/>
    <w:next w:val="Normal"/>
    <w:autoRedefine/>
    <w:rsid w:val="001036CB"/>
    <w:pPr>
      <w:ind w:left="720"/>
    </w:pPr>
    <w:rPr>
      <w:sz w:val="18"/>
      <w:szCs w:val="18"/>
    </w:rPr>
  </w:style>
  <w:style w:type="paragraph" w:styleId="TOC5">
    <w:name w:val="toc 5"/>
    <w:basedOn w:val="Normal"/>
    <w:next w:val="Normal"/>
    <w:autoRedefine/>
    <w:rsid w:val="001036CB"/>
    <w:pPr>
      <w:ind w:left="960"/>
    </w:pPr>
    <w:rPr>
      <w:sz w:val="18"/>
      <w:szCs w:val="18"/>
    </w:rPr>
  </w:style>
  <w:style w:type="paragraph" w:styleId="TOC6">
    <w:name w:val="toc 6"/>
    <w:basedOn w:val="Normal"/>
    <w:next w:val="Normal"/>
    <w:autoRedefine/>
    <w:rsid w:val="001036CB"/>
    <w:pPr>
      <w:ind w:left="1200"/>
    </w:pPr>
    <w:rPr>
      <w:sz w:val="18"/>
      <w:szCs w:val="18"/>
    </w:rPr>
  </w:style>
  <w:style w:type="paragraph" w:styleId="TOC7">
    <w:name w:val="toc 7"/>
    <w:basedOn w:val="Normal"/>
    <w:next w:val="Normal"/>
    <w:autoRedefine/>
    <w:rsid w:val="001036CB"/>
    <w:pPr>
      <w:ind w:left="1440"/>
    </w:pPr>
    <w:rPr>
      <w:sz w:val="18"/>
      <w:szCs w:val="18"/>
    </w:rPr>
  </w:style>
  <w:style w:type="paragraph" w:styleId="TOC8">
    <w:name w:val="toc 8"/>
    <w:basedOn w:val="Normal"/>
    <w:next w:val="Normal"/>
    <w:autoRedefine/>
    <w:rsid w:val="001036CB"/>
    <w:pPr>
      <w:ind w:left="1680"/>
    </w:pPr>
    <w:rPr>
      <w:sz w:val="18"/>
      <w:szCs w:val="18"/>
    </w:rPr>
  </w:style>
  <w:style w:type="paragraph" w:styleId="TOC9">
    <w:name w:val="toc 9"/>
    <w:basedOn w:val="Normal"/>
    <w:next w:val="Normal"/>
    <w:autoRedefine/>
    <w:rsid w:val="001036CB"/>
    <w:pPr>
      <w:ind w:left="1920"/>
    </w:pPr>
    <w:rPr>
      <w:sz w:val="18"/>
      <w:szCs w:val="18"/>
    </w:rPr>
  </w:style>
  <w:style w:type="paragraph" w:styleId="Header">
    <w:name w:val="header"/>
    <w:basedOn w:val="Normal"/>
    <w:link w:val="HeaderChar"/>
    <w:uiPriority w:val="99"/>
    <w:semiHidden/>
    <w:unhideWhenUsed/>
    <w:rsid w:val="006553A5"/>
    <w:pPr>
      <w:tabs>
        <w:tab w:val="center" w:pos="4320"/>
        <w:tab w:val="right" w:pos="8640"/>
      </w:tabs>
    </w:pPr>
  </w:style>
  <w:style w:type="character" w:customStyle="1" w:styleId="HeaderChar">
    <w:name w:val="Header Char"/>
    <w:basedOn w:val="DefaultParagraphFont"/>
    <w:link w:val="Header"/>
    <w:uiPriority w:val="99"/>
    <w:semiHidden/>
    <w:rsid w:val="006553A5"/>
    <w:rPr>
      <w:rFonts w:eastAsiaTheme="minorEastAsia"/>
      <w:lang w:eastAsia="ja-JP"/>
    </w:rPr>
  </w:style>
  <w:style w:type="paragraph" w:styleId="Footer">
    <w:name w:val="footer"/>
    <w:basedOn w:val="Normal"/>
    <w:link w:val="FooterChar"/>
    <w:uiPriority w:val="99"/>
    <w:semiHidden/>
    <w:unhideWhenUsed/>
    <w:rsid w:val="006553A5"/>
    <w:pPr>
      <w:tabs>
        <w:tab w:val="center" w:pos="4320"/>
        <w:tab w:val="right" w:pos="8640"/>
      </w:tabs>
    </w:pPr>
  </w:style>
  <w:style w:type="character" w:customStyle="1" w:styleId="FooterChar">
    <w:name w:val="Footer Char"/>
    <w:basedOn w:val="DefaultParagraphFont"/>
    <w:link w:val="Footer"/>
    <w:uiPriority w:val="99"/>
    <w:semiHidden/>
    <w:rsid w:val="006553A5"/>
    <w:rPr>
      <w:rFonts w:eastAsiaTheme="minorEastAsia"/>
      <w:lang w:eastAsia="ja-JP"/>
    </w:rPr>
  </w:style>
</w:styles>
</file>

<file path=word/webSettings.xml><?xml version="1.0" encoding="utf-8"?>
<w:webSettings xmlns:r="http://schemas.openxmlformats.org/officeDocument/2006/relationships" xmlns:w="http://schemas.openxmlformats.org/wordprocessingml/2006/main">
  <w:divs>
    <w:div w:id="147806565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hiv.sanbi.ac.za/tools/" TargetMode="External"/><Relationship Id="rId12" Type="http://schemas.openxmlformats.org/officeDocument/2006/relationships/hyperlink" Target="http://www.454.com" TargetMode="External"/><Relationship Id="rId13" Type="http://schemas.openxmlformats.org/officeDocument/2006/relationships/fontTable" Target="fontTable.xml"/><Relationship Id="rId14" Type="http://schemas.openxmlformats.org/officeDocument/2006/relationships/theme" Target="theme/theme1.xml"/><Relationship Id="rId15" Type="http://schemas.microsoft.com/office/2007/relationships/stylesWithEffects" Target="stylesWithEffects.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who.int/hiv/drugresistance/" TargetMode="External"/><Relationship Id="rId6" Type="http://schemas.openxmlformats.org/officeDocument/2006/relationships/hyperlink" Target="http://bioinf.comav.upv.es/sff_extract/index.htm" TargetMode="External"/><Relationship Id="rId7" Type="http://schemas.openxmlformats.org/officeDocument/2006/relationships/hyperlink" Target="http://www.biopython.org" TargetMode="External"/><Relationship Id="rId8" Type="http://schemas.openxmlformats.org/officeDocument/2006/relationships/comments" Target="comments.xml"/><Relationship Id="rId9" Type="http://schemas.openxmlformats.org/officeDocument/2006/relationships/hyperlink" Target="https://hiv.sanbi.ac.za/tools/qtrim" TargetMode="External"/><Relationship Id="rId10" Type="http://schemas.openxmlformats.org/officeDocument/2006/relationships/hyperlink" Target="http://hivdb.stanford.edu/DR/asi/releaseNotes/index.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4</TotalTime>
  <Pages>41</Pages>
  <Words>18424</Words>
  <Characters>105017</Characters>
  <Application>Microsoft Macintosh Word</Application>
  <DocSecurity>0</DocSecurity>
  <Lines>875</Lines>
  <Paragraphs>210</Paragraphs>
  <ScaleCrop>false</ScaleCrop>
  <HeadingPairs>
    <vt:vector size="4" baseType="variant">
      <vt:variant>
        <vt:lpstr>Title</vt:lpstr>
      </vt:variant>
      <vt:variant>
        <vt:i4>1</vt:i4>
      </vt:variant>
      <vt:variant>
        <vt:lpstr>Headings</vt:lpstr>
      </vt:variant>
      <vt:variant>
        <vt:i4>55</vt:i4>
      </vt:variant>
    </vt:vector>
  </HeadingPairs>
  <TitlesOfParts>
    <vt:vector size="56" baseType="lpstr">
      <vt:lpstr/>
      <vt:lpstr>Chapter 4</vt:lpstr>
      <vt:lpstr>    4.1 Introduction</vt:lpstr>
      <vt:lpstr>        </vt:lpstr>
      <vt:lpstr>    4.2 Methods and Materials</vt:lpstr>
      <vt:lpstr>        4.2.1 Structure of HTS raw sequence reads</vt:lpstr>
      <vt:lpstr>        4.2.2 Seq2Res: Required Data </vt:lpstr>
      <vt:lpstr>        4.2.2.1: Raw sequence reads file</vt:lpstr>
      <vt:lpstr>        </vt:lpstr>
      <vt:lpstr>        </vt:lpstr>
      <vt:lpstr>        4.2.2.2: Primer file containing amplicon primers</vt:lpstr>
      <vt:lpstr>        4.2.2.3: MID file containing sample identifiers</vt:lpstr>
      <vt:lpstr>        4.2.2.4: Threshold Prevalence cutoff </vt:lpstr>
      <vt:lpstr>        4.2.3: Advanced parameters</vt:lpstr>
      <vt:lpstr>        4.2.3 Development and processing of data using Seq2Res</vt:lpstr>
      <vt:lpstr>        4.2.3 Quality Analysis in Seq2Res</vt:lpstr>
      <vt:lpstr>        4.2.5 Evaluating the sensitivity of Seq2Res.</vt:lpstr>
      <vt:lpstr>        4.2.5.1: Confirmation of the accuracy of the locally installed version of Sierra</vt:lpstr>
      <vt:lpstr>        4.2.6 Test Data for simulation</vt:lpstr>
      <vt:lpstr>        4.2.7 Simulation of high throughput sequencing amplicons</vt:lpstr>
      <vt:lpstr>        4.2.7.1 Generation of different known prevalence of DRM data</vt:lpstr>
      <vt:lpstr>        </vt:lpstr>
      <vt:lpstr>        4.2.8 Computational Resources</vt:lpstr>
      <vt:lpstr>        </vt:lpstr>
      <vt:lpstr>        </vt:lpstr>
      <vt:lpstr>        4.3 Results</vt:lpstr>
      <vt:lpstr>        </vt:lpstr>
      <vt:lpstr>        4.3.1 Seq2Res speed of execution</vt:lpstr>
      <vt:lpstr>        4.3.2. Quality Trim analysis of simulated data</vt:lpstr>
      <vt:lpstr>        4.3.3 Comparison of Mutation call and Resistance Level Call in Sierra web servic</vt:lpstr>
      <vt:lpstr>        </vt:lpstr>
      <vt:lpstr>        </vt:lpstr>
      <vt:lpstr>        </vt:lpstr>
      <vt:lpstr>        </vt:lpstr>
      <vt:lpstr>        4.3.4 Drug Resistant Mutations in the selected test sequences for simulation</vt:lpstr>
      <vt:lpstr>        4.3.5 Optimal codon positions of the amplicons in the simulated </vt:lpstr>
      <vt:lpstr>        </vt:lpstr>
      <vt:lpstr>        </vt:lpstr>
      <vt:lpstr>        </vt:lpstr>
      <vt:lpstr>        </vt:lpstr>
      <vt:lpstr>        </vt:lpstr>
      <vt:lpstr>        </vt:lpstr>
      <vt:lpstr>        </vt:lpstr>
      <vt:lpstr>        </vt:lpstr>
      <vt:lpstr>        datasets</vt:lpstr>
      <vt:lpstr>        4.3.6 Prevalence of known drug resistant mutations</vt:lpstr>
      <vt:lpstr>        4.3.7 Resistance call of antiretroviral drugs</vt:lpstr>
      <vt:lpstr>        </vt:lpstr>
      <vt:lpstr>        </vt:lpstr>
      <vt:lpstr>        </vt:lpstr>
      <vt:lpstr>        </vt:lpstr>
      <vt:lpstr>        </vt:lpstr>
      <vt:lpstr>        </vt:lpstr>
      <vt:lpstr>        </vt:lpstr>
      <vt:lpstr>        4.3.8 Seq2Res web Application Programming Interface (API) and web outputs</vt:lpstr>
      <vt:lpstr>        4.4 Discussion and Conclusion</vt:lpstr>
    </vt:vector>
  </TitlesOfParts>
  <Company>SANBI</Company>
  <LinksUpToDate>false</LinksUpToDate>
  <CharactersWithSpaces>128968</CharactersWithSpaces>
  <SharedDoc>false</SharedDoc>
  <HLinks>
    <vt:vector size="48" baseType="variant">
      <vt:variant>
        <vt:i4>2424868</vt:i4>
      </vt:variant>
      <vt:variant>
        <vt:i4>114</vt:i4>
      </vt:variant>
      <vt:variant>
        <vt:i4>0</vt:i4>
      </vt:variant>
      <vt:variant>
        <vt:i4>5</vt:i4>
      </vt:variant>
      <vt:variant>
        <vt:lpwstr>http://www.454.com</vt:lpwstr>
      </vt:variant>
      <vt:variant>
        <vt:lpwstr/>
      </vt:variant>
      <vt:variant>
        <vt:i4>2424868</vt:i4>
      </vt:variant>
      <vt:variant>
        <vt:i4>106</vt:i4>
      </vt:variant>
      <vt:variant>
        <vt:i4>0</vt:i4>
      </vt:variant>
      <vt:variant>
        <vt:i4>5</vt:i4>
      </vt:variant>
      <vt:variant>
        <vt:lpwstr>http://www.454.com</vt:lpwstr>
      </vt:variant>
      <vt:variant>
        <vt:lpwstr/>
      </vt:variant>
      <vt:variant>
        <vt:i4>262244</vt:i4>
      </vt:variant>
      <vt:variant>
        <vt:i4>103</vt:i4>
      </vt:variant>
      <vt:variant>
        <vt:i4>0</vt:i4>
      </vt:variant>
      <vt:variant>
        <vt:i4>5</vt:i4>
      </vt:variant>
      <vt:variant>
        <vt:lpwstr>http://hiv.sanbi.ac.za/tools/</vt:lpwstr>
      </vt:variant>
      <vt:variant>
        <vt:lpwstr>/seq2res</vt:lpwstr>
      </vt:variant>
      <vt:variant>
        <vt:i4>3670068</vt:i4>
      </vt:variant>
      <vt:variant>
        <vt:i4>88</vt:i4>
      </vt:variant>
      <vt:variant>
        <vt:i4>0</vt:i4>
      </vt:variant>
      <vt:variant>
        <vt:i4>5</vt:i4>
      </vt:variant>
      <vt:variant>
        <vt:lpwstr>http://hivdb.stanford.edu/DR/asi/releaseNotes/index.html</vt:lpwstr>
      </vt:variant>
      <vt:variant>
        <vt:lpwstr>sampledata</vt:lpwstr>
      </vt:variant>
      <vt:variant>
        <vt:i4>8126466</vt:i4>
      </vt:variant>
      <vt:variant>
        <vt:i4>85</vt:i4>
      </vt:variant>
      <vt:variant>
        <vt:i4>0</vt:i4>
      </vt:variant>
      <vt:variant>
        <vt:i4>5</vt:i4>
      </vt:variant>
      <vt:variant>
        <vt:lpwstr>https://hiv.sanbi.ac.za/tools/qtrim</vt:lpwstr>
      </vt:variant>
      <vt:variant>
        <vt:lpwstr/>
      </vt:variant>
      <vt:variant>
        <vt:i4>5308430</vt:i4>
      </vt:variant>
      <vt:variant>
        <vt:i4>79</vt:i4>
      </vt:variant>
      <vt:variant>
        <vt:i4>0</vt:i4>
      </vt:variant>
      <vt:variant>
        <vt:i4>5</vt:i4>
      </vt:variant>
      <vt:variant>
        <vt:lpwstr>http://www.biopython.org</vt:lpwstr>
      </vt:variant>
      <vt:variant>
        <vt:lpwstr/>
      </vt:variant>
      <vt:variant>
        <vt:i4>655472</vt:i4>
      </vt:variant>
      <vt:variant>
        <vt:i4>76</vt:i4>
      </vt:variant>
      <vt:variant>
        <vt:i4>0</vt:i4>
      </vt:variant>
      <vt:variant>
        <vt:i4>5</vt:i4>
      </vt:variant>
      <vt:variant>
        <vt:lpwstr>http://bioinf.comav.upv.es/sff_extract/index.htm</vt:lpwstr>
      </vt:variant>
      <vt:variant>
        <vt:lpwstr/>
      </vt:variant>
      <vt:variant>
        <vt:i4>8257655</vt:i4>
      </vt:variant>
      <vt:variant>
        <vt:i4>63</vt:i4>
      </vt:variant>
      <vt:variant>
        <vt:i4>0</vt:i4>
      </vt:variant>
      <vt:variant>
        <vt:i4>5</vt:i4>
      </vt:variant>
      <vt:variant>
        <vt:lpwstr>http://www.who.int/hiv/drugresistance/</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Shrestha</dc:creator>
  <cp:keywords/>
  <cp:lastModifiedBy>Ram Shrestha</cp:lastModifiedBy>
  <cp:revision>9</cp:revision>
  <dcterms:created xsi:type="dcterms:W3CDTF">2013-11-21T15:30:00Z</dcterms:created>
  <dcterms:modified xsi:type="dcterms:W3CDTF">2013-11-22T07:11:00Z</dcterms:modified>
</cp:coreProperties>
</file>